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444746643"/>
        <w:docPartObj>
          <w:docPartGallery w:val="Cover Pages"/>
          <w:docPartUnique/>
        </w:docPartObj>
      </w:sdtPr>
      <w:sdtContent>
        <w:p w14:paraId="153284D6" w14:textId="06C1FF65" w:rsidR="00903D36" w:rsidRDefault="00903D36">
          <w:r>
            <w:rPr>
              <w:noProof/>
            </w:rPr>
            <mc:AlternateContent>
              <mc:Choice Requires="wpg">
                <w:drawing>
                  <wp:anchor distT="0" distB="0" distL="114300" distR="114300" simplePos="0" relativeHeight="251659264" behindDoc="1" locked="0" layoutInCell="1" allowOverlap="1" wp14:anchorId="55CB4E10" wp14:editId="737E8D68">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04029F19" w:rsidR="004744B4" w:rsidRDefault="004744B4">
                                      <w:pPr>
                                        <w:pStyle w:val="NoSpacing"/>
                                        <w:spacing w:before="120"/>
                                        <w:jc w:val="center"/>
                                        <w:rPr>
                                          <w:color w:val="FFFFFF" w:themeColor="background1"/>
                                        </w:rPr>
                                      </w:pPr>
                                      <w:r>
                                        <w:rPr>
                                          <w:color w:val="FFFFFF" w:themeColor="background1"/>
                                        </w:rPr>
                                        <w:t>Adam Stock 15034312</w:t>
                                      </w:r>
                                    </w:p>
                                  </w:sdtContent>
                                </w:sdt>
                                <w:p w14:paraId="743A323A" w14:textId="54F4DD69" w:rsidR="004744B4" w:rsidRDefault="004744B4"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4744B4" w:rsidRDefault="004744B4"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5CB4E10"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04029F19" w:rsidR="004744B4" w:rsidRDefault="004744B4">
                                <w:pPr>
                                  <w:pStyle w:val="NoSpacing"/>
                                  <w:spacing w:before="120"/>
                                  <w:jc w:val="center"/>
                                  <w:rPr>
                                    <w:color w:val="FFFFFF" w:themeColor="background1"/>
                                  </w:rPr>
                                </w:pPr>
                                <w:r>
                                  <w:rPr>
                                    <w:color w:val="FFFFFF" w:themeColor="background1"/>
                                  </w:rPr>
                                  <w:t>Adam Stock 15034312</w:t>
                                </w:r>
                              </w:p>
                            </w:sdtContent>
                          </w:sdt>
                          <w:p w14:paraId="743A323A" w14:textId="54F4DD69" w:rsidR="004744B4" w:rsidRDefault="004744B4"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4744B4" w:rsidRDefault="004744B4"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v:textbox>
                    </v:shape>
                    <w10:wrap anchorx="page" anchory="page"/>
                  </v:group>
                </w:pict>
              </mc:Fallback>
            </mc:AlternateContent>
          </w:r>
          <w:r>
            <w:t xml:space="preserve"> </w:t>
          </w:r>
        </w:p>
        <w:p w14:paraId="6D015C2B" w14:textId="5903C790" w:rsidR="00903D36" w:rsidRDefault="00903D36">
          <w:r>
            <w:br w:type="page"/>
          </w:r>
        </w:p>
      </w:sdtContent>
    </w:sdt>
    <w:sdt>
      <w:sdtPr>
        <w:rPr>
          <w:rFonts w:asciiTheme="minorHAnsi" w:eastAsiaTheme="minorHAnsi" w:hAnsiTheme="minorHAnsi" w:cstheme="minorBidi"/>
          <w:color w:val="auto"/>
          <w:sz w:val="22"/>
          <w:szCs w:val="22"/>
        </w:rPr>
        <w:id w:val="737665899"/>
        <w:docPartObj>
          <w:docPartGallery w:val="Table of Contents"/>
          <w:docPartUnique/>
        </w:docPartObj>
      </w:sdtPr>
      <w:sdtEndPr>
        <w:rPr>
          <w:b/>
          <w:bCs/>
          <w:noProof/>
        </w:rPr>
      </w:sdtEndPr>
      <w:sdtContent>
        <w:p w14:paraId="6C2970EA" w14:textId="1FD0528D" w:rsidR="00903D36" w:rsidRDefault="00903D36">
          <w:pPr>
            <w:pStyle w:val="TOCHeading"/>
          </w:pPr>
          <w:r>
            <w:t>Contents</w:t>
          </w:r>
        </w:p>
        <w:p w14:paraId="0AF81ADC" w14:textId="7BB6F99D" w:rsidR="00653B46" w:rsidRDefault="00903D36">
          <w:pPr>
            <w:pStyle w:val="TOC1"/>
            <w:tabs>
              <w:tab w:val="right" w:leader="dot" w:pos="9350"/>
            </w:tabs>
            <w:rPr>
              <w:rFonts w:eastAsiaTheme="minorEastAsia"/>
              <w:noProof/>
              <w:lang w:val="en-GB" w:eastAsia="en-GB"/>
            </w:rPr>
          </w:pPr>
          <w:r>
            <w:rPr>
              <w:b/>
              <w:bCs/>
              <w:noProof/>
            </w:rPr>
            <w:fldChar w:fldCharType="begin"/>
          </w:r>
          <w:r>
            <w:rPr>
              <w:b/>
              <w:bCs/>
              <w:noProof/>
            </w:rPr>
            <w:instrText xml:space="preserve"> TOC \o "1-3" \h \z \u </w:instrText>
          </w:r>
          <w:r>
            <w:rPr>
              <w:b/>
              <w:bCs/>
              <w:noProof/>
            </w:rPr>
            <w:fldChar w:fldCharType="separate"/>
          </w:r>
          <w:hyperlink w:anchor="_Toc38492965" w:history="1">
            <w:r w:rsidR="00653B46" w:rsidRPr="006F6EFD">
              <w:rPr>
                <w:rStyle w:val="Hyperlink"/>
                <w:noProof/>
              </w:rPr>
              <w:t>1 Abstract</w:t>
            </w:r>
            <w:r w:rsidR="00653B46">
              <w:rPr>
                <w:noProof/>
                <w:webHidden/>
              </w:rPr>
              <w:tab/>
            </w:r>
            <w:r w:rsidR="00653B46">
              <w:rPr>
                <w:noProof/>
                <w:webHidden/>
              </w:rPr>
              <w:fldChar w:fldCharType="begin"/>
            </w:r>
            <w:r w:rsidR="00653B46">
              <w:rPr>
                <w:noProof/>
                <w:webHidden/>
              </w:rPr>
              <w:instrText xml:space="preserve"> PAGEREF _Toc38492965 \h </w:instrText>
            </w:r>
            <w:r w:rsidR="00653B46">
              <w:rPr>
                <w:noProof/>
                <w:webHidden/>
              </w:rPr>
            </w:r>
            <w:r w:rsidR="00653B46">
              <w:rPr>
                <w:noProof/>
                <w:webHidden/>
              </w:rPr>
              <w:fldChar w:fldCharType="separate"/>
            </w:r>
            <w:r w:rsidR="00653B46">
              <w:rPr>
                <w:noProof/>
                <w:webHidden/>
              </w:rPr>
              <w:t>5</w:t>
            </w:r>
            <w:r w:rsidR="00653B46">
              <w:rPr>
                <w:noProof/>
                <w:webHidden/>
              </w:rPr>
              <w:fldChar w:fldCharType="end"/>
            </w:r>
          </w:hyperlink>
        </w:p>
        <w:p w14:paraId="6B2B2244" w14:textId="79C0FB5A" w:rsidR="00653B46" w:rsidRDefault="00653B46">
          <w:pPr>
            <w:pStyle w:val="TOC1"/>
            <w:tabs>
              <w:tab w:val="right" w:leader="dot" w:pos="9350"/>
            </w:tabs>
            <w:rPr>
              <w:rFonts w:eastAsiaTheme="minorEastAsia"/>
              <w:noProof/>
              <w:lang w:val="en-GB" w:eastAsia="en-GB"/>
            </w:rPr>
          </w:pPr>
          <w:hyperlink w:anchor="_Toc38492966" w:history="1">
            <w:r w:rsidRPr="006F6EFD">
              <w:rPr>
                <w:rStyle w:val="Hyperlink"/>
                <w:noProof/>
              </w:rPr>
              <w:t>2 Acknowledgements</w:t>
            </w:r>
            <w:r>
              <w:rPr>
                <w:noProof/>
                <w:webHidden/>
              </w:rPr>
              <w:tab/>
            </w:r>
            <w:r>
              <w:rPr>
                <w:noProof/>
                <w:webHidden/>
              </w:rPr>
              <w:fldChar w:fldCharType="begin"/>
            </w:r>
            <w:r>
              <w:rPr>
                <w:noProof/>
                <w:webHidden/>
              </w:rPr>
              <w:instrText xml:space="preserve"> PAGEREF _Toc38492966 \h </w:instrText>
            </w:r>
            <w:r>
              <w:rPr>
                <w:noProof/>
                <w:webHidden/>
              </w:rPr>
            </w:r>
            <w:r>
              <w:rPr>
                <w:noProof/>
                <w:webHidden/>
              </w:rPr>
              <w:fldChar w:fldCharType="separate"/>
            </w:r>
            <w:r>
              <w:rPr>
                <w:noProof/>
                <w:webHidden/>
              </w:rPr>
              <w:t>5</w:t>
            </w:r>
            <w:r>
              <w:rPr>
                <w:noProof/>
                <w:webHidden/>
              </w:rPr>
              <w:fldChar w:fldCharType="end"/>
            </w:r>
          </w:hyperlink>
        </w:p>
        <w:p w14:paraId="70CE7B51" w14:textId="0E872722" w:rsidR="00653B46" w:rsidRDefault="00653B46">
          <w:pPr>
            <w:pStyle w:val="TOC1"/>
            <w:tabs>
              <w:tab w:val="right" w:leader="dot" w:pos="9350"/>
            </w:tabs>
            <w:rPr>
              <w:rFonts w:eastAsiaTheme="minorEastAsia"/>
              <w:noProof/>
              <w:lang w:val="en-GB" w:eastAsia="en-GB"/>
            </w:rPr>
          </w:pPr>
          <w:hyperlink w:anchor="_Toc38492967" w:history="1">
            <w:r w:rsidRPr="006F6EFD">
              <w:rPr>
                <w:rStyle w:val="Hyperlink"/>
                <w:noProof/>
              </w:rPr>
              <w:t>3 Introduction</w:t>
            </w:r>
            <w:r>
              <w:rPr>
                <w:noProof/>
                <w:webHidden/>
              </w:rPr>
              <w:tab/>
            </w:r>
            <w:r>
              <w:rPr>
                <w:noProof/>
                <w:webHidden/>
              </w:rPr>
              <w:fldChar w:fldCharType="begin"/>
            </w:r>
            <w:r>
              <w:rPr>
                <w:noProof/>
                <w:webHidden/>
              </w:rPr>
              <w:instrText xml:space="preserve"> PAGEREF _Toc38492967 \h </w:instrText>
            </w:r>
            <w:r>
              <w:rPr>
                <w:noProof/>
                <w:webHidden/>
              </w:rPr>
            </w:r>
            <w:r>
              <w:rPr>
                <w:noProof/>
                <w:webHidden/>
              </w:rPr>
              <w:fldChar w:fldCharType="separate"/>
            </w:r>
            <w:r>
              <w:rPr>
                <w:noProof/>
                <w:webHidden/>
              </w:rPr>
              <w:t>5</w:t>
            </w:r>
            <w:r>
              <w:rPr>
                <w:noProof/>
                <w:webHidden/>
              </w:rPr>
              <w:fldChar w:fldCharType="end"/>
            </w:r>
          </w:hyperlink>
        </w:p>
        <w:p w14:paraId="3C5DD2EE" w14:textId="36A36AC2" w:rsidR="00653B46" w:rsidRDefault="00653B46">
          <w:pPr>
            <w:pStyle w:val="TOC2"/>
            <w:tabs>
              <w:tab w:val="right" w:leader="dot" w:pos="9350"/>
            </w:tabs>
            <w:rPr>
              <w:rFonts w:eastAsiaTheme="minorEastAsia"/>
              <w:noProof/>
              <w:lang w:val="en-GB" w:eastAsia="en-GB"/>
            </w:rPr>
          </w:pPr>
          <w:hyperlink w:anchor="_Toc38492968" w:history="1">
            <w:r w:rsidRPr="006F6EFD">
              <w:rPr>
                <w:rStyle w:val="Hyperlink"/>
                <w:noProof/>
              </w:rPr>
              <w:t>3.1 Background</w:t>
            </w:r>
            <w:r>
              <w:rPr>
                <w:noProof/>
                <w:webHidden/>
              </w:rPr>
              <w:tab/>
            </w:r>
            <w:r>
              <w:rPr>
                <w:noProof/>
                <w:webHidden/>
              </w:rPr>
              <w:fldChar w:fldCharType="begin"/>
            </w:r>
            <w:r>
              <w:rPr>
                <w:noProof/>
                <w:webHidden/>
              </w:rPr>
              <w:instrText xml:space="preserve"> PAGEREF _Toc38492968 \h </w:instrText>
            </w:r>
            <w:r>
              <w:rPr>
                <w:noProof/>
                <w:webHidden/>
              </w:rPr>
            </w:r>
            <w:r>
              <w:rPr>
                <w:noProof/>
                <w:webHidden/>
              </w:rPr>
              <w:fldChar w:fldCharType="separate"/>
            </w:r>
            <w:r>
              <w:rPr>
                <w:noProof/>
                <w:webHidden/>
              </w:rPr>
              <w:t>5</w:t>
            </w:r>
            <w:r>
              <w:rPr>
                <w:noProof/>
                <w:webHidden/>
              </w:rPr>
              <w:fldChar w:fldCharType="end"/>
            </w:r>
          </w:hyperlink>
        </w:p>
        <w:p w14:paraId="7671BBB7" w14:textId="53485A8A" w:rsidR="00653B46" w:rsidRDefault="00653B46">
          <w:pPr>
            <w:pStyle w:val="TOC2"/>
            <w:tabs>
              <w:tab w:val="right" w:leader="dot" w:pos="9350"/>
            </w:tabs>
            <w:rPr>
              <w:rFonts w:eastAsiaTheme="minorEastAsia"/>
              <w:noProof/>
              <w:lang w:val="en-GB" w:eastAsia="en-GB"/>
            </w:rPr>
          </w:pPr>
          <w:hyperlink w:anchor="_Toc38492969" w:history="1">
            <w:r w:rsidRPr="006F6EFD">
              <w:rPr>
                <w:rStyle w:val="Hyperlink"/>
                <w:noProof/>
              </w:rPr>
              <w:t>3.2 Direction</w:t>
            </w:r>
            <w:r>
              <w:rPr>
                <w:noProof/>
                <w:webHidden/>
              </w:rPr>
              <w:tab/>
            </w:r>
            <w:r>
              <w:rPr>
                <w:noProof/>
                <w:webHidden/>
              </w:rPr>
              <w:fldChar w:fldCharType="begin"/>
            </w:r>
            <w:r>
              <w:rPr>
                <w:noProof/>
                <w:webHidden/>
              </w:rPr>
              <w:instrText xml:space="preserve"> PAGEREF _Toc38492969 \h </w:instrText>
            </w:r>
            <w:r>
              <w:rPr>
                <w:noProof/>
                <w:webHidden/>
              </w:rPr>
            </w:r>
            <w:r>
              <w:rPr>
                <w:noProof/>
                <w:webHidden/>
              </w:rPr>
              <w:fldChar w:fldCharType="separate"/>
            </w:r>
            <w:r>
              <w:rPr>
                <w:noProof/>
                <w:webHidden/>
              </w:rPr>
              <w:t>5</w:t>
            </w:r>
            <w:r>
              <w:rPr>
                <w:noProof/>
                <w:webHidden/>
              </w:rPr>
              <w:fldChar w:fldCharType="end"/>
            </w:r>
          </w:hyperlink>
        </w:p>
        <w:p w14:paraId="043B51B9" w14:textId="7D4F2C35" w:rsidR="00653B46" w:rsidRDefault="00653B46">
          <w:pPr>
            <w:pStyle w:val="TOC2"/>
            <w:tabs>
              <w:tab w:val="right" w:leader="dot" w:pos="9350"/>
            </w:tabs>
            <w:rPr>
              <w:rFonts w:eastAsiaTheme="minorEastAsia"/>
              <w:noProof/>
              <w:lang w:val="en-GB" w:eastAsia="en-GB"/>
            </w:rPr>
          </w:pPr>
          <w:hyperlink w:anchor="_Toc38492970" w:history="1">
            <w:r w:rsidRPr="006F6EFD">
              <w:rPr>
                <w:rStyle w:val="Hyperlink"/>
                <w:noProof/>
              </w:rPr>
              <w:t>3.3 Intended audience</w:t>
            </w:r>
            <w:r>
              <w:rPr>
                <w:noProof/>
                <w:webHidden/>
              </w:rPr>
              <w:tab/>
            </w:r>
            <w:r>
              <w:rPr>
                <w:noProof/>
                <w:webHidden/>
              </w:rPr>
              <w:fldChar w:fldCharType="begin"/>
            </w:r>
            <w:r>
              <w:rPr>
                <w:noProof/>
                <w:webHidden/>
              </w:rPr>
              <w:instrText xml:space="preserve"> PAGEREF _Toc38492970 \h </w:instrText>
            </w:r>
            <w:r>
              <w:rPr>
                <w:noProof/>
                <w:webHidden/>
              </w:rPr>
            </w:r>
            <w:r>
              <w:rPr>
                <w:noProof/>
                <w:webHidden/>
              </w:rPr>
              <w:fldChar w:fldCharType="separate"/>
            </w:r>
            <w:r>
              <w:rPr>
                <w:noProof/>
                <w:webHidden/>
              </w:rPr>
              <w:t>6</w:t>
            </w:r>
            <w:r>
              <w:rPr>
                <w:noProof/>
                <w:webHidden/>
              </w:rPr>
              <w:fldChar w:fldCharType="end"/>
            </w:r>
          </w:hyperlink>
        </w:p>
        <w:p w14:paraId="72BACB98" w14:textId="18657074" w:rsidR="00653B46" w:rsidRDefault="00653B46">
          <w:pPr>
            <w:pStyle w:val="TOC2"/>
            <w:tabs>
              <w:tab w:val="right" w:leader="dot" w:pos="9350"/>
            </w:tabs>
            <w:rPr>
              <w:rFonts w:eastAsiaTheme="minorEastAsia"/>
              <w:noProof/>
              <w:lang w:val="en-GB" w:eastAsia="en-GB"/>
            </w:rPr>
          </w:pPr>
          <w:hyperlink w:anchor="_Toc38492971" w:history="1">
            <w:r w:rsidRPr="006F6EFD">
              <w:rPr>
                <w:rStyle w:val="Hyperlink"/>
                <w:noProof/>
              </w:rPr>
              <w:t>3.4 Objectives</w:t>
            </w:r>
            <w:r>
              <w:rPr>
                <w:noProof/>
                <w:webHidden/>
              </w:rPr>
              <w:tab/>
            </w:r>
            <w:r>
              <w:rPr>
                <w:noProof/>
                <w:webHidden/>
              </w:rPr>
              <w:fldChar w:fldCharType="begin"/>
            </w:r>
            <w:r>
              <w:rPr>
                <w:noProof/>
                <w:webHidden/>
              </w:rPr>
              <w:instrText xml:space="preserve"> PAGEREF _Toc38492971 \h </w:instrText>
            </w:r>
            <w:r>
              <w:rPr>
                <w:noProof/>
                <w:webHidden/>
              </w:rPr>
            </w:r>
            <w:r>
              <w:rPr>
                <w:noProof/>
                <w:webHidden/>
              </w:rPr>
              <w:fldChar w:fldCharType="separate"/>
            </w:r>
            <w:r>
              <w:rPr>
                <w:noProof/>
                <w:webHidden/>
              </w:rPr>
              <w:t>6</w:t>
            </w:r>
            <w:r>
              <w:rPr>
                <w:noProof/>
                <w:webHidden/>
              </w:rPr>
              <w:fldChar w:fldCharType="end"/>
            </w:r>
          </w:hyperlink>
        </w:p>
        <w:p w14:paraId="03217890" w14:textId="54FF16C7" w:rsidR="00653B46" w:rsidRDefault="00653B46">
          <w:pPr>
            <w:pStyle w:val="TOC1"/>
            <w:tabs>
              <w:tab w:val="right" w:leader="dot" w:pos="9350"/>
            </w:tabs>
            <w:rPr>
              <w:rFonts w:eastAsiaTheme="minorEastAsia"/>
              <w:noProof/>
              <w:lang w:val="en-GB" w:eastAsia="en-GB"/>
            </w:rPr>
          </w:pPr>
          <w:hyperlink w:anchor="_Toc38492972" w:history="1">
            <w:r w:rsidRPr="006F6EFD">
              <w:rPr>
                <w:rStyle w:val="Hyperlink"/>
                <w:noProof/>
              </w:rPr>
              <w:t>4 Research</w:t>
            </w:r>
            <w:r>
              <w:rPr>
                <w:noProof/>
                <w:webHidden/>
              </w:rPr>
              <w:tab/>
            </w:r>
            <w:r>
              <w:rPr>
                <w:noProof/>
                <w:webHidden/>
              </w:rPr>
              <w:fldChar w:fldCharType="begin"/>
            </w:r>
            <w:r>
              <w:rPr>
                <w:noProof/>
                <w:webHidden/>
              </w:rPr>
              <w:instrText xml:space="preserve"> PAGEREF _Toc38492972 \h </w:instrText>
            </w:r>
            <w:r>
              <w:rPr>
                <w:noProof/>
                <w:webHidden/>
              </w:rPr>
            </w:r>
            <w:r>
              <w:rPr>
                <w:noProof/>
                <w:webHidden/>
              </w:rPr>
              <w:fldChar w:fldCharType="separate"/>
            </w:r>
            <w:r>
              <w:rPr>
                <w:noProof/>
                <w:webHidden/>
              </w:rPr>
              <w:t>6</w:t>
            </w:r>
            <w:r>
              <w:rPr>
                <w:noProof/>
                <w:webHidden/>
              </w:rPr>
              <w:fldChar w:fldCharType="end"/>
            </w:r>
          </w:hyperlink>
        </w:p>
        <w:p w14:paraId="361AE6FB" w14:textId="305B0B17" w:rsidR="00653B46" w:rsidRDefault="00653B46">
          <w:pPr>
            <w:pStyle w:val="TOC2"/>
            <w:tabs>
              <w:tab w:val="right" w:leader="dot" w:pos="9350"/>
            </w:tabs>
            <w:rPr>
              <w:rFonts w:eastAsiaTheme="minorEastAsia"/>
              <w:noProof/>
              <w:lang w:val="en-GB" w:eastAsia="en-GB"/>
            </w:rPr>
          </w:pPr>
          <w:hyperlink w:anchor="_Toc38492973" w:history="1">
            <w:r w:rsidRPr="006F6EFD">
              <w:rPr>
                <w:rStyle w:val="Hyperlink"/>
                <w:noProof/>
              </w:rPr>
              <w:t>4.1 Haptic feedback</w:t>
            </w:r>
            <w:r>
              <w:rPr>
                <w:noProof/>
                <w:webHidden/>
              </w:rPr>
              <w:tab/>
            </w:r>
            <w:r>
              <w:rPr>
                <w:noProof/>
                <w:webHidden/>
              </w:rPr>
              <w:fldChar w:fldCharType="begin"/>
            </w:r>
            <w:r>
              <w:rPr>
                <w:noProof/>
                <w:webHidden/>
              </w:rPr>
              <w:instrText xml:space="preserve"> PAGEREF _Toc38492973 \h </w:instrText>
            </w:r>
            <w:r>
              <w:rPr>
                <w:noProof/>
                <w:webHidden/>
              </w:rPr>
            </w:r>
            <w:r>
              <w:rPr>
                <w:noProof/>
                <w:webHidden/>
              </w:rPr>
              <w:fldChar w:fldCharType="separate"/>
            </w:r>
            <w:r>
              <w:rPr>
                <w:noProof/>
                <w:webHidden/>
              </w:rPr>
              <w:t>6</w:t>
            </w:r>
            <w:r>
              <w:rPr>
                <w:noProof/>
                <w:webHidden/>
              </w:rPr>
              <w:fldChar w:fldCharType="end"/>
            </w:r>
          </w:hyperlink>
        </w:p>
        <w:p w14:paraId="411C0DA4" w14:textId="5106798A" w:rsidR="00653B46" w:rsidRDefault="00653B46">
          <w:pPr>
            <w:pStyle w:val="TOC2"/>
            <w:tabs>
              <w:tab w:val="right" w:leader="dot" w:pos="9350"/>
            </w:tabs>
            <w:rPr>
              <w:rFonts w:eastAsiaTheme="minorEastAsia"/>
              <w:noProof/>
              <w:lang w:val="en-GB" w:eastAsia="en-GB"/>
            </w:rPr>
          </w:pPr>
          <w:hyperlink w:anchor="_Toc38492974" w:history="1">
            <w:r w:rsidRPr="006F6EFD">
              <w:rPr>
                <w:rStyle w:val="Hyperlink"/>
                <w:noProof/>
              </w:rPr>
              <w:t>4.2 Does it exist?</w:t>
            </w:r>
            <w:r>
              <w:rPr>
                <w:noProof/>
                <w:webHidden/>
              </w:rPr>
              <w:tab/>
            </w:r>
            <w:r>
              <w:rPr>
                <w:noProof/>
                <w:webHidden/>
              </w:rPr>
              <w:fldChar w:fldCharType="begin"/>
            </w:r>
            <w:r>
              <w:rPr>
                <w:noProof/>
                <w:webHidden/>
              </w:rPr>
              <w:instrText xml:space="preserve"> PAGEREF _Toc38492974 \h </w:instrText>
            </w:r>
            <w:r>
              <w:rPr>
                <w:noProof/>
                <w:webHidden/>
              </w:rPr>
            </w:r>
            <w:r>
              <w:rPr>
                <w:noProof/>
                <w:webHidden/>
              </w:rPr>
              <w:fldChar w:fldCharType="separate"/>
            </w:r>
            <w:r>
              <w:rPr>
                <w:noProof/>
                <w:webHidden/>
              </w:rPr>
              <w:t>7</w:t>
            </w:r>
            <w:r>
              <w:rPr>
                <w:noProof/>
                <w:webHidden/>
              </w:rPr>
              <w:fldChar w:fldCharType="end"/>
            </w:r>
          </w:hyperlink>
        </w:p>
        <w:p w14:paraId="6C4430FB" w14:textId="15DD8092" w:rsidR="00653B46" w:rsidRDefault="00653B46">
          <w:pPr>
            <w:pStyle w:val="TOC3"/>
            <w:tabs>
              <w:tab w:val="right" w:leader="dot" w:pos="9350"/>
            </w:tabs>
            <w:rPr>
              <w:rFonts w:eastAsiaTheme="minorEastAsia"/>
              <w:noProof/>
              <w:lang w:val="en-GB" w:eastAsia="en-GB"/>
            </w:rPr>
          </w:pPr>
          <w:hyperlink w:anchor="_Toc38492975" w:history="1">
            <w:r w:rsidRPr="006F6EFD">
              <w:rPr>
                <w:rStyle w:val="Hyperlink"/>
                <w:noProof/>
              </w:rPr>
              <w:t>4.2.1 Hey Bracelet</w:t>
            </w:r>
            <w:r>
              <w:rPr>
                <w:noProof/>
                <w:webHidden/>
              </w:rPr>
              <w:tab/>
            </w:r>
            <w:r>
              <w:rPr>
                <w:noProof/>
                <w:webHidden/>
              </w:rPr>
              <w:fldChar w:fldCharType="begin"/>
            </w:r>
            <w:r>
              <w:rPr>
                <w:noProof/>
                <w:webHidden/>
              </w:rPr>
              <w:instrText xml:space="preserve"> PAGEREF _Toc38492975 \h </w:instrText>
            </w:r>
            <w:r>
              <w:rPr>
                <w:noProof/>
                <w:webHidden/>
              </w:rPr>
            </w:r>
            <w:r>
              <w:rPr>
                <w:noProof/>
                <w:webHidden/>
              </w:rPr>
              <w:fldChar w:fldCharType="separate"/>
            </w:r>
            <w:r>
              <w:rPr>
                <w:noProof/>
                <w:webHidden/>
              </w:rPr>
              <w:t>8</w:t>
            </w:r>
            <w:r>
              <w:rPr>
                <w:noProof/>
                <w:webHidden/>
              </w:rPr>
              <w:fldChar w:fldCharType="end"/>
            </w:r>
          </w:hyperlink>
        </w:p>
        <w:p w14:paraId="0F17F650" w14:textId="72007995" w:rsidR="00653B46" w:rsidRDefault="00653B46">
          <w:pPr>
            <w:pStyle w:val="TOC3"/>
            <w:tabs>
              <w:tab w:val="right" w:leader="dot" w:pos="9350"/>
            </w:tabs>
            <w:rPr>
              <w:rFonts w:eastAsiaTheme="minorEastAsia"/>
              <w:noProof/>
              <w:lang w:val="en-GB" w:eastAsia="en-GB"/>
            </w:rPr>
          </w:pPr>
          <w:hyperlink w:anchor="_Toc38492976" w:history="1">
            <w:r w:rsidRPr="006F6EFD">
              <w:rPr>
                <w:rStyle w:val="Hyperlink"/>
                <w:noProof/>
              </w:rPr>
              <w:t>4.2.2 Sony Wena</w:t>
            </w:r>
            <w:r>
              <w:rPr>
                <w:noProof/>
                <w:webHidden/>
              </w:rPr>
              <w:tab/>
            </w:r>
            <w:r>
              <w:rPr>
                <w:noProof/>
                <w:webHidden/>
              </w:rPr>
              <w:fldChar w:fldCharType="begin"/>
            </w:r>
            <w:r>
              <w:rPr>
                <w:noProof/>
                <w:webHidden/>
              </w:rPr>
              <w:instrText xml:space="preserve"> PAGEREF _Toc38492976 \h </w:instrText>
            </w:r>
            <w:r>
              <w:rPr>
                <w:noProof/>
                <w:webHidden/>
              </w:rPr>
            </w:r>
            <w:r>
              <w:rPr>
                <w:noProof/>
                <w:webHidden/>
              </w:rPr>
              <w:fldChar w:fldCharType="separate"/>
            </w:r>
            <w:r>
              <w:rPr>
                <w:noProof/>
                <w:webHidden/>
              </w:rPr>
              <w:t>9</w:t>
            </w:r>
            <w:r>
              <w:rPr>
                <w:noProof/>
                <w:webHidden/>
              </w:rPr>
              <w:fldChar w:fldCharType="end"/>
            </w:r>
          </w:hyperlink>
        </w:p>
        <w:p w14:paraId="2551088C" w14:textId="0D37E467" w:rsidR="00653B46" w:rsidRDefault="00653B46">
          <w:pPr>
            <w:pStyle w:val="TOC3"/>
            <w:tabs>
              <w:tab w:val="right" w:leader="dot" w:pos="9350"/>
            </w:tabs>
            <w:rPr>
              <w:rFonts w:eastAsiaTheme="minorEastAsia"/>
              <w:noProof/>
              <w:lang w:val="en-GB" w:eastAsia="en-GB"/>
            </w:rPr>
          </w:pPr>
          <w:hyperlink w:anchor="_Toc38492977" w:history="1">
            <w:r w:rsidRPr="006F6EFD">
              <w:rPr>
                <w:rStyle w:val="Hyperlink"/>
                <w:noProof/>
              </w:rPr>
              <w:t>4.2.3 Generic low-cost smartwatch</w:t>
            </w:r>
            <w:r>
              <w:rPr>
                <w:noProof/>
                <w:webHidden/>
              </w:rPr>
              <w:tab/>
            </w:r>
            <w:r>
              <w:rPr>
                <w:noProof/>
                <w:webHidden/>
              </w:rPr>
              <w:fldChar w:fldCharType="begin"/>
            </w:r>
            <w:r>
              <w:rPr>
                <w:noProof/>
                <w:webHidden/>
              </w:rPr>
              <w:instrText xml:space="preserve"> PAGEREF _Toc38492977 \h </w:instrText>
            </w:r>
            <w:r>
              <w:rPr>
                <w:noProof/>
                <w:webHidden/>
              </w:rPr>
            </w:r>
            <w:r>
              <w:rPr>
                <w:noProof/>
                <w:webHidden/>
              </w:rPr>
              <w:fldChar w:fldCharType="separate"/>
            </w:r>
            <w:r>
              <w:rPr>
                <w:noProof/>
                <w:webHidden/>
              </w:rPr>
              <w:t>9</w:t>
            </w:r>
            <w:r>
              <w:rPr>
                <w:noProof/>
                <w:webHidden/>
              </w:rPr>
              <w:fldChar w:fldCharType="end"/>
            </w:r>
          </w:hyperlink>
        </w:p>
        <w:p w14:paraId="30C1A027" w14:textId="14468981" w:rsidR="00653B46" w:rsidRDefault="00653B46">
          <w:pPr>
            <w:pStyle w:val="TOC3"/>
            <w:tabs>
              <w:tab w:val="right" w:leader="dot" w:pos="9350"/>
            </w:tabs>
            <w:rPr>
              <w:rFonts w:eastAsiaTheme="minorEastAsia"/>
              <w:noProof/>
              <w:lang w:val="en-GB" w:eastAsia="en-GB"/>
            </w:rPr>
          </w:pPr>
          <w:hyperlink w:anchor="_Toc38492978" w:history="1">
            <w:r w:rsidRPr="006F6EFD">
              <w:rPr>
                <w:rStyle w:val="Hyperlink"/>
                <w:noProof/>
              </w:rPr>
              <w:t>4.2.4 Comparison</w:t>
            </w:r>
            <w:r>
              <w:rPr>
                <w:noProof/>
                <w:webHidden/>
              </w:rPr>
              <w:tab/>
            </w:r>
            <w:r>
              <w:rPr>
                <w:noProof/>
                <w:webHidden/>
              </w:rPr>
              <w:fldChar w:fldCharType="begin"/>
            </w:r>
            <w:r>
              <w:rPr>
                <w:noProof/>
                <w:webHidden/>
              </w:rPr>
              <w:instrText xml:space="preserve"> PAGEREF _Toc38492978 \h </w:instrText>
            </w:r>
            <w:r>
              <w:rPr>
                <w:noProof/>
                <w:webHidden/>
              </w:rPr>
            </w:r>
            <w:r>
              <w:rPr>
                <w:noProof/>
                <w:webHidden/>
              </w:rPr>
              <w:fldChar w:fldCharType="separate"/>
            </w:r>
            <w:r>
              <w:rPr>
                <w:noProof/>
                <w:webHidden/>
              </w:rPr>
              <w:t>10</w:t>
            </w:r>
            <w:r>
              <w:rPr>
                <w:noProof/>
                <w:webHidden/>
              </w:rPr>
              <w:fldChar w:fldCharType="end"/>
            </w:r>
          </w:hyperlink>
        </w:p>
        <w:p w14:paraId="0F29C1FA" w14:textId="74A57F88" w:rsidR="00653B46" w:rsidRDefault="00653B46">
          <w:pPr>
            <w:pStyle w:val="TOC2"/>
            <w:tabs>
              <w:tab w:val="right" w:leader="dot" w:pos="9350"/>
            </w:tabs>
            <w:rPr>
              <w:rFonts w:eastAsiaTheme="minorEastAsia"/>
              <w:noProof/>
              <w:lang w:val="en-GB" w:eastAsia="en-GB"/>
            </w:rPr>
          </w:pPr>
          <w:hyperlink w:anchor="_Toc38492979" w:history="1">
            <w:r w:rsidRPr="006F6EFD">
              <w:rPr>
                <w:rStyle w:val="Hyperlink"/>
                <w:noProof/>
              </w:rPr>
              <w:t>4.3 Energy harvesting</w:t>
            </w:r>
            <w:r>
              <w:rPr>
                <w:noProof/>
                <w:webHidden/>
              </w:rPr>
              <w:tab/>
            </w:r>
            <w:r>
              <w:rPr>
                <w:noProof/>
                <w:webHidden/>
              </w:rPr>
              <w:fldChar w:fldCharType="begin"/>
            </w:r>
            <w:r>
              <w:rPr>
                <w:noProof/>
                <w:webHidden/>
              </w:rPr>
              <w:instrText xml:space="preserve"> PAGEREF _Toc38492979 \h </w:instrText>
            </w:r>
            <w:r>
              <w:rPr>
                <w:noProof/>
                <w:webHidden/>
              </w:rPr>
            </w:r>
            <w:r>
              <w:rPr>
                <w:noProof/>
                <w:webHidden/>
              </w:rPr>
              <w:fldChar w:fldCharType="separate"/>
            </w:r>
            <w:r>
              <w:rPr>
                <w:noProof/>
                <w:webHidden/>
              </w:rPr>
              <w:t>11</w:t>
            </w:r>
            <w:r>
              <w:rPr>
                <w:noProof/>
                <w:webHidden/>
              </w:rPr>
              <w:fldChar w:fldCharType="end"/>
            </w:r>
          </w:hyperlink>
        </w:p>
        <w:p w14:paraId="50034413" w14:textId="2AF1CE36" w:rsidR="00653B46" w:rsidRDefault="00653B46">
          <w:pPr>
            <w:pStyle w:val="TOC3"/>
            <w:tabs>
              <w:tab w:val="right" w:leader="dot" w:pos="9350"/>
            </w:tabs>
            <w:rPr>
              <w:rFonts w:eastAsiaTheme="minorEastAsia"/>
              <w:noProof/>
              <w:lang w:val="en-GB" w:eastAsia="en-GB"/>
            </w:rPr>
          </w:pPr>
          <w:hyperlink w:anchor="_Toc38492980" w:history="1">
            <w:r w:rsidRPr="006F6EFD">
              <w:rPr>
                <w:rStyle w:val="Hyperlink"/>
                <w:noProof/>
              </w:rPr>
              <w:t>4.3.1 Mechanical harvesting and automatic watches</w:t>
            </w:r>
            <w:r>
              <w:rPr>
                <w:noProof/>
                <w:webHidden/>
              </w:rPr>
              <w:tab/>
            </w:r>
            <w:r>
              <w:rPr>
                <w:noProof/>
                <w:webHidden/>
              </w:rPr>
              <w:fldChar w:fldCharType="begin"/>
            </w:r>
            <w:r>
              <w:rPr>
                <w:noProof/>
                <w:webHidden/>
              </w:rPr>
              <w:instrText xml:space="preserve"> PAGEREF _Toc38492980 \h </w:instrText>
            </w:r>
            <w:r>
              <w:rPr>
                <w:noProof/>
                <w:webHidden/>
              </w:rPr>
            </w:r>
            <w:r>
              <w:rPr>
                <w:noProof/>
                <w:webHidden/>
              </w:rPr>
              <w:fldChar w:fldCharType="separate"/>
            </w:r>
            <w:r>
              <w:rPr>
                <w:noProof/>
                <w:webHidden/>
              </w:rPr>
              <w:t>11</w:t>
            </w:r>
            <w:r>
              <w:rPr>
                <w:noProof/>
                <w:webHidden/>
              </w:rPr>
              <w:fldChar w:fldCharType="end"/>
            </w:r>
          </w:hyperlink>
        </w:p>
        <w:p w14:paraId="285765D8" w14:textId="3C150BF3" w:rsidR="00653B46" w:rsidRDefault="00653B46">
          <w:pPr>
            <w:pStyle w:val="TOC3"/>
            <w:tabs>
              <w:tab w:val="right" w:leader="dot" w:pos="9350"/>
            </w:tabs>
            <w:rPr>
              <w:rFonts w:eastAsiaTheme="minorEastAsia"/>
              <w:noProof/>
              <w:lang w:val="en-GB" w:eastAsia="en-GB"/>
            </w:rPr>
          </w:pPr>
          <w:hyperlink w:anchor="_Toc38492981" w:history="1">
            <w:r w:rsidRPr="006F6EFD">
              <w:rPr>
                <w:rStyle w:val="Hyperlink"/>
                <w:noProof/>
              </w:rPr>
              <w:t>4.3.2 Piezoelectric</w:t>
            </w:r>
            <w:r>
              <w:rPr>
                <w:noProof/>
                <w:webHidden/>
              </w:rPr>
              <w:tab/>
            </w:r>
            <w:r>
              <w:rPr>
                <w:noProof/>
                <w:webHidden/>
              </w:rPr>
              <w:fldChar w:fldCharType="begin"/>
            </w:r>
            <w:r>
              <w:rPr>
                <w:noProof/>
                <w:webHidden/>
              </w:rPr>
              <w:instrText xml:space="preserve"> PAGEREF _Toc38492981 \h </w:instrText>
            </w:r>
            <w:r>
              <w:rPr>
                <w:noProof/>
                <w:webHidden/>
              </w:rPr>
            </w:r>
            <w:r>
              <w:rPr>
                <w:noProof/>
                <w:webHidden/>
              </w:rPr>
              <w:fldChar w:fldCharType="separate"/>
            </w:r>
            <w:r>
              <w:rPr>
                <w:noProof/>
                <w:webHidden/>
              </w:rPr>
              <w:t>12</w:t>
            </w:r>
            <w:r>
              <w:rPr>
                <w:noProof/>
                <w:webHidden/>
              </w:rPr>
              <w:fldChar w:fldCharType="end"/>
            </w:r>
          </w:hyperlink>
        </w:p>
        <w:p w14:paraId="3BEADA3F" w14:textId="3B886917" w:rsidR="00653B46" w:rsidRDefault="00653B46">
          <w:pPr>
            <w:pStyle w:val="TOC3"/>
            <w:tabs>
              <w:tab w:val="right" w:leader="dot" w:pos="9350"/>
            </w:tabs>
            <w:rPr>
              <w:rFonts w:eastAsiaTheme="minorEastAsia"/>
              <w:noProof/>
              <w:lang w:val="en-GB" w:eastAsia="en-GB"/>
            </w:rPr>
          </w:pPr>
          <w:hyperlink w:anchor="_Toc38492982" w:history="1">
            <w:r w:rsidRPr="006F6EFD">
              <w:rPr>
                <w:rStyle w:val="Hyperlink"/>
                <w:noProof/>
              </w:rPr>
              <w:t>4.3.3 Seebeck/Peltier</w:t>
            </w:r>
            <w:r>
              <w:rPr>
                <w:noProof/>
                <w:webHidden/>
              </w:rPr>
              <w:tab/>
            </w:r>
            <w:r>
              <w:rPr>
                <w:noProof/>
                <w:webHidden/>
              </w:rPr>
              <w:fldChar w:fldCharType="begin"/>
            </w:r>
            <w:r>
              <w:rPr>
                <w:noProof/>
                <w:webHidden/>
              </w:rPr>
              <w:instrText xml:space="preserve"> PAGEREF _Toc38492982 \h </w:instrText>
            </w:r>
            <w:r>
              <w:rPr>
                <w:noProof/>
                <w:webHidden/>
              </w:rPr>
            </w:r>
            <w:r>
              <w:rPr>
                <w:noProof/>
                <w:webHidden/>
              </w:rPr>
              <w:fldChar w:fldCharType="separate"/>
            </w:r>
            <w:r>
              <w:rPr>
                <w:noProof/>
                <w:webHidden/>
              </w:rPr>
              <w:t>12</w:t>
            </w:r>
            <w:r>
              <w:rPr>
                <w:noProof/>
                <w:webHidden/>
              </w:rPr>
              <w:fldChar w:fldCharType="end"/>
            </w:r>
          </w:hyperlink>
        </w:p>
        <w:p w14:paraId="3BC3875E" w14:textId="24D23B6F" w:rsidR="00653B46" w:rsidRDefault="00653B46">
          <w:pPr>
            <w:pStyle w:val="TOC3"/>
            <w:tabs>
              <w:tab w:val="right" w:leader="dot" w:pos="9350"/>
            </w:tabs>
            <w:rPr>
              <w:rFonts w:eastAsiaTheme="minorEastAsia"/>
              <w:noProof/>
              <w:lang w:val="en-GB" w:eastAsia="en-GB"/>
            </w:rPr>
          </w:pPr>
          <w:hyperlink w:anchor="_Toc38492983" w:history="1">
            <w:r w:rsidRPr="006F6EFD">
              <w:rPr>
                <w:rStyle w:val="Hyperlink"/>
                <w:noProof/>
              </w:rPr>
              <w:t>4.4.4 Solar</w:t>
            </w:r>
            <w:r>
              <w:rPr>
                <w:noProof/>
                <w:webHidden/>
              </w:rPr>
              <w:tab/>
            </w:r>
            <w:r>
              <w:rPr>
                <w:noProof/>
                <w:webHidden/>
              </w:rPr>
              <w:fldChar w:fldCharType="begin"/>
            </w:r>
            <w:r>
              <w:rPr>
                <w:noProof/>
                <w:webHidden/>
              </w:rPr>
              <w:instrText xml:space="preserve"> PAGEREF _Toc38492983 \h </w:instrText>
            </w:r>
            <w:r>
              <w:rPr>
                <w:noProof/>
                <w:webHidden/>
              </w:rPr>
            </w:r>
            <w:r>
              <w:rPr>
                <w:noProof/>
                <w:webHidden/>
              </w:rPr>
              <w:fldChar w:fldCharType="separate"/>
            </w:r>
            <w:r>
              <w:rPr>
                <w:noProof/>
                <w:webHidden/>
              </w:rPr>
              <w:t>12</w:t>
            </w:r>
            <w:r>
              <w:rPr>
                <w:noProof/>
                <w:webHidden/>
              </w:rPr>
              <w:fldChar w:fldCharType="end"/>
            </w:r>
          </w:hyperlink>
        </w:p>
        <w:p w14:paraId="572CEAE0" w14:textId="0697DC3F" w:rsidR="00653B46" w:rsidRDefault="00653B46">
          <w:pPr>
            <w:pStyle w:val="TOC3"/>
            <w:tabs>
              <w:tab w:val="right" w:leader="dot" w:pos="9350"/>
            </w:tabs>
            <w:rPr>
              <w:rFonts w:eastAsiaTheme="minorEastAsia"/>
              <w:noProof/>
              <w:lang w:val="en-GB" w:eastAsia="en-GB"/>
            </w:rPr>
          </w:pPr>
          <w:hyperlink w:anchor="_Toc38492984" w:history="1">
            <w:r w:rsidRPr="006F6EFD">
              <w:rPr>
                <w:rStyle w:val="Hyperlink"/>
                <w:noProof/>
              </w:rPr>
              <w:t>4.4.5 Conclusion</w:t>
            </w:r>
            <w:r>
              <w:rPr>
                <w:noProof/>
                <w:webHidden/>
              </w:rPr>
              <w:tab/>
            </w:r>
            <w:r>
              <w:rPr>
                <w:noProof/>
                <w:webHidden/>
              </w:rPr>
              <w:fldChar w:fldCharType="begin"/>
            </w:r>
            <w:r>
              <w:rPr>
                <w:noProof/>
                <w:webHidden/>
              </w:rPr>
              <w:instrText xml:space="preserve"> PAGEREF _Toc38492984 \h </w:instrText>
            </w:r>
            <w:r>
              <w:rPr>
                <w:noProof/>
                <w:webHidden/>
              </w:rPr>
            </w:r>
            <w:r>
              <w:rPr>
                <w:noProof/>
                <w:webHidden/>
              </w:rPr>
              <w:fldChar w:fldCharType="separate"/>
            </w:r>
            <w:r>
              <w:rPr>
                <w:noProof/>
                <w:webHidden/>
              </w:rPr>
              <w:t>13</w:t>
            </w:r>
            <w:r>
              <w:rPr>
                <w:noProof/>
                <w:webHidden/>
              </w:rPr>
              <w:fldChar w:fldCharType="end"/>
            </w:r>
          </w:hyperlink>
        </w:p>
        <w:p w14:paraId="713B8962" w14:textId="379F3A44" w:rsidR="00653B46" w:rsidRDefault="00653B46">
          <w:pPr>
            <w:pStyle w:val="TOC1"/>
            <w:tabs>
              <w:tab w:val="right" w:leader="dot" w:pos="9350"/>
            </w:tabs>
            <w:rPr>
              <w:rFonts w:eastAsiaTheme="minorEastAsia"/>
              <w:noProof/>
              <w:lang w:val="en-GB" w:eastAsia="en-GB"/>
            </w:rPr>
          </w:pPr>
          <w:hyperlink w:anchor="_Toc38492985" w:history="1">
            <w:r w:rsidRPr="006F6EFD">
              <w:rPr>
                <w:rStyle w:val="Hyperlink"/>
                <w:noProof/>
              </w:rPr>
              <w:t>5 Requirements</w:t>
            </w:r>
            <w:r>
              <w:rPr>
                <w:noProof/>
                <w:webHidden/>
              </w:rPr>
              <w:tab/>
            </w:r>
            <w:r>
              <w:rPr>
                <w:noProof/>
                <w:webHidden/>
              </w:rPr>
              <w:fldChar w:fldCharType="begin"/>
            </w:r>
            <w:r>
              <w:rPr>
                <w:noProof/>
                <w:webHidden/>
              </w:rPr>
              <w:instrText xml:space="preserve"> PAGEREF _Toc38492985 \h </w:instrText>
            </w:r>
            <w:r>
              <w:rPr>
                <w:noProof/>
                <w:webHidden/>
              </w:rPr>
            </w:r>
            <w:r>
              <w:rPr>
                <w:noProof/>
                <w:webHidden/>
              </w:rPr>
              <w:fldChar w:fldCharType="separate"/>
            </w:r>
            <w:r>
              <w:rPr>
                <w:noProof/>
                <w:webHidden/>
              </w:rPr>
              <w:t>14</w:t>
            </w:r>
            <w:r>
              <w:rPr>
                <w:noProof/>
                <w:webHidden/>
              </w:rPr>
              <w:fldChar w:fldCharType="end"/>
            </w:r>
          </w:hyperlink>
        </w:p>
        <w:p w14:paraId="14127807" w14:textId="6C8D4A44" w:rsidR="00653B46" w:rsidRDefault="00653B46">
          <w:pPr>
            <w:pStyle w:val="TOC2"/>
            <w:tabs>
              <w:tab w:val="right" w:leader="dot" w:pos="9350"/>
            </w:tabs>
            <w:rPr>
              <w:rFonts w:eastAsiaTheme="minorEastAsia"/>
              <w:noProof/>
              <w:lang w:val="en-GB" w:eastAsia="en-GB"/>
            </w:rPr>
          </w:pPr>
          <w:hyperlink w:anchor="_Toc38492986" w:history="1">
            <w:r w:rsidRPr="006F6EFD">
              <w:rPr>
                <w:rStyle w:val="Hyperlink"/>
                <w:noProof/>
              </w:rPr>
              <w:t xml:space="preserve">5.1 </w:t>
            </w:r>
            <w:r w:rsidR="00662878">
              <w:rPr>
                <w:rStyle w:val="Hyperlink"/>
                <w:noProof/>
              </w:rPr>
              <w:t>Android</w:t>
            </w:r>
            <w:r w:rsidRPr="006F6EFD">
              <w:rPr>
                <w:rStyle w:val="Hyperlink"/>
                <w:noProof/>
              </w:rPr>
              <w:t xml:space="preserve"> app</w:t>
            </w:r>
            <w:r>
              <w:rPr>
                <w:noProof/>
                <w:webHidden/>
              </w:rPr>
              <w:tab/>
            </w:r>
            <w:r>
              <w:rPr>
                <w:noProof/>
                <w:webHidden/>
              </w:rPr>
              <w:fldChar w:fldCharType="begin"/>
            </w:r>
            <w:r>
              <w:rPr>
                <w:noProof/>
                <w:webHidden/>
              </w:rPr>
              <w:instrText xml:space="preserve"> PAGEREF _Toc38492986 \h </w:instrText>
            </w:r>
            <w:r>
              <w:rPr>
                <w:noProof/>
                <w:webHidden/>
              </w:rPr>
            </w:r>
            <w:r>
              <w:rPr>
                <w:noProof/>
                <w:webHidden/>
              </w:rPr>
              <w:fldChar w:fldCharType="separate"/>
            </w:r>
            <w:r>
              <w:rPr>
                <w:noProof/>
                <w:webHidden/>
              </w:rPr>
              <w:t>14</w:t>
            </w:r>
            <w:r>
              <w:rPr>
                <w:noProof/>
                <w:webHidden/>
              </w:rPr>
              <w:fldChar w:fldCharType="end"/>
            </w:r>
          </w:hyperlink>
        </w:p>
        <w:p w14:paraId="23936F19" w14:textId="7B657E56" w:rsidR="00653B46" w:rsidRDefault="00653B46">
          <w:pPr>
            <w:pStyle w:val="TOC3"/>
            <w:tabs>
              <w:tab w:val="right" w:leader="dot" w:pos="9350"/>
            </w:tabs>
            <w:rPr>
              <w:rFonts w:eastAsiaTheme="minorEastAsia"/>
              <w:noProof/>
              <w:lang w:val="en-GB" w:eastAsia="en-GB"/>
            </w:rPr>
          </w:pPr>
          <w:hyperlink w:anchor="_Toc38492987" w:history="1">
            <w:r w:rsidRPr="006F6EFD">
              <w:rPr>
                <w:rStyle w:val="Hyperlink"/>
                <w:noProof/>
              </w:rPr>
              <w:t>5.1.1 Functional</w:t>
            </w:r>
            <w:r>
              <w:rPr>
                <w:noProof/>
                <w:webHidden/>
              </w:rPr>
              <w:tab/>
            </w:r>
            <w:r>
              <w:rPr>
                <w:noProof/>
                <w:webHidden/>
              </w:rPr>
              <w:fldChar w:fldCharType="begin"/>
            </w:r>
            <w:r>
              <w:rPr>
                <w:noProof/>
                <w:webHidden/>
              </w:rPr>
              <w:instrText xml:space="preserve"> PAGEREF _Toc38492987 \h </w:instrText>
            </w:r>
            <w:r>
              <w:rPr>
                <w:noProof/>
                <w:webHidden/>
              </w:rPr>
            </w:r>
            <w:r>
              <w:rPr>
                <w:noProof/>
                <w:webHidden/>
              </w:rPr>
              <w:fldChar w:fldCharType="separate"/>
            </w:r>
            <w:r>
              <w:rPr>
                <w:noProof/>
                <w:webHidden/>
              </w:rPr>
              <w:t>14</w:t>
            </w:r>
            <w:r>
              <w:rPr>
                <w:noProof/>
                <w:webHidden/>
              </w:rPr>
              <w:fldChar w:fldCharType="end"/>
            </w:r>
          </w:hyperlink>
        </w:p>
        <w:p w14:paraId="6A19E1A7" w14:textId="725B3027" w:rsidR="00653B46" w:rsidRDefault="00653B46">
          <w:pPr>
            <w:pStyle w:val="TOC3"/>
            <w:tabs>
              <w:tab w:val="right" w:leader="dot" w:pos="9350"/>
            </w:tabs>
            <w:rPr>
              <w:rFonts w:eastAsiaTheme="minorEastAsia"/>
              <w:noProof/>
              <w:lang w:val="en-GB" w:eastAsia="en-GB"/>
            </w:rPr>
          </w:pPr>
          <w:hyperlink w:anchor="_Toc38492988" w:history="1">
            <w:r w:rsidRPr="006F6EFD">
              <w:rPr>
                <w:rStyle w:val="Hyperlink"/>
                <w:noProof/>
              </w:rPr>
              <w:t>5.1.2 Non-Functional</w:t>
            </w:r>
            <w:r>
              <w:rPr>
                <w:noProof/>
                <w:webHidden/>
              </w:rPr>
              <w:tab/>
            </w:r>
            <w:r>
              <w:rPr>
                <w:noProof/>
                <w:webHidden/>
              </w:rPr>
              <w:fldChar w:fldCharType="begin"/>
            </w:r>
            <w:r>
              <w:rPr>
                <w:noProof/>
                <w:webHidden/>
              </w:rPr>
              <w:instrText xml:space="preserve"> PAGEREF _Toc38492988 \h </w:instrText>
            </w:r>
            <w:r>
              <w:rPr>
                <w:noProof/>
                <w:webHidden/>
              </w:rPr>
            </w:r>
            <w:r>
              <w:rPr>
                <w:noProof/>
                <w:webHidden/>
              </w:rPr>
              <w:fldChar w:fldCharType="separate"/>
            </w:r>
            <w:r>
              <w:rPr>
                <w:noProof/>
                <w:webHidden/>
              </w:rPr>
              <w:t>14</w:t>
            </w:r>
            <w:r>
              <w:rPr>
                <w:noProof/>
                <w:webHidden/>
              </w:rPr>
              <w:fldChar w:fldCharType="end"/>
            </w:r>
          </w:hyperlink>
        </w:p>
        <w:p w14:paraId="7DF2C01F" w14:textId="39730CE1" w:rsidR="00653B46" w:rsidRDefault="00653B46">
          <w:pPr>
            <w:pStyle w:val="TOC2"/>
            <w:tabs>
              <w:tab w:val="right" w:leader="dot" w:pos="9350"/>
            </w:tabs>
            <w:rPr>
              <w:rFonts w:eastAsiaTheme="minorEastAsia"/>
              <w:noProof/>
              <w:lang w:val="en-GB" w:eastAsia="en-GB"/>
            </w:rPr>
          </w:pPr>
          <w:hyperlink w:anchor="_Toc38492989" w:history="1">
            <w:r w:rsidRPr="006F6EFD">
              <w:rPr>
                <w:rStyle w:val="Hyperlink"/>
                <w:noProof/>
              </w:rPr>
              <w:t>5.2 Haptic Powerband</w:t>
            </w:r>
            <w:r>
              <w:rPr>
                <w:noProof/>
                <w:webHidden/>
              </w:rPr>
              <w:tab/>
            </w:r>
            <w:r>
              <w:rPr>
                <w:noProof/>
                <w:webHidden/>
              </w:rPr>
              <w:fldChar w:fldCharType="begin"/>
            </w:r>
            <w:r>
              <w:rPr>
                <w:noProof/>
                <w:webHidden/>
              </w:rPr>
              <w:instrText xml:space="preserve"> PAGEREF _Toc38492989 \h </w:instrText>
            </w:r>
            <w:r>
              <w:rPr>
                <w:noProof/>
                <w:webHidden/>
              </w:rPr>
            </w:r>
            <w:r>
              <w:rPr>
                <w:noProof/>
                <w:webHidden/>
              </w:rPr>
              <w:fldChar w:fldCharType="separate"/>
            </w:r>
            <w:r>
              <w:rPr>
                <w:noProof/>
                <w:webHidden/>
              </w:rPr>
              <w:t>15</w:t>
            </w:r>
            <w:r>
              <w:rPr>
                <w:noProof/>
                <w:webHidden/>
              </w:rPr>
              <w:fldChar w:fldCharType="end"/>
            </w:r>
          </w:hyperlink>
        </w:p>
        <w:p w14:paraId="64C15A26" w14:textId="6EC2ECB2" w:rsidR="00653B46" w:rsidRDefault="00653B46">
          <w:pPr>
            <w:pStyle w:val="TOC3"/>
            <w:tabs>
              <w:tab w:val="right" w:leader="dot" w:pos="9350"/>
            </w:tabs>
            <w:rPr>
              <w:rFonts w:eastAsiaTheme="minorEastAsia"/>
              <w:noProof/>
              <w:lang w:val="en-GB" w:eastAsia="en-GB"/>
            </w:rPr>
          </w:pPr>
          <w:hyperlink w:anchor="_Toc38492990" w:history="1">
            <w:r w:rsidRPr="006F6EFD">
              <w:rPr>
                <w:rStyle w:val="Hyperlink"/>
                <w:noProof/>
              </w:rPr>
              <w:t>5.2.1 Functional</w:t>
            </w:r>
            <w:r>
              <w:rPr>
                <w:noProof/>
                <w:webHidden/>
              </w:rPr>
              <w:tab/>
            </w:r>
            <w:r>
              <w:rPr>
                <w:noProof/>
                <w:webHidden/>
              </w:rPr>
              <w:fldChar w:fldCharType="begin"/>
            </w:r>
            <w:r>
              <w:rPr>
                <w:noProof/>
                <w:webHidden/>
              </w:rPr>
              <w:instrText xml:space="preserve"> PAGEREF _Toc38492990 \h </w:instrText>
            </w:r>
            <w:r>
              <w:rPr>
                <w:noProof/>
                <w:webHidden/>
              </w:rPr>
            </w:r>
            <w:r>
              <w:rPr>
                <w:noProof/>
                <w:webHidden/>
              </w:rPr>
              <w:fldChar w:fldCharType="separate"/>
            </w:r>
            <w:r>
              <w:rPr>
                <w:noProof/>
                <w:webHidden/>
              </w:rPr>
              <w:t>15</w:t>
            </w:r>
            <w:r>
              <w:rPr>
                <w:noProof/>
                <w:webHidden/>
              </w:rPr>
              <w:fldChar w:fldCharType="end"/>
            </w:r>
          </w:hyperlink>
        </w:p>
        <w:p w14:paraId="68AC4B6E" w14:textId="1F0E743D" w:rsidR="00653B46" w:rsidRDefault="00653B46">
          <w:pPr>
            <w:pStyle w:val="TOC3"/>
            <w:tabs>
              <w:tab w:val="right" w:leader="dot" w:pos="9350"/>
            </w:tabs>
            <w:rPr>
              <w:rFonts w:eastAsiaTheme="minorEastAsia"/>
              <w:noProof/>
              <w:lang w:val="en-GB" w:eastAsia="en-GB"/>
            </w:rPr>
          </w:pPr>
          <w:hyperlink w:anchor="_Toc38492991" w:history="1">
            <w:r w:rsidRPr="006F6EFD">
              <w:rPr>
                <w:rStyle w:val="Hyperlink"/>
                <w:noProof/>
              </w:rPr>
              <w:t>5.2.2 Non-Functional</w:t>
            </w:r>
            <w:r>
              <w:rPr>
                <w:noProof/>
                <w:webHidden/>
              </w:rPr>
              <w:tab/>
            </w:r>
            <w:r>
              <w:rPr>
                <w:noProof/>
                <w:webHidden/>
              </w:rPr>
              <w:fldChar w:fldCharType="begin"/>
            </w:r>
            <w:r>
              <w:rPr>
                <w:noProof/>
                <w:webHidden/>
              </w:rPr>
              <w:instrText xml:space="preserve"> PAGEREF _Toc38492991 \h </w:instrText>
            </w:r>
            <w:r>
              <w:rPr>
                <w:noProof/>
                <w:webHidden/>
              </w:rPr>
            </w:r>
            <w:r>
              <w:rPr>
                <w:noProof/>
                <w:webHidden/>
              </w:rPr>
              <w:fldChar w:fldCharType="separate"/>
            </w:r>
            <w:r>
              <w:rPr>
                <w:noProof/>
                <w:webHidden/>
              </w:rPr>
              <w:t>15</w:t>
            </w:r>
            <w:r>
              <w:rPr>
                <w:noProof/>
                <w:webHidden/>
              </w:rPr>
              <w:fldChar w:fldCharType="end"/>
            </w:r>
          </w:hyperlink>
        </w:p>
        <w:p w14:paraId="34D69CD1" w14:textId="0129EBB7" w:rsidR="00653B46" w:rsidRDefault="00653B46">
          <w:pPr>
            <w:pStyle w:val="TOC2"/>
            <w:tabs>
              <w:tab w:val="right" w:leader="dot" w:pos="9350"/>
            </w:tabs>
            <w:rPr>
              <w:rFonts w:eastAsiaTheme="minorEastAsia"/>
              <w:noProof/>
              <w:lang w:val="en-GB" w:eastAsia="en-GB"/>
            </w:rPr>
          </w:pPr>
          <w:hyperlink w:anchor="_Toc38492992" w:history="1">
            <w:r w:rsidRPr="006F6EFD">
              <w:rPr>
                <w:rStyle w:val="Hyperlink"/>
                <w:noProof/>
              </w:rPr>
              <w:t>5.3 Database</w:t>
            </w:r>
            <w:r>
              <w:rPr>
                <w:noProof/>
                <w:webHidden/>
              </w:rPr>
              <w:tab/>
            </w:r>
            <w:r>
              <w:rPr>
                <w:noProof/>
                <w:webHidden/>
              </w:rPr>
              <w:fldChar w:fldCharType="begin"/>
            </w:r>
            <w:r>
              <w:rPr>
                <w:noProof/>
                <w:webHidden/>
              </w:rPr>
              <w:instrText xml:space="preserve"> PAGEREF _Toc38492992 \h </w:instrText>
            </w:r>
            <w:r>
              <w:rPr>
                <w:noProof/>
                <w:webHidden/>
              </w:rPr>
            </w:r>
            <w:r>
              <w:rPr>
                <w:noProof/>
                <w:webHidden/>
              </w:rPr>
              <w:fldChar w:fldCharType="separate"/>
            </w:r>
            <w:r>
              <w:rPr>
                <w:noProof/>
                <w:webHidden/>
              </w:rPr>
              <w:t>16</w:t>
            </w:r>
            <w:r>
              <w:rPr>
                <w:noProof/>
                <w:webHidden/>
              </w:rPr>
              <w:fldChar w:fldCharType="end"/>
            </w:r>
          </w:hyperlink>
        </w:p>
        <w:p w14:paraId="284AE04F" w14:textId="042ED53B" w:rsidR="00653B46" w:rsidRDefault="00653B46">
          <w:pPr>
            <w:pStyle w:val="TOC3"/>
            <w:tabs>
              <w:tab w:val="right" w:leader="dot" w:pos="9350"/>
            </w:tabs>
            <w:rPr>
              <w:rFonts w:eastAsiaTheme="minorEastAsia"/>
              <w:noProof/>
              <w:lang w:val="en-GB" w:eastAsia="en-GB"/>
            </w:rPr>
          </w:pPr>
          <w:hyperlink w:anchor="_Toc38492993" w:history="1">
            <w:r w:rsidRPr="006F6EFD">
              <w:rPr>
                <w:rStyle w:val="Hyperlink"/>
                <w:noProof/>
              </w:rPr>
              <w:t>5.3.1 Functional</w:t>
            </w:r>
            <w:r>
              <w:rPr>
                <w:noProof/>
                <w:webHidden/>
              </w:rPr>
              <w:tab/>
            </w:r>
            <w:r>
              <w:rPr>
                <w:noProof/>
                <w:webHidden/>
              </w:rPr>
              <w:fldChar w:fldCharType="begin"/>
            </w:r>
            <w:r>
              <w:rPr>
                <w:noProof/>
                <w:webHidden/>
              </w:rPr>
              <w:instrText xml:space="preserve"> PAGEREF _Toc38492993 \h </w:instrText>
            </w:r>
            <w:r>
              <w:rPr>
                <w:noProof/>
                <w:webHidden/>
              </w:rPr>
            </w:r>
            <w:r>
              <w:rPr>
                <w:noProof/>
                <w:webHidden/>
              </w:rPr>
              <w:fldChar w:fldCharType="separate"/>
            </w:r>
            <w:r>
              <w:rPr>
                <w:noProof/>
                <w:webHidden/>
              </w:rPr>
              <w:t>16</w:t>
            </w:r>
            <w:r>
              <w:rPr>
                <w:noProof/>
                <w:webHidden/>
              </w:rPr>
              <w:fldChar w:fldCharType="end"/>
            </w:r>
          </w:hyperlink>
        </w:p>
        <w:p w14:paraId="5B8BFD21" w14:textId="7A5E4874" w:rsidR="00653B46" w:rsidRDefault="00653B46">
          <w:pPr>
            <w:pStyle w:val="TOC3"/>
            <w:tabs>
              <w:tab w:val="right" w:leader="dot" w:pos="9350"/>
            </w:tabs>
            <w:rPr>
              <w:rFonts w:eastAsiaTheme="minorEastAsia"/>
              <w:noProof/>
              <w:lang w:val="en-GB" w:eastAsia="en-GB"/>
            </w:rPr>
          </w:pPr>
          <w:hyperlink w:anchor="_Toc38492994" w:history="1">
            <w:r w:rsidRPr="006F6EFD">
              <w:rPr>
                <w:rStyle w:val="Hyperlink"/>
                <w:noProof/>
              </w:rPr>
              <w:t>5.3.2 Non-Functional</w:t>
            </w:r>
            <w:r>
              <w:rPr>
                <w:noProof/>
                <w:webHidden/>
              </w:rPr>
              <w:tab/>
            </w:r>
            <w:r>
              <w:rPr>
                <w:noProof/>
                <w:webHidden/>
              </w:rPr>
              <w:fldChar w:fldCharType="begin"/>
            </w:r>
            <w:r>
              <w:rPr>
                <w:noProof/>
                <w:webHidden/>
              </w:rPr>
              <w:instrText xml:space="preserve"> PAGEREF _Toc38492994 \h </w:instrText>
            </w:r>
            <w:r>
              <w:rPr>
                <w:noProof/>
                <w:webHidden/>
              </w:rPr>
            </w:r>
            <w:r>
              <w:rPr>
                <w:noProof/>
                <w:webHidden/>
              </w:rPr>
              <w:fldChar w:fldCharType="separate"/>
            </w:r>
            <w:r>
              <w:rPr>
                <w:noProof/>
                <w:webHidden/>
              </w:rPr>
              <w:t>16</w:t>
            </w:r>
            <w:r>
              <w:rPr>
                <w:noProof/>
                <w:webHidden/>
              </w:rPr>
              <w:fldChar w:fldCharType="end"/>
            </w:r>
          </w:hyperlink>
        </w:p>
        <w:p w14:paraId="247AD14D" w14:textId="08110426" w:rsidR="00653B46" w:rsidRDefault="00653B46">
          <w:pPr>
            <w:pStyle w:val="TOC1"/>
            <w:tabs>
              <w:tab w:val="right" w:leader="dot" w:pos="9350"/>
            </w:tabs>
            <w:rPr>
              <w:rFonts w:eastAsiaTheme="minorEastAsia"/>
              <w:noProof/>
              <w:lang w:val="en-GB" w:eastAsia="en-GB"/>
            </w:rPr>
          </w:pPr>
          <w:hyperlink w:anchor="_Toc38492995" w:history="1">
            <w:r w:rsidRPr="006F6EFD">
              <w:rPr>
                <w:rStyle w:val="Hyperlink"/>
                <w:noProof/>
              </w:rPr>
              <w:t>6 Methodology</w:t>
            </w:r>
            <w:r>
              <w:rPr>
                <w:noProof/>
                <w:webHidden/>
              </w:rPr>
              <w:tab/>
            </w:r>
            <w:r>
              <w:rPr>
                <w:noProof/>
                <w:webHidden/>
              </w:rPr>
              <w:fldChar w:fldCharType="begin"/>
            </w:r>
            <w:r>
              <w:rPr>
                <w:noProof/>
                <w:webHidden/>
              </w:rPr>
              <w:instrText xml:space="preserve"> PAGEREF _Toc38492995 \h </w:instrText>
            </w:r>
            <w:r>
              <w:rPr>
                <w:noProof/>
                <w:webHidden/>
              </w:rPr>
            </w:r>
            <w:r>
              <w:rPr>
                <w:noProof/>
                <w:webHidden/>
              </w:rPr>
              <w:fldChar w:fldCharType="separate"/>
            </w:r>
            <w:r>
              <w:rPr>
                <w:noProof/>
                <w:webHidden/>
              </w:rPr>
              <w:t>16</w:t>
            </w:r>
            <w:r>
              <w:rPr>
                <w:noProof/>
                <w:webHidden/>
              </w:rPr>
              <w:fldChar w:fldCharType="end"/>
            </w:r>
          </w:hyperlink>
        </w:p>
        <w:p w14:paraId="16BC498C" w14:textId="1BD3A2FF" w:rsidR="00653B46" w:rsidRDefault="00653B46">
          <w:pPr>
            <w:pStyle w:val="TOC1"/>
            <w:tabs>
              <w:tab w:val="right" w:leader="dot" w:pos="9350"/>
            </w:tabs>
            <w:rPr>
              <w:rFonts w:eastAsiaTheme="minorEastAsia"/>
              <w:noProof/>
              <w:lang w:val="en-GB" w:eastAsia="en-GB"/>
            </w:rPr>
          </w:pPr>
          <w:hyperlink w:anchor="_Toc38492996" w:history="1">
            <w:r w:rsidRPr="006F6EFD">
              <w:rPr>
                <w:rStyle w:val="Hyperlink"/>
                <w:noProof/>
              </w:rPr>
              <w:t>7 Planning</w:t>
            </w:r>
            <w:r>
              <w:rPr>
                <w:noProof/>
                <w:webHidden/>
              </w:rPr>
              <w:tab/>
            </w:r>
            <w:r>
              <w:rPr>
                <w:noProof/>
                <w:webHidden/>
              </w:rPr>
              <w:fldChar w:fldCharType="begin"/>
            </w:r>
            <w:r>
              <w:rPr>
                <w:noProof/>
                <w:webHidden/>
              </w:rPr>
              <w:instrText xml:space="preserve"> PAGEREF _Toc38492996 \h </w:instrText>
            </w:r>
            <w:r>
              <w:rPr>
                <w:noProof/>
                <w:webHidden/>
              </w:rPr>
            </w:r>
            <w:r>
              <w:rPr>
                <w:noProof/>
                <w:webHidden/>
              </w:rPr>
              <w:fldChar w:fldCharType="separate"/>
            </w:r>
            <w:r>
              <w:rPr>
                <w:noProof/>
                <w:webHidden/>
              </w:rPr>
              <w:t>17</w:t>
            </w:r>
            <w:r>
              <w:rPr>
                <w:noProof/>
                <w:webHidden/>
              </w:rPr>
              <w:fldChar w:fldCharType="end"/>
            </w:r>
          </w:hyperlink>
        </w:p>
        <w:p w14:paraId="505E39C7" w14:textId="78EA2ACC" w:rsidR="00653B46" w:rsidRDefault="00653B46">
          <w:pPr>
            <w:pStyle w:val="TOC2"/>
            <w:tabs>
              <w:tab w:val="right" w:leader="dot" w:pos="9350"/>
            </w:tabs>
            <w:rPr>
              <w:rFonts w:eastAsiaTheme="minorEastAsia"/>
              <w:noProof/>
              <w:lang w:val="en-GB" w:eastAsia="en-GB"/>
            </w:rPr>
          </w:pPr>
          <w:hyperlink w:anchor="_Toc38492997" w:history="1">
            <w:r w:rsidRPr="006F6EFD">
              <w:rPr>
                <w:rStyle w:val="Hyperlink"/>
                <w:noProof/>
              </w:rPr>
              <w:t>7.1 Sprint 1</w:t>
            </w:r>
            <w:r>
              <w:rPr>
                <w:noProof/>
                <w:webHidden/>
              </w:rPr>
              <w:tab/>
            </w:r>
            <w:r>
              <w:rPr>
                <w:noProof/>
                <w:webHidden/>
              </w:rPr>
              <w:fldChar w:fldCharType="begin"/>
            </w:r>
            <w:r>
              <w:rPr>
                <w:noProof/>
                <w:webHidden/>
              </w:rPr>
              <w:instrText xml:space="preserve"> PAGEREF _Toc38492997 \h </w:instrText>
            </w:r>
            <w:r>
              <w:rPr>
                <w:noProof/>
                <w:webHidden/>
              </w:rPr>
            </w:r>
            <w:r>
              <w:rPr>
                <w:noProof/>
                <w:webHidden/>
              </w:rPr>
              <w:fldChar w:fldCharType="separate"/>
            </w:r>
            <w:r>
              <w:rPr>
                <w:noProof/>
                <w:webHidden/>
              </w:rPr>
              <w:t>17</w:t>
            </w:r>
            <w:r>
              <w:rPr>
                <w:noProof/>
                <w:webHidden/>
              </w:rPr>
              <w:fldChar w:fldCharType="end"/>
            </w:r>
          </w:hyperlink>
        </w:p>
        <w:p w14:paraId="49DB70CB" w14:textId="6ED5A994" w:rsidR="00653B46" w:rsidRDefault="00653B46">
          <w:pPr>
            <w:pStyle w:val="TOC2"/>
            <w:tabs>
              <w:tab w:val="right" w:leader="dot" w:pos="9350"/>
            </w:tabs>
            <w:rPr>
              <w:rFonts w:eastAsiaTheme="minorEastAsia"/>
              <w:noProof/>
              <w:lang w:val="en-GB" w:eastAsia="en-GB"/>
            </w:rPr>
          </w:pPr>
          <w:hyperlink w:anchor="_Toc38492998" w:history="1">
            <w:r w:rsidRPr="006F6EFD">
              <w:rPr>
                <w:rStyle w:val="Hyperlink"/>
                <w:noProof/>
              </w:rPr>
              <w:t>7.2 Sprint 2</w:t>
            </w:r>
            <w:r>
              <w:rPr>
                <w:noProof/>
                <w:webHidden/>
              </w:rPr>
              <w:tab/>
            </w:r>
            <w:r>
              <w:rPr>
                <w:noProof/>
                <w:webHidden/>
              </w:rPr>
              <w:fldChar w:fldCharType="begin"/>
            </w:r>
            <w:r>
              <w:rPr>
                <w:noProof/>
                <w:webHidden/>
              </w:rPr>
              <w:instrText xml:space="preserve"> PAGEREF _Toc38492998 \h </w:instrText>
            </w:r>
            <w:r>
              <w:rPr>
                <w:noProof/>
                <w:webHidden/>
              </w:rPr>
            </w:r>
            <w:r>
              <w:rPr>
                <w:noProof/>
                <w:webHidden/>
              </w:rPr>
              <w:fldChar w:fldCharType="separate"/>
            </w:r>
            <w:r>
              <w:rPr>
                <w:noProof/>
                <w:webHidden/>
              </w:rPr>
              <w:t>17</w:t>
            </w:r>
            <w:r>
              <w:rPr>
                <w:noProof/>
                <w:webHidden/>
              </w:rPr>
              <w:fldChar w:fldCharType="end"/>
            </w:r>
          </w:hyperlink>
        </w:p>
        <w:p w14:paraId="0282EC00" w14:textId="0FD5D40E" w:rsidR="00653B46" w:rsidRDefault="00653B46">
          <w:pPr>
            <w:pStyle w:val="TOC2"/>
            <w:tabs>
              <w:tab w:val="right" w:leader="dot" w:pos="9350"/>
            </w:tabs>
            <w:rPr>
              <w:rFonts w:eastAsiaTheme="minorEastAsia"/>
              <w:noProof/>
              <w:lang w:val="en-GB" w:eastAsia="en-GB"/>
            </w:rPr>
          </w:pPr>
          <w:hyperlink w:anchor="_Toc38492999" w:history="1">
            <w:r w:rsidRPr="006F6EFD">
              <w:rPr>
                <w:rStyle w:val="Hyperlink"/>
                <w:noProof/>
              </w:rPr>
              <w:t>7.3 Sprint 3</w:t>
            </w:r>
            <w:r>
              <w:rPr>
                <w:noProof/>
                <w:webHidden/>
              </w:rPr>
              <w:tab/>
            </w:r>
            <w:r>
              <w:rPr>
                <w:noProof/>
                <w:webHidden/>
              </w:rPr>
              <w:fldChar w:fldCharType="begin"/>
            </w:r>
            <w:r>
              <w:rPr>
                <w:noProof/>
                <w:webHidden/>
              </w:rPr>
              <w:instrText xml:space="preserve"> PAGEREF _Toc38492999 \h </w:instrText>
            </w:r>
            <w:r>
              <w:rPr>
                <w:noProof/>
                <w:webHidden/>
              </w:rPr>
            </w:r>
            <w:r>
              <w:rPr>
                <w:noProof/>
                <w:webHidden/>
              </w:rPr>
              <w:fldChar w:fldCharType="separate"/>
            </w:r>
            <w:r>
              <w:rPr>
                <w:noProof/>
                <w:webHidden/>
              </w:rPr>
              <w:t>18</w:t>
            </w:r>
            <w:r>
              <w:rPr>
                <w:noProof/>
                <w:webHidden/>
              </w:rPr>
              <w:fldChar w:fldCharType="end"/>
            </w:r>
          </w:hyperlink>
        </w:p>
        <w:p w14:paraId="73A45DB7" w14:textId="7A419873" w:rsidR="00653B46" w:rsidRDefault="00653B46">
          <w:pPr>
            <w:pStyle w:val="TOC2"/>
            <w:tabs>
              <w:tab w:val="right" w:leader="dot" w:pos="9350"/>
            </w:tabs>
            <w:rPr>
              <w:rFonts w:eastAsiaTheme="minorEastAsia"/>
              <w:noProof/>
              <w:lang w:val="en-GB" w:eastAsia="en-GB"/>
            </w:rPr>
          </w:pPr>
          <w:hyperlink w:anchor="_Toc38493000" w:history="1">
            <w:r w:rsidRPr="006F6EFD">
              <w:rPr>
                <w:rStyle w:val="Hyperlink"/>
                <w:noProof/>
              </w:rPr>
              <w:t>7.4 Sprint 4</w:t>
            </w:r>
            <w:r>
              <w:rPr>
                <w:noProof/>
                <w:webHidden/>
              </w:rPr>
              <w:tab/>
            </w:r>
            <w:r>
              <w:rPr>
                <w:noProof/>
                <w:webHidden/>
              </w:rPr>
              <w:fldChar w:fldCharType="begin"/>
            </w:r>
            <w:r>
              <w:rPr>
                <w:noProof/>
                <w:webHidden/>
              </w:rPr>
              <w:instrText xml:space="preserve"> PAGEREF _Toc38493000 \h </w:instrText>
            </w:r>
            <w:r>
              <w:rPr>
                <w:noProof/>
                <w:webHidden/>
              </w:rPr>
            </w:r>
            <w:r>
              <w:rPr>
                <w:noProof/>
                <w:webHidden/>
              </w:rPr>
              <w:fldChar w:fldCharType="separate"/>
            </w:r>
            <w:r>
              <w:rPr>
                <w:noProof/>
                <w:webHidden/>
              </w:rPr>
              <w:t>18</w:t>
            </w:r>
            <w:r>
              <w:rPr>
                <w:noProof/>
                <w:webHidden/>
              </w:rPr>
              <w:fldChar w:fldCharType="end"/>
            </w:r>
          </w:hyperlink>
        </w:p>
        <w:p w14:paraId="03AC2BA6" w14:textId="560CBC2E" w:rsidR="00653B46" w:rsidRDefault="00653B46">
          <w:pPr>
            <w:pStyle w:val="TOC2"/>
            <w:tabs>
              <w:tab w:val="right" w:leader="dot" w:pos="9350"/>
            </w:tabs>
            <w:rPr>
              <w:rFonts w:eastAsiaTheme="minorEastAsia"/>
              <w:noProof/>
              <w:lang w:val="en-GB" w:eastAsia="en-GB"/>
            </w:rPr>
          </w:pPr>
          <w:hyperlink w:anchor="_Toc38493001" w:history="1">
            <w:r w:rsidRPr="006F6EFD">
              <w:rPr>
                <w:rStyle w:val="Hyperlink"/>
                <w:noProof/>
              </w:rPr>
              <w:t>7.5 Sprint 5</w:t>
            </w:r>
            <w:r>
              <w:rPr>
                <w:noProof/>
                <w:webHidden/>
              </w:rPr>
              <w:tab/>
            </w:r>
            <w:r>
              <w:rPr>
                <w:noProof/>
                <w:webHidden/>
              </w:rPr>
              <w:fldChar w:fldCharType="begin"/>
            </w:r>
            <w:r>
              <w:rPr>
                <w:noProof/>
                <w:webHidden/>
              </w:rPr>
              <w:instrText xml:space="preserve"> PAGEREF _Toc38493001 \h </w:instrText>
            </w:r>
            <w:r>
              <w:rPr>
                <w:noProof/>
                <w:webHidden/>
              </w:rPr>
            </w:r>
            <w:r>
              <w:rPr>
                <w:noProof/>
                <w:webHidden/>
              </w:rPr>
              <w:fldChar w:fldCharType="separate"/>
            </w:r>
            <w:r>
              <w:rPr>
                <w:noProof/>
                <w:webHidden/>
              </w:rPr>
              <w:t>18</w:t>
            </w:r>
            <w:r>
              <w:rPr>
                <w:noProof/>
                <w:webHidden/>
              </w:rPr>
              <w:fldChar w:fldCharType="end"/>
            </w:r>
          </w:hyperlink>
        </w:p>
        <w:p w14:paraId="7F133493" w14:textId="3406B385" w:rsidR="00653B46" w:rsidRDefault="00653B46">
          <w:pPr>
            <w:pStyle w:val="TOC2"/>
            <w:tabs>
              <w:tab w:val="right" w:leader="dot" w:pos="9350"/>
            </w:tabs>
            <w:rPr>
              <w:rFonts w:eastAsiaTheme="minorEastAsia"/>
              <w:noProof/>
              <w:lang w:val="en-GB" w:eastAsia="en-GB"/>
            </w:rPr>
          </w:pPr>
          <w:hyperlink w:anchor="_Toc38493002" w:history="1">
            <w:r w:rsidRPr="006F6EFD">
              <w:rPr>
                <w:rStyle w:val="Hyperlink"/>
                <w:noProof/>
              </w:rPr>
              <w:t>7.6 Sprint 6</w:t>
            </w:r>
            <w:r>
              <w:rPr>
                <w:noProof/>
                <w:webHidden/>
              </w:rPr>
              <w:tab/>
            </w:r>
            <w:r>
              <w:rPr>
                <w:noProof/>
                <w:webHidden/>
              </w:rPr>
              <w:fldChar w:fldCharType="begin"/>
            </w:r>
            <w:r>
              <w:rPr>
                <w:noProof/>
                <w:webHidden/>
              </w:rPr>
              <w:instrText xml:space="preserve"> PAGEREF _Toc38493002 \h </w:instrText>
            </w:r>
            <w:r>
              <w:rPr>
                <w:noProof/>
                <w:webHidden/>
              </w:rPr>
            </w:r>
            <w:r>
              <w:rPr>
                <w:noProof/>
                <w:webHidden/>
              </w:rPr>
              <w:fldChar w:fldCharType="separate"/>
            </w:r>
            <w:r>
              <w:rPr>
                <w:noProof/>
                <w:webHidden/>
              </w:rPr>
              <w:t>18</w:t>
            </w:r>
            <w:r>
              <w:rPr>
                <w:noProof/>
                <w:webHidden/>
              </w:rPr>
              <w:fldChar w:fldCharType="end"/>
            </w:r>
          </w:hyperlink>
        </w:p>
        <w:p w14:paraId="1ED4F13A" w14:textId="1FDF8986" w:rsidR="00653B46" w:rsidRDefault="00653B46">
          <w:pPr>
            <w:pStyle w:val="TOC1"/>
            <w:tabs>
              <w:tab w:val="right" w:leader="dot" w:pos="9350"/>
            </w:tabs>
            <w:rPr>
              <w:rFonts w:eastAsiaTheme="minorEastAsia"/>
              <w:noProof/>
              <w:lang w:val="en-GB" w:eastAsia="en-GB"/>
            </w:rPr>
          </w:pPr>
          <w:hyperlink w:anchor="_Toc38493003" w:history="1">
            <w:r w:rsidRPr="006F6EFD">
              <w:rPr>
                <w:rStyle w:val="Hyperlink"/>
                <w:noProof/>
              </w:rPr>
              <w:t>8 Design</w:t>
            </w:r>
            <w:r>
              <w:rPr>
                <w:noProof/>
                <w:webHidden/>
              </w:rPr>
              <w:tab/>
            </w:r>
            <w:r>
              <w:rPr>
                <w:noProof/>
                <w:webHidden/>
              </w:rPr>
              <w:fldChar w:fldCharType="begin"/>
            </w:r>
            <w:r>
              <w:rPr>
                <w:noProof/>
                <w:webHidden/>
              </w:rPr>
              <w:instrText xml:space="preserve"> PAGEREF _Toc38493003 \h </w:instrText>
            </w:r>
            <w:r>
              <w:rPr>
                <w:noProof/>
                <w:webHidden/>
              </w:rPr>
            </w:r>
            <w:r>
              <w:rPr>
                <w:noProof/>
                <w:webHidden/>
              </w:rPr>
              <w:fldChar w:fldCharType="separate"/>
            </w:r>
            <w:r>
              <w:rPr>
                <w:noProof/>
                <w:webHidden/>
              </w:rPr>
              <w:t>18</w:t>
            </w:r>
            <w:r>
              <w:rPr>
                <w:noProof/>
                <w:webHidden/>
              </w:rPr>
              <w:fldChar w:fldCharType="end"/>
            </w:r>
          </w:hyperlink>
        </w:p>
        <w:p w14:paraId="6A37016E" w14:textId="751D6089" w:rsidR="00653B46" w:rsidRDefault="00653B46">
          <w:pPr>
            <w:pStyle w:val="TOC2"/>
            <w:tabs>
              <w:tab w:val="right" w:leader="dot" w:pos="9350"/>
            </w:tabs>
            <w:rPr>
              <w:rFonts w:eastAsiaTheme="minorEastAsia"/>
              <w:noProof/>
              <w:lang w:val="en-GB" w:eastAsia="en-GB"/>
            </w:rPr>
          </w:pPr>
          <w:hyperlink w:anchor="_Toc38493004" w:history="1">
            <w:r w:rsidRPr="006F6EFD">
              <w:rPr>
                <w:rStyle w:val="Hyperlink"/>
                <w:noProof/>
              </w:rPr>
              <w:t>8.1 High level design</w:t>
            </w:r>
            <w:r>
              <w:rPr>
                <w:noProof/>
                <w:webHidden/>
              </w:rPr>
              <w:tab/>
            </w:r>
            <w:r>
              <w:rPr>
                <w:noProof/>
                <w:webHidden/>
              </w:rPr>
              <w:fldChar w:fldCharType="begin"/>
            </w:r>
            <w:r>
              <w:rPr>
                <w:noProof/>
                <w:webHidden/>
              </w:rPr>
              <w:instrText xml:space="preserve"> PAGEREF _Toc38493004 \h </w:instrText>
            </w:r>
            <w:r>
              <w:rPr>
                <w:noProof/>
                <w:webHidden/>
              </w:rPr>
            </w:r>
            <w:r>
              <w:rPr>
                <w:noProof/>
                <w:webHidden/>
              </w:rPr>
              <w:fldChar w:fldCharType="separate"/>
            </w:r>
            <w:r>
              <w:rPr>
                <w:noProof/>
                <w:webHidden/>
              </w:rPr>
              <w:t>18</w:t>
            </w:r>
            <w:r>
              <w:rPr>
                <w:noProof/>
                <w:webHidden/>
              </w:rPr>
              <w:fldChar w:fldCharType="end"/>
            </w:r>
          </w:hyperlink>
        </w:p>
        <w:p w14:paraId="5B3EBE1D" w14:textId="627BC743" w:rsidR="00653B46" w:rsidRDefault="00653B46">
          <w:pPr>
            <w:pStyle w:val="TOC3"/>
            <w:tabs>
              <w:tab w:val="right" w:leader="dot" w:pos="9350"/>
            </w:tabs>
            <w:rPr>
              <w:rFonts w:eastAsiaTheme="minorEastAsia"/>
              <w:noProof/>
              <w:lang w:val="en-GB" w:eastAsia="en-GB"/>
            </w:rPr>
          </w:pPr>
          <w:hyperlink w:anchor="_Toc38493005" w:history="1">
            <w:r w:rsidRPr="006F6EFD">
              <w:rPr>
                <w:rStyle w:val="Hyperlink"/>
                <w:noProof/>
              </w:rPr>
              <w:t>8.1.1 Outline</w:t>
            </w:r>
            <w:r>
              <w:rPr>
                <w:noProof/>
                <w:webHidden/>
              </w:rPr>
              <w:tab/>
            </w:r>
            <w:r>
              <w:rPr>
                <w:noProof/>
                <w:webHidden/>
              </w:rPr>
              <w:fldChar w:fldCharType="begin"/>
            </w:r>
            <w:r>
              <w:rPr>
                <w:noProof/>
                <w:webHidden/>
              </w:rPr>
              <w:instrText xml:space="preserve"> PAGEREF _Toc38493005 \h </w:instrText>
            </w:r>
            <w:r>
              <w:rPr>
                <w:noProof/>
                <w:webHidden/>
              </w:rPr>
            </w:r>
            <w:r>
              <w:rPr>
                <w:noProof/>
                <w:webHidden/>
              </w:rPr>
              <w:fldChar w:fldCharType="separate"/>
            </w:r>
            <w:r>
              <w:rPr>
                <w:noProof/>
                <w:webHidden/>
              </w:rPr>
              <w:t>19</w:t>
            </w:r>
            <w:r>
              <w:rPr>
                <w:noProof/>
                <w:webHidden/>
              </w:rPr>
              <w:fldChar w:fldCharType="end"/>
            </w:r>
          </w:hyperlink>
        </w:p>
        <w:p w14:paraId="1110409F" w14:textId="2410938F" w:rsidR="00653B46" w:rsidRDefault="00653B46">
          <w:pPr>
            <w:pStyle w:val="TOC3"/>
            <w:tabs>
              <w:tab w:val="right" w:leader="dot" w:pos="9350"/>
            </w:tabs>
            <w:rPr>
              <w:rFonts w:eastAsiaTheme="minorEastAsia"/>
              <w:noProof/>
              <w:lang w:val="en-GB" w:eastAsia="en-GB"/>
            </w:rPr>
          </w:pPr>
          <w:hyperlink w:anchor="_Toc38493006" w:history="1">
            <w:r w:rsidRPr="006F6EFD">
              <w:rPr>
                <w:rStyle w:val="Hyperlink"/>
                <w:noProof/>
              </w:rPr>
              <w:t>8.1.2 Design goals</w:t>
            </w:r>
            <w:r>
              <w:rPr>
                <w:noProof/>
                <w:webHidden/>
              </w:rPr>
              <w:tab/>
            </w:r>
            <w:r>
              <w:rPr>
                <w:noProof/>
                <w:webHidden/>
              </w:rPr>
              <w:fldChar w:fldCharType="begin"/>
            </w:r>
            <w:r>
              <w:rPr>
                <w:noProof/>
                <w:webHidden/>
              </w:rPr>
              <w:instrText xml:space="preserve"> PAGEREF _Toc38493006 \h </w:instrText>
            </w:r>
            <w:r>
              <w:rPr>
                <w:noProof/>
                <w:webHidden/>
              </w:rPr>
            </w:r>
            <w:r>
              <w:rPr>
                <w:noProof/>
                <w:webHidden/>
              </w:rPr>
              <w:fldChar w:fldCharType="separate"/>
            </w:r>
            <w:r>
              <w:rPr>
                <w:noProof/>
                <w:webHidden/>
              </w:rPr>
              <w:t>19</w:t>
            </w:r>
            <w:r>
              <w:rPr>
                <w:noProof/>
                <w:webHidden/>
              </w:rPr>
              <w:fldChar w:fldCharType="end"/>
            </w:r>
          </w:hyperlink>
        </w:p>
        <w:p w14:paraId="378BBE52" w14:textId="0C213E28" w:rsidR="00653B46" w:rsidRDefault="00653B46">
          <w:pPr>
            <w:pStyle w:val="TOC3"/>
            <w:tabs>
              <w:tab w:val="right" w:leader="dot" w:pos="9350"/>
            </w:tabs>
            <w:rPr>
              <w:rFonts w:eastAsiaTheme="minorEastAsia"/>
              <w:noProof/>
              <w:lang w:val="en-GB" w:eastAsia="en-GB"/>
            </w:rPr>
          </w:pPr>
          <w:hyperlink w:anchor="_Toc38493007" w:history="1">
            <w:r w:rsidRPr="006F6EFD">
              <w:rPr>
                <w:rStyle w:val="Hyperlink"/>
                <w:noProof/>
              </w:rPr>
              <w:t>8.1.3 Architecture</w:t>
            </w:r>
            <w:r>
              <w:rPr>
                <w:noProof/>
                <w:webHidden/>
              </w:rPr>
              <w:tab/>
            </w:r>
            <w:r>
              <w:rPr>
                <w:noProof/>
                <w:webHidden/>
              </w:rPr>
              <w:fldChar w:fldCharType="begin"/>
            </w:r>
            <w:r>
              <w:rPr>
                <w:noProof/>
                <w:webHidden/>
              </w:rPr>
              <w:instrText xml:space="preserve"> PAGEREF _Toc38493007 \h </w:instrText>
            </w:r>
            <w:r>
              <w:rPr>
                <w:noProof/>
                <w:webHidden/>
              </w:rPr>
            </w:r>
            <w:r>
              <w:rPr>
                <w:noProof/>
                <w:webHidden/>
              </w:rPr>
              <w:fldChar w:fldCharType="separate"/>
            </w:r>
            <w:r>
              <w:rPr>
                <w:noProof/>
                <w:webHidden/>
              </w:rPr>
              <w:t>19</w:t>
            </w:r>
            <w:r>
              <w:rPr>
                <w:noProof/>
                <w:webHidden/>
              </w:rPr>
              <w:fldChar w:fldCharType="end"/>
            </w:r>
          </w:hyperlink>
        </w:p>
        <w:p w14:paraId="0711303A" w14:textId="4C59758F" w:rsidR="00653B46" w:rsidRDefault="00653B46">
          <w:pPr>
            <w:pStyle w:val="TOC1"/>
            <w:tabs>
              <w:tab w:val="right" w:leader="dot" w:pos="9350"/>
            </w:tabs>
            <w:rPr>
              <w:rFonts w:eastAsiaTheme="minorEastAsia"/>
              <w:noProof/>
              <w:lang w:val="en-GB" w:eastAsia="en-GB"/>
            </w:rPr>
          </w:pPr>
          <w:hyperlink w:anchor="_Toc38493008" w:history="1">
            <w:r w:rsidRPr="006F6EFD">
              <w:rPr>
                <w:rStyle w:val="Hyperlink"/>
                <w:noProof/>
              </w:rPr>
              <w:t>9 Implementation</w:t>
            </w:r>
            <w:r>
              <w:rPr>
                <w:noProof/>
                <w:webHidden/>
              </w:rPr>
              <w:tab/>
            </w:r>
            <w:r>
              <w:rPr>
                <w:noProof/>
                <w:webHidden/>
              </w:rPr>
              <w:fldChar w:fldCharType="begin"/>
            </w:r>
            <w:r>
              <w:rPr>
                <w:noProof/>
                <w:webHidden/>
              </w:rPr>
              <w:instrText xml:space="preserve"> PAGEREF _Toc38493008 \h </w:instrText>
            </w:r>
            <w:r>
              <w:rPr>
                <w:noProof/>
                <w:webHidden/>
              </w:rPr>
            </w:r>
            <w:r>
              <w:rPr>
                <w:noProof/>
                <w:webHidden/>
              </w:rPr>
              <w:fldChar w:fldCharType="separate"/>
            </w:r>
            <w:r>
              <w:rPr>
                <w:noProof/>
                <w:webHidden/>
              </w:rPr>
              <w:t>22</w:t>
            </w:r>
            <w:r>
              <w:rPr>
                <w:noProof/>
                <w:webHidden/>
              </w:rPr>
              <w:fldChar w:fldCharType="end"/>
            </w:r>
          </w:hyperlink>
        </w:p>
        <w:p w14:paraId="3973CBC8" w14:textId="1C2D043A" w:rsidR="00653B46" w:rsidRDefault="00653B46">
          <w:pPr>
            <w:pStyle w:val="TOC2"/>
            <w:tabs>
              <w:tab w:val="right" w:leader="dot" w:pos="9350"/>
            </w:tabs>
            <w:rPr>
              <w:rFonts w:eastAsiaTheme="minorEastAsia"/>
              <w:noProof/>
              <w:lang w:val="en-GB" w:eastAsia="en-GB"/>
            </w:rPr>
          </w:pPr>
          <w:hyperlink w:anchor="_Toc38493009" w:history="1">
            <w:r w:rsidRPr="006F6EFD">
              <w:rPr>
                <w:rStyle w:val="Hyperlink"/>
                <w:noProof/>
              </w:rPr>
              <w:t>9.1 Prerequisite’s</w:t>
            </w:r>
            <w:r>
              <w:rPr>
                <w:noProof/>
                <w:webHidden/>
              </w:rPr>
              <w:tab/>
            </w:r>
            <w:r>
              <w:rPr>
                <w:noProof/>
                <w:webHidden/>
              </w:rPr>
              <w:fldChar w:fldCharType="begin"/>
            </w:r>
            <w:r>
              <w:rPr>
                <w:noProof/>
                <w:webHidden/>
              </w:rPr>
              <w:instrText xml:space="preserve"> PAGEREF _Toc38493009 \h </w:instrText>
            </w:r>
            <w:r>
              <w:rPr>
                <w:noProof/>
                <w:webHidden/>
              </w:rPr>
            </w:r>
            <w:r>
              <w:rPr>
                <w:noProof/>
                <w:webHidden/>
              </w:rPr>
              <w:fldChar w:fldCharType="separate"/>
            </w:r>
            <w:r>
              <w:rPr>
                <w:noProof/>
                <w:webHidden/>
              </w:rPr>
              <w:t>22</w:t>
            </w:r>
            <w:r>
              <w:rPr>
                <w:noProof/>
                <w:webHidden/>
              </w:rPr>
              <w:fldChar w:fldCharType="end"/>
            </w:r>
          </w:hyperlink>
        </w:p>
        <w:p w14:paraId="2A5D7FAA" w14:textId="1D7B85BF" w:rsidR="00653B46" w:rsidRDefault="00653B46">
          <w:pPr>
            <w:pStyle w:val="TOC2"/>
            <w:tabs>
              <w:tab w:val="right" w:leader="dot" w:pos="9350"/>
            </w:tabs>
            <w:rPr>
              <w:rFonts w:eastAsiaTheme="minorEastAsia"/>
              <w:noProof/>
              <w:lang w:val="en-GB" w:eastAsia="en-GB"/>
            </w:rPr>
          </w:pPr>
          <w:hyperlink w:anchor="_Toc38493010" w:history="1">
            <w:r w:rsidRPr="006F6EFD">
              <w:rPr>
                <w:rStyle w:val="Hyperlink"/>
                <w:noProof/>
              </w:rPr>
              <w:t>9.2 Platform selection</w:t>
            </w:r>
            <w:r>
              <w:rPr>
                <w:noProof/>
                <w:webHidden/>
              </w:rPr>
              <w:tab/>
            </w:r>
            <w:r>
              <w:rPr>
                <w:noProof/>
                <w:webHidden/>
              </w:rPr>
              <w:fldChar w:fldCharType="begin"/>
            </w:r>
            <w:r>
              <w:rPr>
                <w:noProof/>
                <w:webHidden/>
              </w:rPr>
              <w:instrText xml:space="preserve"> PAGEREF _Toc38493010 \h </w:instrText>
            </w:r>
            <w:r>
              <w:rPr>
                <w:noProof/>
                <w:webHidden/>
              </w:rPr>
            </w:r>
            <w:r>
              <w:rPr>
                <w:noProof/>
                <w:webHidden/>
              </w:rPr>
              <w:fldChar w:fldCharType="separate"/>
            </w:r>
            <w:r>
              <w:rPr>
                <w:noProof/>
                <w:webHidden/>
              </w:rPr>
              <w:t>22</w:t>
            </w:r>
            <w:r>
              <w:rPr>
                <w:noProof/>
                <w:webHidden/>
              </w:rPr>
              <w:fldChar w:fldCharType="end"/>
            </w:r>
          </w:hyperlink>
        </w:p>
        <w:p w14:paraId="5FF76596" w14:textId="75555BAB" w:rsidR="00653B46" w:rsidRDefault="00653B46">
          <w:pPr>
            <w:pStyle w:val="TOC3"/>
            <w:tabs>
              <w:tab w:val="right" w:leader="dot" w:pos="9350"/>
            </w:tabs>
            <w:rPr>
              <w:rFonts w:eastAsiaTheme="minorEastAsia"/>
              <w:noProof/>
              <w:lang w:val="en-GB" w:eastAsia="en-GB"/>
            </w:rPr>
          </w:pPr>
          <w:hyperlink w:anchor="_Toc38493011" w:history="1">
            <w:r w:rsidRPr="006F6EFD">
              <w:rPr>
                <w:rStyle w:val="Hyperlink"/>
                <w:noProof/>
              </w:rPr>
              <w:t>9.2.1 CC2640R2F</w:t>
            </w:r>
            <w:r>
              <w:rPr>
                <w:noProof/>
                <w:webHidden/>
              </w:rPr>
              <w:tab/>
            </w:r>
            <w:r>
              <w:rPr>
                <w:noProof/>
                <w:webHidden/>
              </w:rPr>
              <w:fldChar w:fldCharType="begin"/>
            </w:r>
            <w:r>
              <w:rPr>
                <w:noProof/>
                <w:webHidden/>
              </w:rPr>
              <w:instrText xml:space="preserve"> PAGEREF _Toc38493011 \h </w:instrText>
            </w:r>
            <w:r>
              <w:rPr>
                <w:noProof/>
                <w:webHidden/>
              </w:rPr>
            </w:r>
            <w:r>
              <w:rPr>
                <w:noProof/>
                <w:webHidden/>
              </w:rPr>
              <w:fldChar w:fldCharType="separate"/>
            </w:r>
            <w:r>
              <w:rPr>
                <w:noProof/>
                <w:webHidden/>
              </w:rPr>
              <w:t>22</w:t>
            </w:r>
            <w:r>
              <w:rPr>
                <w:noProof/>
                <w:webHidden/>
              </w:rPr>
              <w:fldChar w:fldCharType="end"/>
            </w:r>
          </w:hyperlink>
        </w:p>
        <w:p w14:paraId="31011A9D" w14:textId="07C219A4" w:rsidR="00653B46" w:rsidRDefault="00653B46">
          <w:pPr>
            <w:pStyle w:val="TOC3"/>
            <w:tabs>
              <w:tab w:val="right" w:leader="dot" w:pos="9350"/>
            </w:tabs>
            <w:rPr>
              <w:rFonts w:eastAsiaTheme="minorEastAsia"/>
              <w:noProof/>
              <w:lang w:val="en-GB" w:eastAsia="en-GB"/>
            </w:rPr>
          </w:pPr>
          <w:hyperlink w:anchor="_Toc38493012" w:history="1">
            <w:r w:rsidRPr="006F6EFD">
              <w:rPr>
                <w:rStyle w:val="Hyperlink"/>
                <w:noProof/>
              </w:rPr>
              <w:t>9.2.2 NXP-QN908X</w:t>
            </w:r>
            <w:r>
              <w:rPr>
                <w:noProof/>
                <w:webHidden/>
              </w:rPr>
              <w:tab/>
            </w:r>
            <w:r>
              <w:rPr>
                <w:noProof/>
                <w:webHidden/>
              </w:rPr>
              <w:fldChar w:fldCharType="begin"/>
            </w:r>
            <w:r>
              <w:rPr>
                <w:noProof/>
                <w:webHidden/>
              </w:rPr>
              <w:instrText xml:space="preserve"> PAGEREF _Toc38493012 \h </w:instrText>
            </w:r>
            <w:r>
              <w:rPr>
                <w:noProof/>
                <w:webHidden/>
              </w:rPr>
            </w:r>
            <w:r>
              <w:rPr>
                <w:noProof/>
                <w:webHidden/>
              </w:rPr>
              <w:fldChar w:fldCharType="separate"/>
            </w:r>
            <w:r>
              <w:rPr>
                <w:noProof/>
                <w:webHidden/>
              </w:rPr>
              <w:t>23</w:t>
            </w:r>
            <w:r>
              <w:rPr>
                <w:noProof/>
                <w:webHidden/>
              </w:rPr>
              <w:fldChar w:fldCharType="end"/>
            </w:r>
          </w:hyperlink>
        </w:p>
        <w:p w14:paraId="1266BAD3" w14:textId="1DC223DA" w:rsidR="00653B46" w:rsidRDefault="00653B46">
          <w:pPr>
            <w:pStyle w:val="TOC3"/>
            <w:tabs>
              <w:tab w:val="right" w:leader="dot" w:pos="9350"/>
            </w:tabs>
            <w:rPr>
              <w:rFonts w:eastAsiaTheme="minorEastAsia"/>
              <w:noProof/>
              <w:lang w:val="en-GB" w:eastAsia="en-GB"/>
            </w:rPr>
          </w:pPr>
          <w:hyperlink w:anchor="_Toc38493013" w:history="1">
            <w:r w:rsidRPr="006F6EFD">
              <w:rPr>
                <w:rStyle w:val="Hyperlink"/>
                <w:noProof/>
              </w:rPr>
              <w:t>9.2.3 NXP-QN902X</w:t>
            </w:r>
            <w:r>
              <w:rPr>
                <w:noProof/>
                <w:webHidden/>
              </w:rPr>
              <w:tab/>
            </w:r>
            <w:r>
              <w:rPr>
                <w:noProof/>
                <w:webHidden/>
              </w:rPr>
              <w:fldChar w:fldCharType="begin"/>
            </w:r>
            <w:r>
              <w:rPr>
                <w:noProof/>
                <w:webHidden/>
              </w:rPr>
              <w:instrText xml:space="preserve"> PAGEREF _Toc38493013 \h </w:instrText>
            </w:r>
            <w:r>
              <w:rPr>
                <w:noProof/>
                <w:webHidden/>
              </w:rPr>
            </w:r>
            <w:r>
              <w:rPr>
                <w:noProof/>
                <w:webHidden/>
              </w:rPr>
              <w:fldChar w:fldCharType="separate"/>
            </w:r>
            <w:r>
              <w:rPr>
                <w:noProof/>
                <w:webHidden/>
              </w:rPr>
              <w:t>23</w:t>
            </w:r>
            <w:r>
              <w:rPr>
                <w:noProof/>
                <w:webHidden/>
              </w:rPr>
              <w:fldChar w:fldCharType="end"/>
            </w:r>
          </w:hyperlink>
        </w:p>
        <w:p w14:paraId="0A19F690" w14:textId="7CEBBE76" w:rsidR="00653B46" w:rsidRDefault="00653B46">
          <w:pPr>
            <w:pStyle w:val="TOC3"/>
            <w:tabs>
              <w:tab w:val="right" w:leader="dot" w:pos="9350"/>
            </w:tabs>
            <w:rPr>
              <w:rFonts w:eastAsiaTheme="minorEastAsia"/>
              <w:noProof/>
              <w:lang w:val="en-GB" w:eastAsia="en-GB"/>
            </w:rPr>
          </w:pPr>
          <w:hyperlink w:anchor="_Toc38493014" w:history="1">
            <w:r w:rsidRPr="006F6EFD">
              <w:rPr>
                <w:rStyle w:val="Hyperlink"/>
                <w:noProof/>
              </w:rPr>
              <w:t>9.2.4 Comparison</w:t>
            </w:r>
            <w:r>
              <w:rPr>
                <w:noProof/>
                <w:webHidden/>
              </w:rPr>
              <w:tab/>
            </w:r>
            <w:r>
              <w:rPr>
                <w:noProof/>
                <w:webHidden/>
              </w:rPr>
              <w:fldChar w:fldCharType="begin"/>
            </w:r>
            <w:r>
              <w:rPr>
                <w:noProof/>
                <w:webHidden/>
              </w:rPr>
              <w:instrText xml:space="preserve"> PAGEREF _Toc38493014 \h </w:instrText>
            </w:r>
            <w:r>
              <w:rPr>
                <w:noProof/>
                <w:webHidden/>
              </w:rPr>
            </w:r>
            <w:r>
              <w:rPr>
                <w:noProof/>
                <w:webHidden/>
              </w:rPr>
              <w:fldChar w:fldCharType="separate"/>
            </w:r>
            <w:r>
              <w:rPr>
                <w:noProof/>
                <w:webHidden/>
              </w:rPr>
              <w:t>23</w:t>
            </w:r>
            <w:r>
              <w:rPr>
                <w:noProof/>
                <w:webHidden/>
              </w:rPr>
              <w:fldChar w:fldCharType="end"/>
            </w:r>
          </w:hyperlink>
        </w:p>
        <w:p w14:paraId="2114B7D9" w14:textId="7C3C442C" w:rsidR="00653B46" w:rsidRDefault="00653B46">
          <w:pPr>
            <w:pStyle w:val="TOC3"/>
            <w:tabs>
              <w:tab w:val="right" w:leader="dot" w:pos="9350"/>
            </w:tabs>
            <w:rPr>
              <w:rFonts w:eastAsiaTheme="minorEastAsia"/>
              <w:noProof/>
              <w:lang w:val="en-GB" w:eastAsia="en-GB"/>
            </w:rPr>
          </w:pPr>
          <w:hyperlink w:anchor="_Toc38493015" w:history="1">
            <w:r w:rsidRPr="006F6EFD">
              <w:rPr>
                <w:rStyle w:val="Hyperlink"/>
                <w:noProof/>
              </w:rPr>
              <w:t>9.2.5 Hardware decision</w:t>
            </w:r>
            <w:r>
              <w:rPr>
                <w:noProof/>
                <w:webHidden/>
              </w:rPr>
              <w:tab/>
            </w:r>
            <w:r>
              <w:rPr>
                <w:noProof/>
                <w:webHidden/>
              </w:rPr>
              <w:fldChar w:fldCharType="begin"/>
            </w:r>
            <w:r>
              <w:rPr>
                <w:noProof/>
                <w:webHidden/>
              </w:rPr>
              <w:instrText xml:space="preserve"> PAGEREF _Toc38493015 \h </w:instrText>
            </w:r>
            <w:r>
              <w:rPr>
                <w:noProof/>
                <w:webHidden/>
              </w:rPr>
            </w:r>
            <w:r>
              <w:rPr>
                <w:noProof/>
                <w:webHidden/>
              </w:rPr>
              <w:fldChar w:fldCharType="separate"/>
            </w:r>
            <w:r>
              <w:rPr>
                <w:noProof/>
                <w:webHidden/>
              </w:rPr>
              <w:t>24</w:t>
            </w:r>
            <w:r>
              <w:rPr>
                <w:noProof/>
                <w:webHidden/>
              </w:rPr>
              <w:fldChar w:fldCharType="end"/>
            </w:r>
          </w:hyperlink>
        </w:p>
        <w:p w14:paraId="32DDC8E3" w14:textId="2AD9B5F7" w:rsidR="00653B46" w:rsidRDefault="00653B46">
          <w:pPr>
            <w:pStyle w:val="TOC2"/>
            <w:tabs>
              <w:tab w:val="right" w:leader="dot" w:pos="9350"/>
            </w:tabs>
            <w:rPr>
              <w:rFonts w:eastAsiaTheme="minorEastAsia"/>
              <w:noProof/>
              <w:lang w:val="en-GB" w:eastAsia="en-GB"/>
            </w:rPr>
          </w:pPr>
          <w:hyperlink w:anchor="_Toc38493016" w:history="1">
            <w:r w:rsidRPr="006F6EFD">
              <w:rPr>
                <w:rStyle w:val="Hyperlink"/>
                <w:noProof/>
              </w:rPr>
              <w:t>9.3 Software usage</w:t>
            </w:r>
            <w:r>
              <w:rPr>
                <w:noProof/>
                <w:webHidden/>
              </w:rPr>
              <w:tab/>
            </w:r>
            <w:r>
              <w:rPr>
                <w:noProof/>
                <w:webHidden/>
              </w:rPr>
              <w:fldChar w:fldCharType="begin"/>
            </w:r>
            <w:r>
              <w:rPr>
                <w:noProof/>
                <w:webHidden/>
              </w:rPr>
              <w:instrText xml:space="preserve"> PAGEREF _Toc38493016 \h </w:instrText>
            </w:r>
            <w:r>
              <w:rPr>
                <w:noProof/>
                <w:webHidden/>
              </w:rPr>
            </w:r>
            <w:r>
              <w:rPr>
                <w:noProof/>
                <w:webHidden/>
              </w:rPr>
              <w:fldChar w:fldCharType="separate"/>
            </w:r>
            <w:r>
              <w:rPr>
                <w:noProof/>
                <w:webHidden/>
              </w:rPr>
              <w:t>25</w:t>
            </w:r>
            <w:r>
              <w:rPr>
                <w:noProof/>
                <w:webHidden/>
              </w:rPr>
              <w:fldChar w:fldCharType="end"/>
            </w:r>
          </w:hyperlink>
        </w:p>
        <w:p w14:paraId="01708A21" w14:textId="6E1E171F" w:rsidR="00653B46" w:rsidRDefault="00653B46">
          <w:pPr>
            <w:pStyle w:val="TOC3"/>
            <w:tabs>
              <w:tab w:val="right" w:leader="dot" w:pos="9350"/>
            </w:tabs>
            <w:rPr>
              <w:rFonts w:eastAsiaTheme="minorEastAsia"/>
              <w:noProof/>
              <w:lang w:val="en-GB" w:eastAsia="en-GB"/>
            </w:rPr>
          </w:pPr>
          <w:hyperlink w:anchor="_Toc38493017" w:history="1">
            <w:r w:rsidRPr="006F6EFD">
              <w:rPr>
                <w:rStyle w:val="Hyperlink"/>
                <w:noProof/>
              </w:rPr>
              <w:t>9.3.1 Virtual machine</w:t>
            </w:r>
            <w:r>
              <w:rPr>
                <w:noProof/>
                <w:webHidden/>
              </w:rPr>
              <w:tab/>
            </w:r>
            <w:r>
              <w:rPr>
                <w:noProof/>
                <w:webHidden/>
              </w:rPr>
              <w:fldChar w:fldCharType="begin"/>
            </w:r>
            <w:r>
              <w:rPr>
                <w:noProof/>
                <w:webHidden/>
              </w:rPr>
              <w:instrText xml:space="preserve"> PAGEREF _Toc38493017 \h </w:instrText>
            </w:r>
            <w:r>
              <w:rPr>
                <w:noProof/>
                <w:webHidden/>
              </w:rPr>
            </w:r>
            <w:r>
              <w:rPr>
                <w:noProof/>
                <w:webHidden/>
              </w:rPr>
              <w:fldChar w:fldCharType="separate"/>
            </w:r>
            <w:r>
              <w:rPr>
                <w:noProof/>
                <w:webHidden/>
              </w:rPr>
              <w:t>25</w:t>
            </w:r>
            <w:r>
              <w:rPr>
                <w:noProof/>
                <w:webHidden/>
              </w:rPr>
              <w:fldChar w:fldCharType="end"/>
            </w:r>
          </w:hyperlink>
        </w:p>
        <w:p w14:paraId="556FC969" w14:textId="67B7E9D7" w:rsidR="00653B46" w:rsidRDefault="00653B46">
          <w:pPr>
            <w:pStyle w:val="TOC3"/>
            <w:tabs>
              <w:tab w:val="right" w:leader="dot" w:pos="9350"/>
            </w:tabs>
            <w:rPr>
              <w:rFonts w:eastAsiaTheme="minorEastAsia"/>
              <w:noProof/>
              <w:lang w:val="en-GB" w:eastAsia="en-GB"/>
            </w:rPr>
          </w:pPr>
          <w:hyperlink w:anchor="_Toc38493018" w:history="1">
            <w:r w:rsidRPr="006F6EFD">
              <w:rPr>
                <w:rStyle w:val="Hyperlink"/>
                <w:noProof/>
              </w:rPr>
              <w:t>9.3.2 Software tools and development environment</w:t>
            </w:r>
            <w:r>
              <w:rPr>
                <w:noProof/>
                <w:webHidden/>
              </w:rPr>
              <w:tab/>
            </w:r>
            <w:r>
              <w:rPr>
                <w:noProof/>
                <w:webHidden/>
              </w:rPr>
              <w:fldChar w:fldCharType="begin"/>
            </w:r>
            <w:r>
              <w:rPr>
                <w:noProof/>
                <w:webHidden/>
              </w:rPr>
              <w:instrText xml:space="preserve"> PAGEREF _Toc38493018 \h </w:instrText>
            </w:r>
            <w:r>
              <w:rPr>
                <w:noProof/>
                <w:webHidden/>
              </w:rPr>
            </w:r>
            <w:r>
              <w:rPr>
                <w:noProof/>
                <w:webHidden/>
              </w:rPr>
              <w:fldChar w:fldCharType="separate"/>
            </w:r>
            <w:r>
              <w:rPr>
                <w:noProof/>
                <w:webHidden/>
              </w:rPr>
              <w:t>25</w:t>
            </w:r>
            <w:r>
              <w:rPr>
                <w:noProof/>
                <w:webHidden/>
              </w:rPr>
              <w:fldChar w:fldCharType="end"/>
            </w:r>
          </w:hyperlink>
        </w:p>
        <w:p w14:paraId="3C8EAE8B" w14:textId="0914F1D1" w:rsidR="00653B46" w:rsidRDefault="00653B46">
          <w:pPr>
            <w:pStyle w:val="TOC3"/>
            <w:tabs>
              <w:tab w:val="right" w:leader="dot" w:pos="9350"/>
            </w:tabs>
            <w:rPr>
              <w:rFonts w:eastAsiaTheme="minorEastAsia"/>
              <w:noProof/>
              <w:lang w:val="en-GB" w:eastAsia="en-GB"/>
            </w:rPr>
          </w:pPr>
          <w:hyperlink w:anchor="_Toc38493019" w:history="1">
            <w:r w:rsidRPr="006F6EFD">
              <w:rPr>
                <w:rStyle w:val="Hyperlink"/>
                <w:noProof/>
              </w:rPr>
              <w:t>9.3.3 First steps, setup and hardware testing</w:t>
            </w:r>
            <w:r>
              <w:rPr>
                <w:noProof/>
                <w:webHidden/>
              </w:rPr>
              <w:tab/>
            </w:r>
            <w:r>
              <w:rPr>
                <w:noProof/>
                <w:webHidden/>
              </w:rPr>
              <w:fldChar w:fldCharType="begin"/>
            </w:r>
            <w:r>
              <w:rPr>
                <w:noProof/>
                <w:webHidden/>
              </w:rPr>
              <w:instrText xml:space="preserve"> PAGEREF _Toc38493019 \h </w:instrText>
            </w:r>
            <w:r>
              <w:rPr>
                <w:noProof/>
                <w:webHidden/>
              </w:rPr>
            </w:r>
            <w:r>
              <w:rPr>
                <w:noProof/>
                <w:webHidden/>
              </w:rPr>
              <w:fldChar w:fldCharType="separate"/>
            </w:r>
            <w:r>
              <w:rPr>
                <w:noProof/>
                <w:webHidden/>
              </w:rPr>
              <w:t>26</w:t>
            </w:r>
            <w:r>
              <w:rPr>
                <w:noProof/>
                <w:webHidden/>
              </w:rPr>
              <w:fldChar w:fldCharType="end"/>
            </w:r>
          </w:hyperlink>
        </w:p>
        <w:p w14:paraId="48CAD0EE" w14:textId="31B452BE" w:rsidR="00653B46" w:rsidRDefault="00653B46">
          <w:pPr>
            <w:pStyle w:val="TOC2"/>
            <w:tabs>
              <w:tab w:val="right" w:leader="dot" w:pos="9350"/>
            </w:tabs>
            <w:rPr>
              <w:rFonts w:eastAsiaTheme="minorEastAsia"/>
              <w:noProof/>
              <w:lang w:val="en-GB" w:eastAsia="en-GB"/>
            </w:rPr>
          </w:pPr>
          <w:hyperlink w:anchor="_Toc38493020" w:history="1">
            <w:r w:rsidRPr="006F6EFD">
              <w:rPr>
                <w:rStyle w:val="Hyperlink"/>
                <w:noProof/>
              </w:rPr>
              <w:t>9.4 Database</w:t>
            </w:r>
            <w:r>
              <w:rPr>
                <w:noProof/>
                <w:webHidden/>
              </w:rPr>
              <w:tab/>
            </w:r>
            <w:r>
              <w:rPr>
                <w:noProof/>
                <w:webHidden/>
              </w:rPr>
              <w:fldChar w:fldCharType="begin"/>
            </w:r>
            <w:r>
              <w:rPr>
                <w:noProof/>
                <w:webHidden/>
              </w:rPr>
              <w:instrText xml:space="preserve"> PAGEREF _Toc38493020 \h </w:instrText>
            </w:r>
            <w:r>
              <w:rPr>
                <w:noProof/>
                <w:webHidden/>
              </w:rPr>
            </w:r>
            <w:r>
              <w:rPr>
                <w:noProof/>
                <w:webHidden/>
              </w:rPr>
              <w:fldChar w:fldCharType="separate"/>
            </w:r>
            <w:r>
              <w:rPr>
                <w:noProof/>
                <w:webHidden/>
              </w:rPr>
              <w:t>33</w:t>
            </w:r>
            <w:r>
              <w:rPr>
                <w:noProof/>
                <w:webHidden/>
              </w:rPr>
              <w:fldChar w:fldCharType="end"/>
            </w:r>
          </w:hyperlink>
        </w:p>
        <w:p w14:paraId="27BE0A69" w14:textId="5048998B" w:rsidR="00653B46" w:rsidRDefault="00653B46">
          <w:pPr>
            <w:pStyle w:val="TOC3"/>
            <w:tabs>
              <w:tab w:val="right" w:leader="dot" w:pos="9350"/>
            </w:tabs>
            <w:rPr>
              <w:rFonts w:eastAsiaTheme="minorEastAsia"/>
              <w:noProof/>
              <w:lang w:val="en-GB" w:eastAsia="en-GB"/>
            </w:rPr>
          </w:pPr>
          <w:hyperlink w:anchor="_Toc38493021" w:history="1">
            <w:r w:rsidRPr="006F6EFD">
              <w:rPr>
                <w:rStyle w:val="Hyperlink"/>
                <w:noProof/>
              </w:rPr>
              <w:t>9.4.1 PHP Scripts</w:t>
            </w:r>
            <w:r>
              <w:rPr>
                <w:noProof/>
                <w:webHidden/>
              </w:rPr>
              <w:tab/>
            </w:r>
            <w:r>
              <w:rPr>
                <w:noProof/>
                <w:webHidden/>
              </w:rPr>
              <w:fldChar w:fldCharType="begin"/>
            </w:r>
            <w:r>
              <w:rPr>
                <w:noProof/>
                <w:webHidden/>
              </w:rPr>
              <w:instrText xml:space="preserve"> PAGEREF _Toc38493021 \h </w:instrText>
            </w:r>
            <w:r>
              <w:rPr>
                <w:noProof/>
                <w:webHidden/>
              </w:rPr>
            </w:r>
            <w:r>
              <w:rPr>
                <w:noProof/>
                <w:webHidden/>
              </w:rPr>
              <w:fldChar w:fldCharType="separate"/>
            </w:r>
            <w:r>
              <w:rPr>
                <w:noProof/>
                <w:webHidden/>
              </w:rPr>
              <w:t>35</w:t>
            </w:r>
            <w:r>
              <w:rPr>
                <w:noProof/>
                <w:webHidden/>
              </w:rPr>
              <w:fldChar w:fldCharType="end"/>
            </w:r>
          </w:hyperlink>
        </w:p>
        <w:p w14:paraId="40A230B7" w14:textId="20846BB0" w:rsidR="00653B46" w:rsidRDefault="00653B46">
          <w:pPr>
            <w:pStyle w:val="TOC2"/>
            <w:tabs>
              <w:tab w:val="right" w:leader="dot" w:pos="9350"/>
            </w:tabs>
            <w:rPr>
              <w:rFonts w:eastAsiaTheme="minorEastAsia"/>
              <w:noProof/>
              <w:lang w:val="en-GB" w:eastAsia="en-GB"/>
            </w:rPr>
          </w:pPr>
          <w:hyperlink w:anchor="_Toc38493022" w:history="1">
            <w:r w:rsidRPr="006F6EFD">
              <w:rPr>
                <w:rStyle w:val="Hyperlink"/>
                <w:noProof/>
              </w:rPr>
              <w:t xml:space="preserve">9.5 </w:t>
            </w:r>
            <w:r w:rsidR="00662878">
              <w:rPr>
                <w:rStyle w:val="Hyperlink"/>
                <w:noProof/>
              </w:rPr>
              <w:t>Android</w:t>
            </w:r>
            <w:r w:rsidRPr="006F6EFD">
              <w:rPr>
                <w:rStyle w:val="Hyperlink"/>
                <w:noProof/>
              </w:rPr>
              <w:t xml:space="preserve"> App</w:t>
            </w:r>
            <w:r>
              <w:rPr>
                <w:noProof/>
                <w:webHidden/>
              </w:rPr>
              <w:tab/>
            </w:r>
            <w:r>
              <w:rPr>
                <w:noProof/>
                <w:webHidden/>
              </w:rPr>
              <w:fldChar w:fldCharType="begin"/>
            </w:r>
            <w:r>
              <w:rPr>
                <w:noProof/>
                <w:webHidden/>
              </w:rPr>
              <w:instrText xml:space="preserve"> PAGEREF _Toc38493022 \h </w:instrText>
            </w:r>
            <w:r>
              <w:rPr>
                <w:noProof/>
                <w:webHidden/>
              </w:rPr>
            </w:r>
            <w:r>
              <w:rPr>
                <w:noProof/>
                <w:webHidden/>
              </w:rPr>
              <w:fldChar w:fldCharType="separate"/>
            </w:r>
            <w:r>
              <w:rPr>
                <w:noProof/>
                <w:webHidden/>
              </w:rPr>
              <w:t>35</w:t>
            </w:r>
            <w:r>
              <w:rPr>
                <w:noProof/>
                <w:webHidden/>
              </w:rPr>
              <w:fldChar w:fldCharType="end"/>
            </w:r>
          </w:hyperlink>
        </w:p>
        <w:p w14:paraId="2933BCC4" w14:textId="4D13F1B0" w:rsidR="00653B46" w:rsidRDefault="00653B46">
          <w:pPr>
            <w:pStyle w:val="TOC2"/>
            <w:tabs>
              <w:tab w:val="right" w:leader="dot" w:pos="9350"/>
            </w:tabs>
            <w:rPr>
              <w:rFonts w:eastAsiaTheme="minorEastAsia"/>
              <w:noProof/>
              <w:lang w:val="en-GB" w:eastAsia="en-GB"/>
            </w:rPr>
          </w:pPr>
          <w:hyperlink w:anchor="_Toc38493023" w:history="1">
            <w:r w:rsidRPr="006F6EFD">
              <w:rPr>
                <w:rStyle w:val="Hyperlink"/>
                <w:noProof/>
              </w:rPr>
              <w:t>9.6 Wristband</w:t>
            </w:r>
            <w:r>
              <w:rPr>
                <w:noProof/>
                <w:webHidden/>
              </w:rPr>
              <w:tab/>
            </w:r>
            <w:r>
              <w:rPr>
                <w:noProof/>
                <w:webHidden/>
              </w:rPr>
              <w:fldChar w:fldCharType="begin"/>
            </w:r>
            <w:r>
              <w:rPr>
                <w:noProof/>
                <w:webHidden/>
              </w:rPr>
              <w:instrText xml:space="preserve"> PAGEREF _Toc38493023 \h </w:instrText>
            </w:r>
            <w:r>
              <w:rPr>
                <w:noProof/>
                <w:webHidden/>
              </w:rPr>
            </w:r>
            <w:r>
              <w:rPr>
                <w:noProof/>
                <w:webHidden/>
              </w:rPr>
              <w:fldChar w:fldCharType="separate"/>
            </w:r>
            <w:r>
              <w:rPr>
                <w:noProof/>
                <w:webHidden/>
              </w:rPr>
              <w:t>41</w:t>
            </w:r>
            <w:r>
              <w:rPr>
                <w:noProof/>
                <w:webHidden/>
              </w:rPr>
              <w:fldChar w:fldCharType="end"/>
            </w:r>
          </w:hyperlink>
        </w:p>
        <w:p w14:paraId="40DD6E57" w14:textId="333C8B80" w:rsidR="00653B46" w:rsidRDefault="00653B46">
          <w:pPr>
            <w:pStyle w:val="TOC1"/>
            <w:tabs>
              <w:tab w:val="right" w:leader="dot" w:pos="9350"/>
            </w:tabs>
            <w:rPr>
              <w:rFonts w:eastAsiaTheme="minorEastAsia"/>
              <w:noProof/>
              <w:lang w:val="en-GB" w:eastAsia="en-GB"/>
            </w:rPr>
          </w:pPr>
          <w:hyperlink w:anchor="_Toc38493024" w:history="1">
            <w:r w:rsidRPr="006F6EFD">
              <w:rPr>
                <w:rStyle w:val="Hyperlink"/>
                <w:noProof/>
              </w:rPr>
              <w:t>10 Evaluation</w:t>
            </w:r>
            <w:r>
              <w:rPr>
                <w:noProof/>
                <w:webHidden/>
              </w:rPr>
              <w:tab/>
            </w:r>
            <w:r>
              <w:rPr>
                <w:noProof/>
                <w:webHidden/>
              </w:rPr>
              <w:fldChar w:fldCharType="begin"/>
            </w:r>
            <w:r>
              <w:rPr>
                <w:noProof/>
                <w:webHidden/>
              </w:rPr>
              <w:instrText xml:space="preserve"> PAGEREF _Toc38493024 \h </w:instrText>
            </w:r>
            <w:r>
              <w:rPr>
                <w:noProof/>
                <w:webHidden/>
              </w:rPr>
            </w:r>
            <w:r>
              <w:rPr>
                <w:noProof/>
                <w:webHidden/>
              </w:rPr>
              <w:fldChar w:fldCharType="separate"/>
            </w:r>
            <w:r>
              <w:rPr>
                <w:noProof/>
                <w:webHidden/>
              </w:rPr>
              <w:t>43</w:t>
            </w:r>
            <w:r>
              <w:rPr>
                <w:noProof/>
                <w:webHidden/>
              </w:rPr>
              <w:fldChar w:fldCharType="end"/>
            </w:r>
          </w:hyperlink>
        </w:p>
        <w:p w14:paraId="09DECFDB" w14:textId="253CD139" w:rsidR="00653B46" w:rsidRDefault="00653B46">
          <w:pPr>
            <w:pStyle w:val="TOC2"/>
            <w:tabs>
              <w:tab w:val="right" w:leader="dot" w:pos="9350"/>
            </w:tabs>
            <w:rPr>
              <w:rFonts w:eastAsiaTheme="minorEastAsia"/>
              <w:noProof/>
              <w:lang w:val="en-GB" w:eastAsia="en-GB"/>
            </w:rPr>
          </w:pPr>
          <w:hyperlink w:anchor="_Toc38493025" w:history="1">
            <w:r w:rsidRPr="006F6EFD">
              <w:rPr>
                <w:rStyle w:val="Hyperlink"/>
                <w:noProof/>
              </w:rPr>
              <w:t>10.1 Setup, software and prerequisites</w:t>
            </w:r>
            <w:r>
              <w:rPr>
                <w:noProof/>
                <w:webHidden/>
              </w:rPr>
              <w:tab/>
            </w:r>
            <w:r>
              <w:rPr>
                <w:noProof/>
                <w:webHidden/>
              </w:rPr>
              <w:fldChar w:fldCharType="begin"/>
            </w:r>
            <w:r>
              <w:rPr>
                <w:noProof/>
                <w:webHidden/>
              </w:rPr>
              <w:instrText xml:space="preserve"> PAGEREF _Toc38493025 \h </w:instrText>
            </w:r>
            <w:r>
              <w:rPr>
                <w:noProof/>
                <w:webHidden/>
              </w:rPr>
            </w:r>
            <w:r>
              <w:rPr>
                <w:noProof/>
                <w:webHidden/>
              </w:rPr>
              <w:fldChar w:fldCharType="separate"/>
            </w:r>
            <w:r>
              <w:rPr>
                <w:noProof/>
                <w:webHidden/>
              </w:rPr>
              <w:t>43</w:t>
            </w:r>
            <w:r>
              <w:rPr>
                <w:noProof/>
                <w:webHidden/>
              </w:rPr>
              <w:fldChar w:fldCharType="end"/>
            </w:r>
          </w:hyperlink>
        </w:p>
        <w:p w14:paraId="43D8CCA4" w14:textId="21FA4139" w:rsidR="00653B46" w:rsidRDefault="00653B46">
          <w:pPr>
            <w:pStyle w:val="TOC2"/>
            <w:tabs>
              <w:tab w:val="right" w:leader="dot" w:pos="9350"/>
            </w:tabs>
            <w:rPr>
              <w:rFonts w:eastAsiaTheme="minorEastAsia"/>
              <w:noProof/>
              <w:lang w:val="en-GB" w:eastAsia="en-GB"/>
            </w:rPr>
          </w:pPr>
          <w:hyperlink w:anchor="_Toc38493026" w:history="1">
            <w:r w:rsidRPr="006F6EFD">
              <w:rPr>
                <w:rStyle w:val="Hyperlink"/>
                <w:noProof/>
              </w:rPr>
              <w:t>10.2 Implementation</w:t>
            </w:r>
            <w:r>
              <w:rPr>
                <w:noProof/>
                <w:webHidden/>
              </w:rPr>
              <w:tab/>
            </w:r>
            <w:r>
              <w:rPr>
                <w:noProof/>
                <w:webHidden/>
              </w:rPr>
              <w:fldChar w:fldCharType="begin"/>
            </w:r>
            <w:r>
              <w:rPr>
                <w:noProof/>
                <w:webHidden/>
              </w:rPr>
              <w:instrText xml:space="preserve"> PAGEREF _Toc38493026 \h </w:instrText>
            </w:r>
            <w:r>
              <w:rPr>
                <w:noProof/>
                <w:webHidden/>
              </w:rPr>
            </w:r>
            <w:r>
              <w:rPr>
                <w:noProof/>
                <w:webHidden/>
              </w:rPr>
              <w:fldChar w:fldCharType="separate"/>
            </w:r>
            <w:r>
              <w:rPr>
                <w:noProof/>
                <w:webHidden/>
              </w:rPr>
              <w:t>44</w:t>
            </w:r>
            <w:r>
              <w:rPr>
                <w:noProof/>
                <w:webHidden/>
              </w:rPr>
              <w:fldChar w:fldCharType="end"/>
            </w:r>
          </w:hyperlink>
        </w:p>
        <w:p w14:paraId="6F2F7F60" w14:textId="2565C916" w:rsidR="00653B46" w:rsidRDefault="00653B46">
          <w:pPr>
            <w:pStyle w:val="TOC2"/>
            <w:tabs>
              <w:tab w:val="right" w:leader="dot" w:pos="9350"/>
            </w:tabs>
            <w:rPr>
              <w:rFonts w:eastAsiaTheme="minorEastAsia"/>
              <w:noProof/>
              <w:lang w:val="en-GB" w:eastAsia="en-GB"/>
            </w:rPr>
          </w:pPr>
          <w:hyperlink w:anchor="_Toc38493027" w:history="1">
            <w:r w:rsidRPr="006F6EFD">
              <w:rPr>
                <w:rStyle w:val="Hyperlink"/>
                <w:noProof/>
              </w:rPr>
              <w:t>10.3 Personal reflection</w:t>
            </w:r>
            <w:r>
              <w:rPr>
                <w:noProof/>
                <w:webHidden/>
              </w:rPr>
              <w:tab/>
            </w:r>
            <w:r>
              <w:rPr>
                <w:noProof/>
                <w:webHidden/>
              </w:rPr>
              <w:fldChar w:fldCharType="begin"/>
            </w:r>
            <w:r>
              <w:rPr>
                <w:noProof/>
                <w:webHidden/>
              </w:rPr>
              <w:instrText xml:space="preserve"> PAGEREF _Toc38493027 \h </w:instrText>
            </w:r>
            <w:r>
              <w:rPr>
                <w:noProof/>
                <w:webHidden/>
              </w:rPr>
            </w:r>
            <w:r>
              <w:rPr>
                <w:noProof/>
                <w:webHidden/>
              </w:rPr>
              <w:fldChar w:fldCharType="separate"/>
            </w:r>
            <w:r>
              <w:rPr>
                <w:noProof/>
                <w:webHidden/>
              </w:rPr>
              <w:t>44</w:t>
            </w:r>
            <w:r>
              <w:rPr>
                <w:noProof/>
                <w:webHidden/>
              </w:rPr>
              <w:fldChar w:fldCharType="end"/>
            </w:r>
          </w:hyperlink>
        </w:p>
        <w:p w14:paraId="0C3670E0" w14:textId="6A732976" w:rsidR="00653B46" w:rsidRDefault="00653B46">
          <w:pPr>
            <w:pStyle w:val="TOC2"/>
            <w:tabs>
              <w:tab w:val="right" w:leader="dot" w:pos="9350"/>
            </w:tabs>
            <w:rPr>
              <w:rFonts w:eastAsiaTheme="minorEastAsia"/>
              <w:noProof/>
              <w:lang w:val="en-GB" w:eastAsia="en-GB"/>
            </w:rPr>
          </w:pPr>
          <w:hyperlink w:anchor="_Toc38493028" w:history="1">
            <w:r w:rsidRPr="006F6EFD">
              <w:rPr>
                <w:rStyle w:val="Hyperlink"/>
                <w:noProof/>
              </w:rPr>
              <w:t>10.4 Further work</w:t>
            </w:r>
            <w:r>
              <w:rPr>
                <w:noProof/>
                <w:webHidden/>
              </w:rPr>
              <w:tab/>
            </w:r>
            <w:r>
              <w:rPr>
                <w:noProof/>
                <w:webHidden/>
              </w:rPr>
              <w:fldChar w:fldCharType="begin"/>
            </w:r>
            <w:r>
              <w:rPr>
                <w:noProof/>
                <w:webHidden/>
              </w:rPr>
              <w:instrText xml:space="preserve"> PAGEREF _Toc38493028 \h </w:instrText>
            </w:r>
            <w:r>
              <w:rPr>
                <w:noProof/>
                <w:webHidden/>
              </w:rPr>
            </w:r>
            <w:r>
              <w:rPr>
                <w:noProof/>
                <w:webHidden/>
              </w:rPr>
              <w:fldChar w:fldCharType="separate"/>
            </w:r>
            <w:r>
              <w:rPr>
                <w:noProof/>
                <w:webHidden/>
              </w:rPr>
              <w:t>44</w:t>
            </w:r>
            <w:r>
              <w:rPr>
                <w:noProof/>
                <w:webHidden/>
              </w:rPr>
              <w:fldChar w:fldCharType="end"/>
            </w:r>
          </w:hyperlink>
        </w:p>
        <w:p w14:paraId="1F95038A" w14:textId="45269A4A" w:rsidR="00653B46" w:rsidRDefault="00653B46">
          <w:pPr>
            <w:pStyle w:val="TOC1"/>
            <w:tabs>
              <w:tab w:val="right" w:leader="dot" w:pos="9350"/>
            </w:tabs>
            <w:rPr>
              <w:rFonts w:eastAsiaTheme="minorEastAsia"/>
              <w:noProof/>
              <w:lang w:val="en-GB" w:eastAsia="en-GB"/>
            </w:rPr>
          </w:pPr>
          <w:hyperlink w:anchor="_Toc38493029" w:history="1">
            <w:r w:rsidRPr="006F6EFD">
              <w:rPr>
                <w:rStyle w:val="Hyperlink"/>
                <w:noProof/>
              </w:rPr>
              <w:t>11 Conclusion</w:t>
            </w:r>
            <w:r>
              <w:rPr>
                <w:noProof/>
                <w:webHidden/>
              </w:rPr>
              <w:tab/>
            </w:r>
            <w:r>
              <w:rPr>
                <w:noProof/>
                <w:webHidden/>
              </w:rPr>
              <w:fldChar w:fldCharType="begin"/>
            </w:r>
            <w:r>
              <w:rPr>
                <w:noProof/>
                <w:webHidden/>
              </w:rPr>
              <w:instrText xml:space="preserve"> PAGEREF _Toc38493029 \h </w:instrText>
            </w:r>
            <w:r>
              <w:rPr>
                <w:noProof/>
                <w:webHidden/>
              </w:rPr>
            </w:r>
            <w:r>
              <w:rPr>
                <w:noProof/>
                <w:webHidden/>
              </w:rPr>
              <w:fldChar w:fldCharType="separate"/>
            </w:r>
            <w:r>
              <w:rPr>
                <w:noProof/>
                <w:webHidden/>
              </w:rPr>
              <w:t>44</w:t>
            </w:r>
            <w:r>
              <w:rPr>
                <w:noProof/>
                <w:webHidden/>
              </w:rPr>
              <w:fldChar w:fldCharType="end"/>
            </w:r>
          </w:hyperlink>
        </w:p>
        <w:p w14:paraId="32B58785" w14:textId="18D2CA7A" w:rsidR="00653B46" w:rsidRDefault="00653B46">
          <w:pPr>
            <w:pStyle w:val="TOC1"/>
            <w:tabs>
              <w:tab w:val="right" w:leader="dot" w:pos="9350"/>
            </w:tabs>
            <w:rPr>
              <w:rFonts w:eastAsiaTheme="minorEastAsia"/>
              <w:noProof/>
              <w:lang w:val="en-GB" w:eastAsia="en-GB"/>
            </w:rPr>
          </w:pPr>
          <w:hyperlink w:anchor="_Toc38493030" w:history="1">
            <w:r w:rsidRPr="006F6EFD">
              <w:rPr>
                <w:rStyle w:val="Hyperlink"/>
                <w:noProof/>
              </w:rPr>
              <w:t>12 References and Bibliography</w:t>
            </w:r>
            <w:r>
              <w:rPr>
                <w:noProof/>
                <w:webHidden/>
              </w:rPr>
              <w:tab/>
            </w:r>
            <w:r>
              <w:rPr>
                <w:noProof/>
                <w:webHidden/>
              </w:rPr>
              <w:fldChar w:fldCharType="begin"/>
            </w:r>
            <w:r>
              <w:rPr>
                <w:noProof/>
                <w:webHidden/>
              </w:rPr>
              <w:instrText xml:space="preserve"> PAGEREF _Toc38493030 \h </w:instrText>
            </w:r>
            <w:r>
              <w:rPr>
                <w:noProof/>
                <w:webHidden/>
              </w:rPr>
            </w:r>
            <w:r>
              <w:rPr>
                <w:noProof/>
                <w:webHidden/>
              </w:rPr>
              <w:fldChar w:fldCharType="separate"/>
            </w:r>
            <w:r>
              <w:rPr>
                <w:noProof/>
                <w:webHidden/>
              </w:rPr>
              <w:t>45</w:t>
            </w:r>
            <w:r>
              <w:rPr>
                <w:noProof/>
                <w:webHidden/>
              </w:rPr>
              <w:fldChar w:fldCharType="end"/>
            </w:r>
          </w:hyperlink>
        </w:p>
        <w:p w14:paraId="791CD09B" w14:textId="5EAE745F" w:rsidR="00653B46" w:rsidRDefault="00653B46">
          <w:pPr>
            <w:pStyle w:val="TOC1"/>
            <w:tabs>
              <w:tab w:val="right" w:leader="dot" w:pos="9350"/>
            </w:tabs>
            <w:rPr>
              <w:rFonts w:eastAsiaTheme="minorEastAsia"/>
              <w:noProof/>
              <w:lang w:val="en-GB" w:eastAsia="en-GB"/>
            </w:rPr>
          </w:pPr>
          <w:hyperlink w:anchor="_Toc38493031" w:history="1">
            <w:r w:rsidRPr="006F6EFD">
              <w:rPr>
                <w:rStyle w:val="Hyperlink"/>
                <w:noProof/>
              </w:rPr>
              <w:t>13 Appendices</w:t>
            </w:r>
            <w:r>
              <w:rPr>
                <w:noProof/>
                <w:webHidden/>
              </w:rPr>
              <w:tab/>
            </w:r>
            <w:r>
              <w:rPr>
                <w:noProof/>
                <w:webHidden/>
              </w:rPr>
              <w:fldChar w:fldCharType="begin"/>
            </w:r>
            <w:r>
              <w:rPr>
                <w:noProof/>
                <w:webHidden/>
              </w:rPr>
              <w:instrText xml:space="preserve"> PAGEREF _Toc38493031 \h </w:instrText>
            </w:r>
            <w:r>
              <w:rPr>
                <w:noProof/>
                <w:webHidden/>
              </w:rPr>
            </w:r>
            <w:r>
              <w:rPr>
                <w:noProof/>
                <w:webHidden/>
              </w:rPr>
              <w:fldChar w:fldCharType="separate"/>
            </w:r>
            <w:r>
              <w:rPr>
                <w:noProof/>
                <w:webHidden/>
              </w:rPr>
              <w:t>47</w:t>
            </w:r>
            <w:r>
              <w:rPr>
                <w:noProof/>
                <w:webHidden/>
              </w:rPr>
              <w:fldChar w:fldCharType="end"/>
            </w:r>
          </w:hyperlink>
        </w:p>
        <w:p w14:paraId="617BBB99" w14:textId="5AEB00C7" w:rsidR="00653B46" w:rsidRDefault="00653B46">
          <w:pPr>
            <w:pStyle w:val="TOC2"/>
            <w:tabs>
              <w:tab w:val="right" w:leader="dot" w:pos="9350"/>
            </w:tabs>
            <w:rPr>
              <w:rFonts w:eastAsiaTheme="minorEastAsia"/>
              <w:noProof/>
              <w:lang w:val="en-GB" w:eastAsia="en-GB"/>
            </w:rPr>
          </w:pPr>
          <w:hyperlink w:anchor="_Toc38493032" w:history="1">
            <w:r w:rsidRPr="006F6EFD">
              <w:rPr>
                <w:rStyle w:val="Hyperlink"/>
                <w:noProof/>
              </w:rPr>
              <w:t>13.1 Php scripts</w:t>
            </w:r>
            <w:r>
              <w:rPr>
                <w:noProof/>
                <w:webHidden/>
              </w:rPr>
              <w:tab/>
            </w:r>
            <w:r>
              <w:rPr>
                <w:noProof/>
                <w:webHidden/>
              </w:rPr>
              <w:fldChar w:fldCharType="begin"/>
            </w:r>
            <w:r>
              <w:rPr>
                <w:noProof/>
                <w:webHidden/>
              </w:rPr>
              <w:instrText xml:space="preserve"> PAGEREF _Toc38493032 \h </w:instrText>
            </w:r>
            <w:r>
              <w:rPr>
                <w:noProof/>
                <w:webHidden/>
              </w:rPr>
            </w:r>
            <w:r>
              <w:rPr>
                <w:noProof/>
                <w:webHidden/>
              </w:rPr>
              <w:fldChar w:fldCharType="separate"/>
            </w:r>
            <w:r>
              <w:rPr>
                <w:noProof/>
                <w:webHidden/>
              </w:rPr>
              <w:t>47</w:t>
            </w:r>
            <w:r>
              <w:rPr>
                <w:noProof/>
                <w:webHidden/>
              </w:rPr>
              <w:fldChar w:fldCharType="end"/>
            </w:r>
          </w:hyperlink>
        </w:p>
        <w:p w14:paraId="62D8CEFF" w14:textId="53F5A8DA" w:rsidR="00653B46" w:rsidRDefault="00653B46">
          <w:pPr>
            <w:pStyle w:val="TOC3"/>
            <w:tabs>
              <w:tab w:val="right" w:leader="dot" w:pos="9350"/>
            </w:tabs>
            <w:rPr>
              <w:rFonts w:eastAsiaTheme="minorEastAsia"/>
              <w:noProof/>
              <w:lang w:val="en-GB" w:eastAsia="en-GB"/>
            </w:rPr>
          </w:pPr>
          <w:hyperlink w:anchor="_Toc38493033" w:history="1">
            <w:r w:rsidRPr="006F6EFD">
              <w:rPr>
                <w:rStyle w:val="Hyperlink"/>
                <w:noProof/>
              </w:rPr>
              <w:t>13.1.1 Create_user.php</w:t>
            </w:r>
            <w:r>
              <w:rPr>
                <w:noProof/>
                <w:webHidden/>
              </w:rPr>
              <w:tab/>
            </w:r>
            <w:r>
              <w:rPr>
                <w:noProof/>
                <w:webHidden/>
              </w:rPr>
              <w:fldChar w:fldCharType="begin"/>
            </w:r>
            <w:r>
              <w:rPr>
                <w:noProof/>
                <w:webHidden/>
              </w:rPr>
              <w:instrText xml:space="preserve"> PAGEREF _Toc38493033 \h </w:instrText>
            </w:r>
            <w:r>
              <w:rPr>
                <w:noProof/>
                <w:webHidden/>
              </w:rPr>
            </w:r>
            <w:r>
              <w:rPr>
                <w:noProof/>
                <w:webHidden/>
              </w:rPr>
              <w:fldChar w:fldCharType="separate"/>
            </w:r>
            <w:r>
              <w:rPr>
                <w:noProof/>
                <w:webHidden/>
              </w:rPr>
              <w:t>47</w:t>
            </w:r>
            <w:r>
              <w:rPr>
                <w:noProof/>
                <w:webHidden/>
              </w:rPr>
              <w:fldChar w:fldCharType="end"/>
            </w:r>
          </w:hyperlink>
        </w:p>
        <w:p w14:paraId="3289F47D" w14:textId="66DE9FE2" w:rsidR="00653B46" w:rsidRDefault="00653B46">
          <w:pPr>
            <w:pStyle w:val="TOC3"/>
            <w:tabs>
              <w:tab w:val="right" w:leader="dot" w:pos="9350"/>
            </w:tabs>
            <w:rPr>
              <w:rFonts w:eastAsiaTheme="minorEastAsia"/>
              <w:noProof/>
              <w:lang w:val="en-GB" w:eastAsia="en-GB"/>
            </w:rPr>
          </w:pPr>
          <w:hyperlink w:anchor="_Toc38493034" w:history="1">
            <w:r w:rsidRPr="006F6EFD">
              <w:rPr>
                <w:rStyle w:val="Hyperlink"/>
                <w:noProof/>
              </w:rPr>
              <w:t>13.1.2 db_config.php</w:t>
            </w:r>
            <w:r>
              <w:rPr>
                <w:noProof/>
                <w:webHidden/>
              </w:rPr>
              <w:tab/>
            </w:r>
            <w:r>
              <w:rPr>
                <w:noProof/>
                <w:webHidden/>
              </w:rPr>
              <w:fldChar w:fldCharType="begin"/>
            </w:r>
            <w:r>
              <w:rPr>
                <w:noProof/>
                <w:webHidden/>
              </w:rPr>
              <w:instrText xml:space="preserve"> PAGEREF _Toc38493034 \h </w:instrText>
            </w:r>
            <w:r>
              <w:rPr>
                <w:noProof/>
                <w:webHidden/>
              </w:rPr>
            </w:r>
            <w:r>
              <w:rPr>
                <w:noProof/>
                <w:webHidden/>
              </w:rPr>
              <w:fldChar w:fldCharType="separate"/>
            </w:r>
            <w:r>
              <w:rPr>
                <w:noProof/>
                <w:webHidden/>
              </w:rPr>
              <w:t>49</w:t>
            </w:r>
            <w:r>
              <w:rPr>
                <w:noProof/>
                <w:webHidden/>
              </w:rPr>
              <w:fldChar w:fldCharType="end"/>
            </w:r>
          </w:hyperlink>
        </w:p>
        <w:p w14:paraId="71752FCE" w14:textId="1D8E437C" w:rsidR="00653B46" w:rsidRDefault="00653B46">
          <w:pPr>
            <w:pStyle w:val="TOC3"/>
            <w:tabs>
              <w:tab w:val="right" w:leader="dot" w:pos="9350"/>
            </w:tabs>
            <w:rPr>
              <w:rFonts w:eastAsiaTheme="minorEastAsia"/>
              <w:noProof/>
              <w:lang w:val="en-GB" w:eastAsia="en-GB"/>
            </w:rPr>
          </w:pPr>
          <w:hyperlink w:anchor="_Toc38493035" w:history="1">
            <w:r w:rsidRPr="006F6EFD">
              <w:rPr>
                <w:rStyle w:val="Hyperlink"/>
                <w:noProof/>
              </w:rPr>
              <w:t>13.1.3 db_connect.php</w:t>
            </w:r>
            <w:r>
              <w:rPr>
                <w:noProof/>
                <w:webHidden/>
              </w:rPr>
              <w:tab/>
            </w:r>
            <w:r>
              <w:rPr>
                <w:noProof/>
                <w:webHidden/>
              </w:rPr>
              <w:fldChar w:fldCharType="begin"/>
            </w:r>
            <w:r>
              <w:rPr>
                <w:noProof/>
                <w:webHidden/>
              </w:rPr>
              <w:instrText xml:space="preserve"> PAGEREF _Toc38493035 \h </w:instrText>
            </w:r>
            <w:r>
              <w:rPr>
                <w:noProof/>
                <w:webHidden/>
              </w:rPr>
            </w:r>
            <w:r>
              <w:rPr>
                <w:noProof/>
                <w:webHidden/>
              </w:rPr>
              <w:fldChar w:fldCharType="separate"/>
            </w:r>
            <w:r>
              <w:rPr>
                <w:noProof/>
                <w:webHidden/>
              </w:rPr>
              <w:t>49</w:t>
            </w:r>
            <w:r>
              <w:rPr>
                <w:noProof/>
                <w:webHidden/>
              </w:rPr>
              <w:fldChar w:fldCharType="end"/>
            </w:r>
          </w:hyperlink>
        </w:p>
        <w:p w14:paraId="37B7EE38" w14:textId="3D18E72B" w:rsidR="00653B46" w:rsidRDefault="00653B46">
          <w:pPr>
            <w:pStyle w:val="TOC3"/>
            <w:tabs>
              <w:tab w:val="right" w:leader="dot" w:pos="9350"/>
            </w:tabs>
            <w:rPr>
              <w:rFonts w:eastAsiaTheme="minorEastAsia"/>
              <w:noProof/>
              <w:lang w:val="en-GB" w:eastAsia="en-GB"/>
            </w:rPr>
          </w:pPr>
          <w:hyperlink w:anchor="_Toc38493036" w:history="1">
            <w:r w:rsidRPr="006F6EFD">
              <w:rPr>
                <w:rStyle w:val="Hyperlink"/>
                <w:noProof/>
              </w:rPr>
              <w:t>13.1.4 delete_user.php</w:t>
            </w:r>
            <w:r>
              <w:rPr>
                <w:noProof/>
                <w:webHidden/>
              </w:rPr>
              <w:tab/>
            </w:r>
            <w:r>
              <w:rPr>
                <w:noProof/>
                <w:webHidden/>
              </w:rPr>
              <w:fldChar w:fldCharType="begin"/>
            </w:r>
            <w:r>
              <w:rPr>
                <w:noProof/>
                <w:webHidden/>
              </w:rPr>
              <w:instrText xml:space="preserve"> PAGEREF _Toc38493036 \h </w:instrText>
            </w:r>
            <w:r>
              <w:rPr>
                <w:noProof/>
                <w:webHidden/>
              </w:rPr>
            </w:r>
            <w:r>
              <w:rPr>
                <w:noProof/>
                <w:webHidden/>
              </w:rPr>
              <w:fldChar w:fldCharType="separate"/>
            </w:r>
            <w:r>
              <w:rPr>
                <w:noProof/>
                <w:webHidden/>
              </w:rPr>
              <w:t>51</w:t>
            </w:r>
            <w:r>
              <w:rPr>
                <w:noProof/>
                <w:webHidden/>
              </w:rPr>
              <w:fldChar w:fldCharType="end"/>
            </w:r>
          </w:hyperlink>
        </w:p>
        <w:p w14:paraId="263AA1E7" w14:textId="2C358360" w:rsidR="00653B46" w:rsidRDefault="00653B46">
          <w:pPr>
            <w:pStyle w:val="TOC3"/>
            <w:tabs>
              <w:tab w:val="right" w:leader="dot" w:pos="9350"/>
            </w:tabs>
            <w:rPr>
              <w:rFonts w:eastAsiaTheme="minorEastAsia"/>
              <w:noProof/>
              <w:lang w:val="en-GB" w:eastAsia="en-GB"/>
            </w:rPr>
          </w:pPr>
          <w:hyperlink w:anchor="_Toc38493037" w:history="1">
            <w:r w:rsidRPr="006F6EFD">
              <w:rPr>
                <w:rStyle w:val="Hyperlink"/>
                <w:noProof/>
              </w:rPr>
              <w:t>13.1.5 get_user_details.php</w:t>
            </w:r>
            <w:r>
              <w:rPr>
                <w:noProof/>
                <w:webHidden/>
              </w:rPr>
              <w:tab/>
            </w:r>
            <w:r>
              <w:rPr>
                <w:noProof/>
                <w:webHidden/>
              </w:rPr>
              <w:fldChar w:fldCharType="begin"/>
            </w:r>
            <w:r>
              <w:rPr>
                <w:noProof/>
                <w:webHidden/>
              </w:rPr>
              <w:instrText xml:space="preserve"> PAGEREF _Toc38493037 \h </w:instrText>
            </w:r>
            <w:r>
              <w:rPr>
                <w:noProof/>
                <w:webHidden/>
              </w:rPr>
            </w:r>
            <w:r>
              <w:rPr>
                <w:noProof/>
                <w:webHidden/>
              </w:rPr>
              <w:fldChar w:fldCharType="separate"/>
            </w:r>
            <w:r>
              <w:rPr>
                <w:noProof/>
                <w:webHidden/>
              </w:rPr>
              <w:t>53</w:t>
            </w:r>
            <w:r>
              <w:rPr>
                <w:noProof/>
                <w:webHidden/>
              </w:rPr>
              <w:fldChar w:fldCharType="end"/>
            </w:r>
          </w:hyperlink>
        </w:p>
        <w:p w14:paraId="3261E04D" w14:textId="3DEF2C5A" w:rsidR="00653B46" w:rsidRDefault="00653B46">
          <w:pPr>
            <w:pStyle w:val="TOC3"/>
            <w:tabs>
              <w:tab w:val="right" w:leader="dot" w:pos="9350"/>
            </w:tabs>
            <w:rPr>
              <w:rFonts w:eastAsiaTheme="minorEastAsia"/>
              <w:noProof/>
              <w:lang w:val="en-GB" w:eastAsia="en-GB"/>
            </w:rPr>
          </w:pPr>
          <w:hyperlink w:anchor="_Toc38493038" w:history="1">
            <w:r w:rsidRPr="006F6EFD">
              <w:rPr>
                <w:rStyle w:val="Hyperlink"/>
                <w:noProof/>
              </w:rPr>
              <w:t>13.1.6 setuserband.php</w:t>
            </w:r>
            <w:r>
              <w:rPr>
                <w:noProof/>
                <w:webHidden/>
              </w:rPr>
              <w:tab/>
            </w:r>
            <w:r>
              <w:rPr>
                <w:noProof/>
                <w:webHidden/>
              </w:rPr>
              <w:fldChar w:fldCharType="begin"/>
            </w:r>
            <w:r>
              <w:rPr>
                <w:noProof/>
                <w:webHidden/>
              </w:rPr>
              <w:instrText xml:space="preserve"> PAGEREF _Toc38493038 \h </w:instrText>
            </w:r>
            <w:r>
              <w:rPr>
                <w:noProof/>
                <w:webHidden/>
              </w:rPr>
            </w:r>
            <w:r>
              <w:rPr>
                <w:noProof/>
                <w:webHidden/>
              </w:rPr>
              <w:fldChar w:fldCharType="separate"/>
            </w:r>
            <w:r>
              <w:rPr>
                <w:noProof/>
                <w:webHidden/>
              </w:rPr>
              <w:t>55</w:t>
            </w:r>
            <w:r>
              <w:rPr>
                <w:noProof/>
                <w:webHidden/>
              </w:rPr>
              <w:fldChar w:fldCharType="end"/>
            </w:r>
          </w:hyperlink>
        </w:p>
        <w:p w14:paraId="6FE6CB74" w14:textId="50E544F5" w:rsidR="00653B46" w:rsidRDefault="00653B46">
          <w:pPr>
            <w:pStyle w:val="TOC3"/>
            <w:tabs>
              <w:tab w:val="right" w:leader="dot" w:pos="9350"/>
            </w:tabs>
            <w:rPr>
              <w:rFonts w:eastAsiaTheme="minorEastAsia"/>
              <w:noProof/>
              <w:lang w:val="en-GB" w:eastAsia="en-GB"/>
            </w:rPr>
          </w:pPr>
          <w:hyperlink w:anchor="_Toc38493039" w:history="1">
            <w:r w:rsidRPr="006F6EFD">
              <w:rPr>
                <w:rStyle w:val="Hyperlink"/>
                <w:noProof/>
              </w:rPr>
              <w:t>13.1.7 test.php</w:t>
            </w:r>
            <w:r>
              <w:rPr>
                <w:noProof/>
                <w:webHidden/>
              </w:rPr>
              <w:tab/>
            </w:r>
            <w:r>
              <w:rPr>
                <w:noProof/>
                <w:webHidden/>
              </w:rPr>
              <w:fldChar w:fldCharType="begin"/>
            </w:r>
            <w:r>
              <w:rPr>
                <w:noProof/>
                <w:webHidden/>
              </w:rPr>
              <w:instrText xml:space="preserve"> PAGEREF _Toc38493039 \h </w:instrText>
            </w:r>
            <w:r>
              <w:rPr>
                <w:noProof/>
                <w:webHidden/>
              </w:rPr>
            </w:r>
            <w:r>
              <w:rPr>
                <w:noProof/>
                <w:webHidden/>
              </w:rPr>
              <w:fldChar w:fldCharType="separate"/>
            </w:r>
            <w:r>
              <w:rPr>
                <w:noProof/>
                <w:webHidden/>
              </w:rPr>
              <w:t>57</w:t>
            </w:r>
            <w:r>
              <w:rPr>
                <w:noProof/>
                <w:webHidden/>
              </w:rPr>
              <w:fldChar w:fldCharType="end"/>
            </w:r>
          </w:hyperlink>
        </w:p>
        <w:p w14:paraId="0418070C" w14:textId="526A1D46" w:rsidR="00653B46" w:rsidRDefault="00653B46">
          <w:pPr>
            <w:pStyle w:val="TOC3"/>
            <w:tabs>
              <w:tab w:val="right" w:leader="dot" w:pos="9350"/>
            </w:tabs>
            <w:rPr>
              <w:rFonts w:eastAsiaTheme="minorEastAsia"/>
              <w:noProof/>
              <w:lang w:val="en-GB" w:eastAsia="en-GB"/>
            </w:rPr>
          </w:pPr>
          <w:hyperlink w:anchor="_Toc38493040" w:history="1">
            <w:r w:rsidRPr="006F6EFD">
              <w:rPr>
                <w:rStyle w:val="Hyperlink"/>
                <w:noProof/>
              </w:rPr>
              <w:t>13.1.8 unsetuserband.php</w:t>
            </w:r>
            <w:r>
              <w:rPr>
                <w:noProof/>
                <w:webHidden/>
              </w:rPr>
              <w:tab/>
            </w:r>
            <w:r>
              <w:rPr>
                <w:noProof/>
                <w:webHidden/>
              </w:rPr>
              <w:fldChar w:fldCharType="begin"/>
            </w:r>
            <w:r>
              <w:rPr>
                <w:noProof/>
                <w:webHidden/>
              </w:rPr>
              <w:instrText xml:space="preserve"> PAGEREF _Toc38493040 \h </w:instrText>
            </w:r>
            <w:r>
              <w:rPr>
                <w:noProof/>
                <w:webHidden/>
              </w:rPr>
            </w:r>
            <w:r>
              <w:rPr>
                <w:noProof/>
                <w:webHidden/>
              </w:rPr>
              <w:fldChar w:fldCharType="separate"/>
            </w:r>
            <w:r>
              <w:rPr>
                <w:noProof/>
                <w:webHidden/>
              </w:rPr>
              <w:t>57</w:t>
            </w:r>
            <w:r>
              <w:rPr>
                <w:noProof/>
                <w:webHidden/>
              </w:rPr>
              <w:fldChar w:fldCharType="end"/>
            </w:r>
          </w:hyperlink>
        </w:p>
        <w:p w14:paraId="28D30C09" w14:textId="7C67FA28" w:rsidR="00653B46" w:rsidRDefault="00653B46">
          <w:pPr>
            <w:pStyle w:val="TOC2"/>
            <w:tabs>
              <w:tab w:val="right" w:leader="dot" w:pos="9350"/>
            </w:tabs>
            <w:rPr>
              <w:rFonts w:eastAsiaTheme="minorEastAsia"/>
              <w:noProof/>
              <w:lang w:val="en-GB" w:eastAsia="en-GB"/>
            </w:rPr>
          </w:pPr>
          <w:hyperlink w:anchor="_Toc38493041" w:history="1">
            <w:r w:rsidRPr="006F6EFD">
              <w:rPr>
                <w:rStyle w:val="Hyperlink"/>
                <w:noProof/>
              </w:rPr>
              <w:t>13.2 Acceptance tests</w:t>
            </w:r>
            <w:r>
              <w:rPr>
                <w:noProof/>
                <w:webHidden/>
              </w:rPr>
              <w:tab/>
            </w:r>
            <w:r>
              <w:rPr>
                <w:noProof/>
                <w:webHidden/>
              </w:rPr>
              <w:fldChar w:fldCharType="begin"/>
            </w:r>
            <w:r>
              <w:rPr>
                <w:noProof/>
                <w:webHidden/>
              </w:rPr>
              <w:instrText xml:space="preserve"> PAGEREF _Toc38493041 \h </w:instrText>
            </w:r>
            <w:r>
              <w:rPr>
                <w:noProof/>
                <w:webHidden/>
              </w:rPr>
            </w:r>
            <w:r>
              <w:rPr>
                <w:noProof/>
                <w:webHidden/>
              </w:rPr>
              <w:fldChar w:fldCharType="separate"/>
            </w:r>
            <w:r>
              <w:rPr>
                <w:noProof/>
                <w:webHidden/>
              </w:rPr>
              <w:t>58</w:t>
            </w:r>
            <w:r>
              <w:rPr>
                <w:noProof/>
                <w:webHidden/>
              </w:rPr>
              <w:fldChar w:fldCharType="end"/>
            </w:r>
          </w:hyperlink>
        </w:p>
        <w:p w14:paraId="43818358" w14:textId="0A738B2C" w:rsidR="00653B46" w:rsidRDefault="00653B46">
          <w:pPr>
            <w:pStyle w:val="TOC2"/>
            <w:tabs>
              <w:tab w:val="right" w:leader="dot" w:pos="9350"/>
            </w:tabs>
            <w:rPr>
              <w:rFonts w:eastAsiaTheme="minorEastAsia"/>
              <w:noProof/>
              <w:lang w:val="en-GB" w:eastAsia="en-GB"/>
            </w:rPr>
          </w:pPr>
          <w:hyperlink w:anchor="_Toc38493042" w:history="1">
            <w:r w:rsidRPr="006F6EFD">
              <w:rPr>
                <w:rStyle w:val="Hyperlink"/>
                <w:noProof/>
              </w:rPr>
              <w:t>13.3 PCB</w:t>
            </w:r>
            <w:r>
              <w:rPr>
                <w:noProof/>
                <w:webHidden/>
              </w:rPr>
              <w:tab/>
            </w:r>
            <w:r>
              <w:rPr>
                <w:noProof/>
                <w:webHidden/>
              </w:rPr>
              <w:fldChar w:fldCharType="begin"/>
            </w:r>
            <w:r>
              <w:rPr>
                <w:noProof/>
                <w:webHidden/>
              </w:rPr>
              <w:instrText xml:space="preserve"> PAGEREF _Toc38493042 \h </w:instrText>
            </w:r>
            <w:r>
              <w:rPr>
                <w:noProof/>
                <w:webHidden/>
              </w:rPr>
            </w:r>
            <w:r>
              <w:rPr>
                <w:noProof/>
                <w:webHidden/>
              </w:rPr>
              <w:fldChar w:fldCharType="separate"/>
            </w:r>
            <w:r>
              <w:rPr>
                <w:noProof/>
                <w:webHidden/>
              </w:rPr>
              <w:t>65</w:t>
            </w:r>
            <w:r>
              <w:rPr>
                <w:noProof/>
                <w:webHidden/>
              </w:rPr>
              <w:fldChar w:fldCharType="end"/>
            </w:r>
          </w:hyperlink>
        </w:p>
        <w:p w14:paraId="0167DBF4" w14:textId="0A4B6F43" w:rsidR="005B2728" w:rsidRDefault="00903D36" w:rsidP="005B2728">
          <w:pPr>
            <w:rPr>
              <w:b/>
              <w:bCs/>
              <w:noProof/>
            </w:rPr>
          </w:pPr>
          <w:r>
            <w:rPr>
              <w:b/>
              <w:bCs/>
              <w:noProof/>
            </w:rPr>
            <w:fldChar w:fldCharType="end"/>
          </w:r>
        </w:p>
      </w:sdtContent>
    </w:sdt>
    <w:p w14:paraId="032CFE7A" w14:textId="0C505C54" w:rsidR="00653B46" w:rsidRDefault="00653B46">
      <w:pPr>
        <w:pStyle w:val="TableofFigures"/>
        <w:tabs>
          <w:tab w:val="right" w:leader="dot" w:pos="9350"/>
        </w:tabs>
      </w:pPr>
      <w:r>
        <w:t xml:space="preserve">Table of Figures - </w:t>
      </w:r>
    </w:p>
    <w:p w14:paraId="258A65AD" w14:textId="0DAEBA47" w:rsidR="00C83552" w:rsidRDefault="00C83552">
      <w:pPr>
        <w:pStyle w:val="TableofFigures"/>
        <w:tabs>
          <w:tab w:val="right" w:leader="dot" w:pos="9350"/>
        </w:tabs>
        <w:rPr>
          <w:rFonts w:eastAsiaTheme="minorEastAsia"/>
          <w:noProof/>
          <w:lang w:val="en-GB" w:eastAsia="en-GB"/>
        </w:rPr>
      </w:pPr>
      <w:r>
        <w:fldChar w:fldCharType="begin"/>
      </w:r>
      <w:r>
        <w:instrText xml:space="preserve"> TOC \h \z \c "Figure" </w:instrText>
      </w:r>
      <w:r>
        <w:fldChar w:fldCharType="separate"/>
      </w:r>
      <w:hyperlink w:anchor="_Toc38480736" w:history="1">
        <w:r w:rsidRPr="0072578A">
          <w:rPr>
            <w:rStyle w:val="Hyperlink"/>
            <w:noProof/>
          </w:rPr>
          <w:t>Figure 1</w:t>
        </w:r>
        <w:r>
          <w:rPr>
            <w:rStyle w:val="Hyperlink"/>
            <w:noProof/>
          </w:rPr>
          <w:t xml:space="preserve">-Hey bracelet </w:t>
        </w:r>
        <w:r>
          <w:rPr>
            <w:noProof/>
            <w:webHidden/>
          </w:rPr>
          <w:tab/>
        </w:r>
        <w:r>
          <w:rPr>
            <w:noProof/>
            <w:webHidden/>
          </w:rPr>
          <w:fldChar w:fldCharType="begin"/>
        </w:r>
        <w:r>
          <w:rPr>
            <w:noProof/>
            <w:webHidden/>
          </w:rPr>
          <w:instrText xml:space="preserve"> PAGEREF _Toc38480736 \h </w:instrText>
        </w:r>
        <w:r>
          <w:rPr>
            <w:noProof/>
            <w:webHidden/>
          </w:rPr>
        </w:r>
        <w:r>
          <w:rPr>
            <w:noProof/>
            <w:webHidden/>
          </w:rPr>
          <w:fldChar w:fldCharType="separate"/>
        </w:r>
        <w:r>
          <w:rPr>
            <w:noProof/>
            <w:webHidden/>
          </w:rPr>
          <w:t>7</w:t>
        </w:r>
        <w:r>
          <w:rPr>
            <w:noProof/>
            <w:webHidden/>
          </w:rPr>
          <w:fldChar w:fldCharType="end"/>
        </w:r>
      </w:hyperlink>
    </w:p>
    <w:p w14:paraId="496B6BB3" w14:textId="48E858F9" w:rsidR="00C83552" w:rsidRDefault="00C83552">
      <w:pPr>
        <w:pStyle w:val="TableofFigures"/>
        <w:tabs>
          <w:tab w:val="right" w:leader="dot" w:pos="9350"/>
        </w:tabs>
        <w:rPr>
          <w:rFonts w:eastAsiaTheme="minorEastAsia"/>
          <w:noProof/>
          <w:lang w:val="en-GB" w:eastAsia="en-GB"/>
        </w:rPr>
      </w:pPr>
      <w:hyperlink w:anchor="_Toc38480737" w:history="1">
        <w:r w:rsidRPr="0072578A">
          <w:rPr>
            <w:rStyle w:val="Hyperlink"/>
            <w:noProof/>
          </w:rPr>
          <w:t>Figure 2</w:t>
        </w:r>
        <w:r>
          <w:rPr>
            <w:rStyle w:val="Hyperlink"/>
            <w:noProof/>
          </w:rPr>
          <w:t>-</w:t>
        </w:r>
        <w:r w:rsidR="00304BAE">
          <w:rPr>
            <w:rStyle w:val="Hyperlink"/>
            <w:noProof/>
          </w:rPr>
          <w:t xml:space="preserve">Sony Wena </w:t>
        </w:r>
        <w:r>
          <w:rPr>
            <w:noProof/>
            <w:webHidden/>
          </w:rPr>
          <w:tab/>
        </w:r>
        <w:r>
          <w:rPr>
            <w:noProof/>
            <w:webHidden/>
          </w:rPr>
          <w:fldChar w:fldCharType="begin"/>
        </w:r>
        <w:r>
          <w:rPr>
            <w:noProof/>
            <w:webHidden/>
          </w:rPr>
          <w:instrText xml:space="preserve"> PAGEREF _Toc38480737 \h </w:instrText>
        </w:r>
        <w:r>
          <w:rPr>
            <w:noProof/>
            <w:webHidden/>
          </w:rPr>
        </w:r>
        <w:r>
          <w:rPr>
            <w:noProof/>
            <w:webHidden/>
          </w:rPr>
          <w:fldChar w:fldCharType="separate"/>
        </w:r>
        <w:r>
          <w:rPr>
            <w:noProof/>
            <w:webHidden/>
          </w:rPr>
          <w:t>8</w:t>
        </w:r>
        <w:r>
          <w:rPr>
            <w:noProof/>
            <w:webHidden/>
          </w:rPr>
          <w:fldChar w:fldCharType="end"/>
        </w:r>
      </w:hyperlink>
    </w:p>
    <w:p w14:paraId="390F814D" w14:textId="1A135323" w:rsidR="00C83552" w:rsidRDefault="00C83552">
      <w:pPr>
        <w:pStyle w:val="TableofFigures"/>
        <w:tabs>
          <w:tab w:val="right" w:leader="dot" w:pos="9350"/>
        </w:tabs>
        <w:rPr>
          <w:rFonts w:eastAsiaTheme="minorEastAsia"/>
          <w:noProof/>
          <w:lang w:val="en-GB" w:eastAsia="en-GB"/>
        </w:rPr>
      </w:pPr>
      <w:hyperlink w:anchor="_Toc38480738" w:history="1">
        <w:r w:rsidRPr="0072578A">
          <w:rPr>
            <w:rStyle w:val="Hyperlink"/>
            <w:noProof/>
          </w:rPr>
          <w:t>Figure 3</w:t>
        </w:r>
        <w:r w:rsidR="00304BAE">
          <w:rPr>
            <w:rStyle w:val="Hyperlink"/>
            <w:noProof/>
          </w:rPr>
          <w:t xml:space="preserve">-Smartwatch </w:t>
        </w:r>
        <w:r>
          <w:rPr>
            <w:noProof/>
            <w:webHidden/>
          </w:rPr>
          <w:tab/>
        </w:r>
        <w:r>
          <w:rPr>
            <w:noProof/>
            <w:webHidden/>
          </w:rPr>
          <w:fldChar w:fldCharType="begin"/>
        </w:r>
        <w:r>
          <w:rPr>
            <w:noProof/>
            <w:webHidden/>
          </w:rPr>
          <w:instrText xml:space="preserve"> PAGEREF _Toc38480738 \h </w:instrText>
        </w:r>
        <w:r>
          <w:rPr>
            <w:noProof/>
            <w:webHidden/>
          </w:rPr>
        </w:r>
        <w:r>
          <w:rPr>
            <w:noProof/>
            <w:webHidden/>
          </w:rPr>
          <w:fldChar w:fldCharType="separate"/>
        </w:r>
        <w:r>
          <w:rPr>
            <w:noProof/>
            <w:webHidden/>
          </w:rPr>
          <w:t>9</w:t>
        </w:r>
        <w:r>
          <w:rPr>
            <w:noProof/>
            <w:webHidden/>
          </w:rPr>
          <w:fldChar w:fldCharType="end"/>
        </w:r>
      </w:hyperlink>
    </w:p>
    <w:p w14:paraId="22E0478F" w14:textId="6B40488A" w:rsidR="00C83552" w:rsidRDefault="00C83552">
      <w:pPr>
        <w:pStyle w:val="TableofFigures"/>
        <w:tabs>
          <w:tab w:val="right" w:leader="dot" w:pos="9350"/>
        </w:tabs>
        <w:rPr>
          <w:rFonts w:eastAsiaTheme="minorEastAsia"/>
          <w:noProof/>
          <w:lang w:val="en-GB" w:eastAsia="en-GB"/>
        </w:rPr>
      </w:pPr>
      <w:hyperlink w:anchor="_Toc38480739" w:history="1">
        <w:r w:rsidRPr="0072578A">
          <w:rPr>
            <w:rStyle w:val="Hyperlink"/>
            <w:noProof/>
          </w:rPr>
          <w:t>Figure 4</w:t>
        </w:r>
        <w:r w:rsidR="00304BAE">
          <w:rPr>
            <w:rStyle w:val="Hyperlink"/>
            <w:noProof/>
          </w:rPr>
          <w:t xml:space="preserve">-Device interactions </w:t>
        </w:r>
        <w:r>
          <w:rPr>
            <w:noProof/>
            <w:webHidden/>
          </w:rPr>
          <w:tab/>
        </w:r>
        <w:r>
          <w:rPr>
            <w:noProof/>
            <w:webHidden/>
          </w:rPr>
          <w:fldChar w:fldCharType="begin"/>
        </w:r>
        <w:r>
          <w:rPr>
            <w:noProof/>
            <w:webHidden/>
          </w:rPr>
          <w:instrText xml:space="preserve"> PAGEREF _Toc38480739 \h </w:instrText>
        </w:r>
        <w:r>
          <w:rPr>
            <w:noProof/>
            <w:webHidden/>
          </w:rPr>
        </w:r>
        <w:r>
          <w:rPr>
            <w:noProof/>
            <w:webHidden/>
          </w:rPr>
          <w:fldChar w:fldCharType="separate"/>
        </w:r>
        <w:r>
          <w:rPr>
            <w:noProof/>
            <w:webHidden/>
          </w:rPr>
          <w:t>16</w:t>
        </w:r>
        <w:r>
          <w:rPr>
            <w:noProof/>
            <w:webHidden/>
          </w:rPr>
          <w:fldChar w:fldCharType="end"/>
        </w:r>
      </w:hyperlink>
    </w:p>
    <w:p w14:paraId="1125F199" w14:textId="2F3FD167" w:rsidR="00C83552" w:rsidRDefault="00C83552">
      <w:pPr>
        <w:pStyle w:val="TableofFigures"/>
        <w:tabs>
          <w:tab w:val="right" w:leader="dot" w:pos="9350"/>
        </w:tabs>
        <w:rPr>
          <w:rFonts w:eastAsiaTheme="minorEastAsia"/>
          <w:noProof/>
          <w:lang w:val="en-GB" w:eastAsia="en-GB"/>
        </w:rPr>
      </w:pPr>
      <w:hyperlink w:anchor="_Toc38480740" w:history="1">
        <w:r w:rsidRPr="0072578A">
          <w:rPr>
            <w:rStyle w:val="Hyperlink"/>
            <w:noProof/>
          </w:rPr>
          <w:t>Figure 5</w:t>
        </w:r>
        <w:r w:rsidR="00304BAE">
          <w:rPr>
            <w:rStyle w:val="Hyperlink"/>
            <w:noProof/>
          </w:rPr>
          <w:t xml:space="preserve">-Finite state for band </w:t>
        </w:r>
        <w:r>
          <w:rPr>
            <w:noProof/>
            <w:webHidden/>
          </w:rPr>
          <w:tab/>
        </w:r>
        <w:r>
          <w:rPr>
            <w:noProof/>
            <w:webHidden/>
          </w:rPr>
          <w:fldChar w:fldCharType="begin"/>
        </w:r>
        <w:r>
          <w:rPr>
            <w:noProof/>
            <w:webHidden/>
          </w:rPr>
          <w:instrText xml:space="preserve"> PAGEREF _Toc38480740 \h </w:instrText>
        </w:r>
        <w:r>
          <w:rPr>
            <w:noProof/>
            <w:webHidden/>
          </w:rPr>
        </w:r>
        <w:r>
          <w:rPr>
            <w:noProof/>
            <w:webHidden/>
          </w:rPr>
          <w:fldChar w:fldCharType="separate"/>
        </w:r>
        <w:r>
          <w:rPr>
            <w:noProof/>
            <w:webHidden/>
          </w:rPr>
          <w:t>19</w:t>
        </w:r>
        <w:r>
          <w:rPr>
            <w:noProof/>
            <w:webHidden/>
          </w:rPr>
          <w:fldChar w:fldCharType="end"/>
        </w:r>
      </w:hyperlink>
    </w:p>
    <w:p w14:paraId="77B23A58" w14:textId="12CA642A" w:rsidR="00C83552" w:rsidRDefault="00C83552">
      <w:pPr>
        <w:pStyle w:val="TableofFigures"/>
        <w:tabs>
          <w:tab w:val="right" w:leader="dot" w:pos="9350"/>
        </w:tabs>
        <w:rPr>
          <w:rFonts w:eastAsiaTheme="minorEastAsia"/>
          <w:noProof/>
          <w:lang w:val="en-GB" w:eastAsia="en-GB"/>
        </w:rPr>
      </w:pPr>
      <w:hyperlink w:anchor="_Toc38480741" w:history="1">
        <w:r w:rsidRPr="0072578A">
          <w:rPr>
            <w:rStyle w:val="Hyperlink"/>
            <w:noProof/>
          </w:rPr>
          <w:t>Figure 6</w:t>
        </w:r>
        <w:r w:rsidR="00304BAE">
          <w:rPr>
            <w:rStyle w:val="Hyperlink"/>
            <w:noProof/>
          </w:rPr>
          <w:t xml:space="preserve">-Database layout diagram </w:t>
        </w:r>
        <w:r>
          <w:rPr>
            <w:noProof/>
            <w:webHidden/>
          </w:rPr>
          <w:tab/>
        </w:r>
        <w:r>
          <w:rPr>
            <w:noProof/>
            <w:webHidden/>
          </w:rPr>
          <w:fldChar w:fldCharType="begin"/>
        </w:r>
        <w:r>
          <w:rPr>
            <w:noProof/>
            <w:webHidden/>
          </w:rPr>
          <w:instrText xml:space="preserve"> PAGEREF _Toc38480741 \h </w:instrText>
        </w:r>
        <w:r>
          <w:rPr>
            <w:noProof/>
            <w:webHidden/>
          </w:rPr>
        </w:r>
        <w:r>
          <w:rPr>
            <w:noProof/>
            <w:webHidden/>
          </w:rPr>
          <w:fldChar w:fldCharType="separate"/>
        </w:r>
        <w:r>
          <w:rPr>
            <w:noProof/>
            <w:webHidden/>
          </w:rPr>
          <w:t>19</w:t>
        </w:r>
        <w:r>
          <w:rPr>
            <w:noProof/>
            <w:webHidden/>
          </w:rPr>
          <w:fldChar w:fldCharType="end"/>
        </w:r>
      </w:hyperlink>
    </w:p>
    <w:p w14:paraId="0B7531EA" w14:textId="5EC4E9B0" w:rsidR="00C83552" w:rsidRDefault="00C83552">
      <w:pPr>
        <w:pStyle w:val="TableofFigures"/>
        <w:tabs>
          <w:tab w:val="right" w:leader="dot" w:pos="9350"/>
        </w:tabs>
        <w:rPr>
          <w:rFonts w:eastAsiaTheme="minorEastAsia"/>
          <w:noProof/>
          <w:lang w:val="en-GB" w:eastAsia="en-GB"/>
        </w:rPr>
      </w:pPr>
      <w:hyperlink w:anchor="_Toc38480742" w:history="1">
        <w:r w:rsidRPr="0072578A">
          <w:rPr>
            <w:rStyle w:val="Hyperlink"/>
            <w:noProof/>
          </w:rPr>
          <w:t>Figure 7</w:t>
        </w:r>
        <w:r w:rsidR="0040687B">
          <w:rPr>
            <w:rStyle w:val="Hyperlink"/>
            <w:noProof/>
          </w:rPr>
          <w:t xml:space="preserve">-Project zero </w:t>
        </w:r>
        <w:r>
          <w:rPr>
            <w:noProof/>
            <w:webHidden/>
          </w:rPr>
          <w:tab/>
        </w:r>
        <w:r>
          <w:rPr>
            <w:noProof/>
            <w:webHidden/>
          </w:rPr>
          <w:fldChar w:fldCharType="begin"/>
        </w:r>
        <w:r>
          <w:rPr>
            <w:noProof/>
            <w:webHidden/>
          </w:rPr>
          <w:instrText xml:space="preserve"> PAGEREF _Toc38480742 \h </w:instrText>
        </w:r>
        <w:r>
          <w:rPr>
            <w:noProof/>
            <w:webHidden/>
          </w:rPr>
        </w:r>
        <w:r>
          <w:rPr>
            <w:noProof/>
            <w:webHidden/>
          </w:rPr>
          <w:fldChar w:fldCharType="separate"/>
        </w:r>
        <w:r>
          <w:rPr>
            <w:noProof/>
            <w:webHidden/>
          </w:rPr>
          <w:t>24</w:t>
        </w:r>
        <w:r>
          <w:rPr>
            <w:noProof/>
            <w:webHidden/>
          </w:rPr>
          <w:fldChar w:fldCharType="end"/>
        </w:r>
      </w:hyperlink>
    </w:p>
    <w:p w14:paraId="2A089FDF" w14:textId="50FC5B9A" w:rsidR="00C83552" w:rsidRDefault="00C83552">
      <w:pPr>
        <w:pStyle w:val="TableofFigures"/>
        <w:tabs>
          <w:tab w:val="right" w:leader="dot" w:pos="9350"/>
        </w:tabs>
        <w:rPr>
          <w:rFonts w:eastAsiaTheme="minorEastAsia"/>
          <w:noProof/>
          <w:lang w:val="en-GB" w:eastAsia="en-GB"/>
        </w:rPr>
      </w:pPr>
      <w:hyperlink w:anchor="_Toc38480743" w:history="1">
        <w:r w:rsidRPr="0072578A">
          <w:rPr>
            <w:rStyle w:val="Hyperlink"/>
            <w:noProof/>
          </w:rPr>
          <w:t>Figure 8</w:t>
        </w:r>
        <w:r w:rsidR="0040687B">
          <w:rPr>
            <w:rStyle w:val="Hyperlink"/>
            <w:noProof/>
          </w:rPr>
          <w:t xml:space="preserve">-Simplelink </w:t>
        </w:r>
        <w:r>
          <w:rPr>
            <w:noProof/>
            <w:webHidden/>
          </w:rPr>
          <w:tab/>
        </w:r>
        <w:r>
          <w:rPr>
            <w:noProof/>
            <w:webHidden/>
          </w:rPr>
          <w:fldChar w:fldCharType="begin"/>
        </w:r>
        <w:r>
          <w:rPr>
            <w:noProof/>
            <w:webHidden/>
          </w:rPr>
          <w:instrText xml:space="preserve"> PAGEREF _Toc38480743 \h </w:instrText>
        </w:r>
        <w:r>
          <w:rPr>
            <w:noProof/>
            <w:webHidden/>
          </w:rPr>
        </w:r>
        <w:r>
          <w:rPr>
            <w:noProof/>
            <w:webHidden/>
          </w:rPr>
          <w:fldChar w:fldCharType="separate"/>
        </w:r>
        <w:r>
          <w:rPr>
            <w:noProof/>
            <w:webHidden/>
          </w:rPr>
          <w:t>25</w:t>
        </w:r>
        <w:r>
          <w:rPr>
            <w:noProof/>
            <w:webHidden/>
          </w:rPr>
          <w:fldChar w:fldCharType="end"/>
        </w:r>
      </w:hyperlink>
    </w:p>
    <w:p w14:paraId="27E9FAE4" w14:textId="576A4C5B" w:rsidR="00C83552" w:rsidRDefault="00C83552">
      <w:pPr>
        <w:pStyle w:val="TableofFigures"/>
        <w:tabs>
          <w:tab w:val="right" w:leader="dot" w:pos="9350"/>
        </w:tabs>
        <w:rPr>
          <w:rFonts w:eastAsiaTheme="minorEastAsia"/>
          <w:noProof/>
          <w:lang w:val="en-GB" w:eastAsia="en-GB"/>
        </w:rPr>
      </w:pPr>
      <w:hyperlink w:anchor="_Toc38480744" w:history="1">
        <w:r w:rsidRPr="0072578A">
          <w:rPr>
            <w:rStyle w:val="Hyperlink"/>
            <w:noProof/>
          </w:rPr>
          <w:t>Figure 9</w:t>
        </w:r>
        <w:r w:rsidR="0040687B">
          <w:rPr>
            <w:rStyle w:val="Hyperlink"/>
            <w:noProof/>
          </w:rPr>
          <w:t xml:space="preserve">-Simplelink starter </w:t>
        </w:r>
        <w:r>
          <w:rPr>
            <w:noProof/>
            <w:webHidden/>
          </w:rPr>
          <w:tab/>
        </w:r>
        <w:r>
          <w:rPr>
            <w:noProof/>
            <w:webHidden/>
          </w:rPr>
          <w:fldChar w:fldCharType="begin"/>
        </w:r>
        <w:r>
          <w:rPr>
            <w:noProof/>
            <w:webHidden/>
          </w:rPr>
          <w:instrText xml:space="preserve"> PAGEREF _Toc38480744 \h </w:instrText>
        </w:r>
        <w:r>
          <w:rPr>
            <w:noProof/>
            <w:webHidden/>
          </w:rPr>
        </w:r>
        <w:r>
          <w:rPr>
            <w:noProof/>
            <w:webHidden/>
          </w:rPr>
          <w:fldChar w:fldCharType="separate"/>
        </w:r>
        <w:r>
          <w:rPr>
            <w:noProof/>
            <w:webHidden/>
          </w:rPr>
          <w:t>25</w:t>
        </w:r>
        <w:r>
          <w:rPr>
            <w:noProof/>
            <w:webHidden/>
          </w:rPr>
          <w:fldChar w:fldCharType="end"/>
        </w:r>
      </w:hyperlink>
    </w:p>
    <w:p w14:paraId="564ABE3D" w14:textId="4921629D" w:rsidR="00C83552" w:rsidRDefault="00C83552">
      <w:pPr>
        <w:pStyle w:val="TableofFigures"/>
        <w:tabs>
          <w:tab w:val="right" w:leader="dot" w:pos="9350"/>
        </w:tabs>
        <w:rPr>
          <w:rFonts w:eastAsiaTheme="minorEastAsia"/>
          <w:noProof/>
          <w:lang w:val="en-GB" w:eastAsia="en-GB"/>
        </w:rPr>
      </w:pPr>
      <w:hyperlink w:anchor="_Toc38480745" w:history="1">
        <w:r w:rsidRPr="0072578A">
          <w:rPr>
            <w:rStyle w:val="Hyperlink"/>
            <w:noProof/>
          </w:rPr>
          <w:t>Figure 10</w:t>
        </w:r>
        <w:r w:rsidR="0040687B">
          <w:rPr>
            <w:rStyle w:val="Hyperlink"/>
            <w:noProof/>
          </w:rPr>
          <w:t xml:space="preserve">-Simplelink scanning </w:t>
        </w:r>
        <w:r>
          <w:rPr>
            <w:noProof/>
            <w:webHidden/>
          </w:rPr>
          <w:tab/>
        </w:r>
        <w:r>
          <w:rPr>
            <w:noProof/>
            <w:webHidden/>
          </w:rPr>
          <w:fldChar w:fldCharType="begin"/>
        </w:r>
        <w:r>
          <w:rPr>
            <w:noProof/>
            <w:webHidden/>
          </w:rPr>
          <w:instrText xml:space="preserve"> PAGEREF _Toc38480745 \h </w:instrText>
        </w:r>
        <w:r>
          <w:rPr>
            <w:noProof/>
            <w:webHidden/>
          </w:rPr>
        </w:r>
        <w:r>
          <w:rPr>
            <w:noProof/>
            <w:webHidden/>
          </w:rPr>
          <w:fldChar w:fldCharType="separate"/>
        </w:r>
        <w:r>
          <w:rPr>
            <w:noProof/>
            <w:webHidden/>
          </w:rPr>
          <w:t>26</w:t>
        </w:r>
        <w:r>
          <w:rPr>
            <w:noProof/>
            <w:webHidden/>
          </w:rPr>
          <w:fldChar w:fldCharType="end"/>
        </w:r>
      </w:hyperlink>
    </w:p>
    <w:p w14:paraId="0C7119F5" w14:textId="51602DF6" w:rsidR="00C83552" w:rsidRDefault="00C83552">
      <w:pPr>
        <w:pStyle w:val="TableofFigures"/>
        <w:tabs>
          <w:tab w:val="right" w:leader="dot" w:pos="9350"/>
        </w:tabs>
        <w:rPr>
          <w:rFonts w:eastAsiaTheme="minorEastAsia"/>
          <w:noProof/>
          <w:lang w:val="en-GB" w:eastAsia="en-GB"/>
        </w:rPr>
      </w:pPr>
      <w:hyperlink w:anchor="_Toc38480746" w:history="1">
        <w:r w:rsidRPr="0072578A">
          <w:rPr>
            <w:rStyle w:val="Hyperlink"/>
            <w:noProof/>
          </w:rPr>
          <w:t>Figure 11</w:t>
        </w:r>
        <w:r w:rsidR="0040687B">
          <w:rPr>
            <w:rStyle w:val="Hyperlink"/>
            <w:noProof/>
          </w:rPr>
          <w:t xml:space="preserve">-Simplelink device selection </w:t>
        </w:r>
        <w:r>
          <w:rPr>
            <w:noProof/>
            <w:webHidden/>
          </w:rPr>
          <w:tab/>
        </w:r>
        <w:r>
          <w:rPr>
            <w:noProof/>
            <w:webHidden/>
          </w:rPr>
          <w:fldChar w:fldCharType="begin"/>
        </w:r>
        <w:r>
          <w:rPr>
            <w:noProof/>
            <w:webHidden/>
          </w:rPr>
          <w:instrText xml:space="preserve"> PAGEREF _Toc38480746 \h </w:instrText>
        </w:r>
        <w:r>
          <w:rPr>
            <w:noProof/>
            <w:webHidden/>
          </w:rPr>
        </w:r>
        <w:r>
          <w:rPr>
            <w:noProof/>
            <w:webHidden/>
          </w:rPr>
          <w:fldChar w:fldCharType="separate"/>
        </w:r>
        <w:r>
          <w:rPr>
            <w:noProof/>
            <w:webHidden/>
          </w:rPr>
          <w:t>27</w:t>
        </w:r>
        <w:r>
          <w:rPr>
            <w:noProof/>
            <w:webHidden/>
          </w:rPr>
          <w:fldChar w:fldCharType="end"/>
        </w:r>
      </w:hyperlink>
    </w:p>
    <w:p w14:paraId="69FD7FC7" w14:textId="35967FBE" w:rsidR="00C83552" w:rsidRDefault="00C83552">
      <w:pPr>
        <w:pStyle w:val="TableofFigures"/>
        <w:tabs>
          <w:tab w:val="right" w:leader="dot" w:pos="9350"/>
        </w:tabs>
        <w:rPr>
          <w:rFonts w:eastAsiaTheme="minorEastAsia"/>
          <w:noProof/>
          <w:lang w:val="en-GB" w:eastAsia="en-GB"/>
        </w:rPr>
      </w:pPr>
      <w:hyperlink w:anchor="_Toc38480747" w:history="1">
        <w:r w:rsidRPr="0072578A">
          <w:rPr>
            <w:rStyle w:val="Hyperlink"/>
            <w:noProof/>
          </w:rPr>
          <w:t>Figure 12</w:t>
        </w:r>
        <w:r w:rsidR="0040687B">
          <w:rPr>
            <w:rStyle w:val="Hyperlink"/>
            <w:noProof/>
          </w:rPr>
          <w:t xml:space="preserve">-Simplelink service </w:t>
        </w:r>
        <w:r>
          <w:rPr>
            <w:noProof/>
            <w:webHidden/>
          </w:rPr>
          <w:tab/>
        </w:r>
        <w:r>
          <w:rPr>
            <w:noProof/>
            <w:webHidden/>
          </w:rPr>
          <w:fldChar w:fldCharType="begin"/>
        </w:r>
        <w:r>
          <w:rPr>
            <w:noProof/>
            <w:webHidden/>
          </w:rPr>
          <w:instrText xml:space="preserve"> PAGEREF _Toc38480747 \h </w:instrText>
        </w:r>
        <w:r>
          <w:rPr>
            <w:noProof/>
            <w:webHidden/>
          </w:rPr>
        </w:r>
        <w:r>
          <w:rPr>
            <w:noProof/>
            <w:webHidden/>
          </w:rPr>
          <w:fldChar w:fldCharType="separate"/>
        </w:r>
        <w:r>
          <w:rPr>
            <w:noProof/>
            <w:webHidden/>
          </w:rPr>
          <w:t>27</w:t>
        </w:r>
        <w:r>
          <w:rPr>
            <w:noProof/>
            <w:webHidden/>
          </w:rPr>
          <w:fldChar w:fldCharType="end"/>
        </w:r>
      </w:hyperlink>
    </w:p>
    <w:p w14:paraId="3D1BE2D7" w14:textId="380FE580" w:rsidR="00C83552" w:rsidRDefault="00C83552">
      <w:pPr>
        <w:pStyle w:val="TableofFigures"/>
        <w:tabs>
          <w:tab w:val="right" w:leader="dot" w:pos="9350"/>
        </w:tabs>
        <w:rPr>
          <w:rFonts w:eastAsiaTheme="minorEastAsia"/>
          <w:noProof/>
          <w:lang w:val="en-GB" w:eastAsia="en-GB"/>
        </w:rPr>
      </w:pPr>
      <w:hyperlink w:anchor="_Toc38480748" w:history="1">
        <w:r w:rsidRPr="0072578A">
          <w:rPr>
            <w:rStyle w:val="Hyperlink"/>
            <w:noProof/>
          </w:rPr>
          <w:t>Figure 13</w:t>
        </w:r>
        <w:r w:rsidR="00646C52">
          <w:rPr>
            <w:rStyle w:val="Hyperlink"/>
            <w:noProof/>
          </w:rPr>
          <w:t xml:space="preserve">-Launchpad PCB </w:t>
        </w:r>
        <w:r>
          <w:rPr>
            <w:noProof/>
            <w:webHidden/>
          </w:rPr>
          <w:tab/>
        </w:r>
        <w:r>
          <w:rPr>
            <w:noProof/>
            <w:webHidden/>
          </w:rPr>
          <w:fldChar w:fldCharType="begin"/>
        </w:r>
        <w:r>
          <w:rPr>
            <w:noProof/>
            <w:webHidden/>
          </w:rPr>
          <w:instrText xml:space="preserve"> PAGEREF _Toc38480748 \h </w:instrText>
        </w:r>
        <w:r>
          <w:rPr>
            <w:noProof/>
            <w:webHidden/>
          </w:rPr>
        </w:r>
        <w:r>
          <w:rPr>
            <w:noProof/>
            <w:webHidden/>
          </w:rPr>
          <w:fldChar w:fldCharType="separate"/>
        </w:r>
        <w:r>
          <w:rPr>
            <w:noProof/>
            <w:webHidden/>
          </w:rPr>
          <w:t>28</w:t>
        </w:r>
        <w:r>
          <w:rPr>
            <w:noProof/>
            <w:webHidden/>
          </w:rPr>
          <w:fldChar w:fldCharType="end"/>
        </w:r>
      </w:hyperlink>
    </w:p>
    <w:p w14:paraId="71DA1B02" w14:textId="3A8D1B40" w:rsidR="00C83552" w:rsidRDefault="00C83552">
      <w:pPr>
        <w:pStyle w:val="TableofFigures"/>
        <w:tabs>
          <w:tab w:val="right" w:leader="dot" w:pos="9350"/>
        </w:tabs>
        <w:rPr>
          <w:rFonts w:eastAsiaTheme="minorEastAsia"/>
          <w:noProof/>
          <w:lang w:val="en-GB" w:eastAsia="en-GB"/>
        </w:rPr>
      </w:pPr>
      <w:hyperlink w:anchor="_Toc38480749" w:history="1">
        <w:r w:rsidRPr="0072578A">
          <w:rPr>
            <w:rStyle w:val="Hyperlink"/>
            <w:noProof/>
          </w:rPr>
          <w:t>Figure 14</w:t>
        </w:r>
        <w:r w:rsidR="00646C52">
          <w:rPr>
            <w:rStyle w:val="Hyperlink"/>
            <w:noProof/>
          </w:rPr>
          <w:t xml:space="preserve">-Simplelink LED </w:t>
        </w:r>
        <w:r>
          <w:rPr>
            <w:noProof/>
            <w:webHidden/>
          </w:rPr>
          <w:tab/>
        </w:r>
        <w:r>
          <w:rPr>
            <w:noProof/>
            <w:webHidden/>
          </w:rPr>
          <w:fldChar w:fldCharType="begin"/>
        </w:r>
        <w:r>
          <w:rPr>
            <w:noProof/>
            <w:webHidden/>
          </w:rPr>
          <w:instrText xml:space="preserve"> PAGEREF _Toc38480749 \h </w:instrText>
        </w:r>
        <w:r>
          <w:rPr>
            <w:noProof/>
            <w:webHidden/>
          </w:rPr>
        </w:r>
        <w:r>
          <w:rPr>
            <w:noProof/>
            <w:webHidden/>
          </w:rPr>
          <w:fldChar w:fldCharType="separate"/>
        </w:r>
        <w:r>
          <w:rPr>
            <w:noProof/>
            <w:webHidden/>
          </w:rPr>
          <w:t>28</w:t>
        </w:r>
        <w:r>
          <w:rPr>
            <w:noProof/>
            <w:webHidden/>
          </w:rPr>
          <w:fldChar w:fldCharType="end"/>
        </w:r>
      </w:hyperlink>
    </w:p>
    <w:p w14:paraId="574B11D0" w14:textId="0EB2494C" w:rsidR="00C83552" w:rsidRDefault="00C83552">
      <w:pPr>
        <w:pStyle w:val="TableofFigures"/>
        <w:tabs>
          <w:tab w:val="right" w:leader="dot" w:pos="9350"/>
        </w:tabs>
        <w:rPr>
          <w:rFonts w:eastAsiaTheme="minorEastAsia"/>
          <w:noProof/>
          <w:lang w:val="en-GB" w:eastAsia="en-GB"/>
        </w:rPr>
      </w:pPr>
      <w:hyperlink w:anchor="_Toc38480750" w:history="1">
        <w:r w:rsidRPr="0072578A">
          <w:rPr>
            <w:rStyle w:val="Hyperlink"/>
            <w:noProof/>
          </w:rPr>
          <w:t>Figure 15</w:t>
        </w:r>
        <w:r w:rsidR="00646C52">
          <w:rPr>
            <w:rStyle w:val="Hyperlink"/>
            <w:noProof/>
          </w:rPr>
          <w:t xml:space="preserve">-About phone </w:t>
        </w:r>
        <w:r>
          <w:rPr>
            <w:noProof/>
            <w:webHidden/>
          </w:rPr>
          <w:tab/>
        </w:r>
        <w:r>
          <w:rPr>
            <w:noProof/>
            <w:webHidden/>
          </w:rPr>
          <w:fldChar w:fldCharType="begin"/>
        </w:r>
        <w:r>
          <w:rPr>
            <w:noProof/>
            <w:webHidden/>
          </w:rPr>
          <w:instrText xml:space="preserve"> PAGEREF _Toc38480750 \h </w:instrText>
        </w:r>
        <w:r>
          <w:rPr>
            <w:noProof/>
            <w:webHidden/>
          </w:rPr>
        </w:r>
        <w:r>
          <w:rPr>
            <w:noProof/>
            <w:webHidden/>
          </w:rPr>
          <w:fldChar w:fldCharType="separate"/>
        </w:r>
        <w:r>
          <w:rPr>
            <w:noProof/>
            <w:webHidden/>
          </w:rPr>
          <w:t>29</w:t>
        </w:r>
        <w:r>
          <w:rPr>
            <w:noProof/>
            <w:webHidden/>
          </w:rPr>
          <w:fldChar w:fldCharType="end"/>
        </w:r>
      </w:hyperlink>
    </w:p>
    <w:p w14:paraId="75F73C97" w14:textId="4D305C94" w:rsidR="00C83552" w:rsidRDefault="00C83552">
      <w:pPr>
        <w:pStyle w:val="TableofFigures"/>
        <w:tabs>
          <w:tab w:val="right" w:leader="dot" w:pos="9350"/>
        </w:tabs>
        <w:rPr>
          <w:rFonts w:eastAsiaTheme="minorEastAsia"/>
          <w:noProof/>
          <w:lang w:val="en-GB" w:eastAsia="en-GB"/>
        </w:rPr>
      </w:pPr>
      <w:hyperlink w:anchor="_Toc38480751" w:history="1">
        <w:r w:rsidRPr="0072578A">
          <w:rPr>
            <w:rStyle w:val="Hyperlink"/>
            <w:noProof/>
          </w:rPr>
          <w:t>Figure 16</w:t>
        </w:r>
        <w:r w:rsidR="00646C52">
          <w:rPr>
            <w:rStyle w:val="Hyperlink"/>
            <w:noProof/>
          </w:rPr>
          <w:t xml:space="preserve">-Software info </w:t>
        </w:r>
        <w:r>
          <w:rPr>
            <w:noProof/>
            <w:webHidden/>
          </w:rPr>
          <w:tab/>
        </w:r>
        <w:r>
          <w:rPr>
            <w:noProof/>
            <w:webHidden/>
          </w:rPr>
          <w:fldChar w:fldCharType="begin"/>
        </w:r>
        <w:r>
          <w:rPr>
            <w:noProof/>
            <w:webHidden/>
          </w:rPr>
          <w:instrText xml:space="preserve"> PAGEREF _Toc38480751 \h </w:instrText>
        </w:r>
        <w:r>
          <w:rPr>
            <w:noProof/>
            <w:webHidden/>
          </w:rPr>
        </w:r>
        <w:r>
          <w:rPr>
            <w:noProof/>
            <w:webHidden/>
          </w:rPr>
          <w:fldChar w:fldCharType="separate"/>
        </w:r>
        <w:r>
          <w:rPr>
            <w:noProof/>
            <w:webHidden/>
          </w:rPr>
          <w:t>29</w:t>
        </w:r>
        <w:r>
          <w:rPr>
            <w:noProof/>
            <w:webHidden/>
          </w:rPr>
          <w:fldChar w:fldCharType="end"/>
        </w:r>
      </w:hyperlink>
    </w:p>
    <w:p w14:paraId="28DC5981" w14:textId="54F8FFFC" w:rsidR="00C83552" w:rsidRDefault="00C83552">
      <w:pPr>
        <w:pStyle w:val="TableofFigures"/>
        <w:tabs>
          <w:tab w:val="right" w:leader="dot" w:pos="9350"/>
        </w:tabs>
        <w:rPr>
          <w:rFonts w:eastAsiaTheme="minorEastAsia"/>
          <w:noProof/>
          <w:lang w:val="en-GB" w:eastAsia="en-GB"/>
        </w:rPr>
      </w:pPr>
      <w:hyperlink w:anchor="_Toc38480752" w:history="1">
        <w:r w:rsidRPr="0072578A">
          <w:rPr>
            <w:rStyle w:val="Hyperlink"/>
            <w:noProof/>
          </w:rPr>
          <w:t>Figure 17</w:t>
        </w:r>
        <w:r w:rsidR="00646C52">
          <w:rPr>
            <w:rStyle w:val="Hyperlink"/>
            <w:noProof/>
          </w:rPr>
          <w:t xml:space="preserve">-Build number </w:t>
        </w:r>
        <w:r>
          <w:rPr>
            <w:noProof/>
            <w:webHidden/>
          </w:rPr>
          <w:tab/>
        </w:r>
        <w:r>
          <w:rPr>
            <w:noProof/>
            <w:webHidden/>
          </w:rPr>
          <w:fldChar w:fldCharType="begin"/>
        </w:r>
        <w:r>
          <w:rPr>
            <w:noProof/>
            <w:webHidden/>
          </w:rPr>
          <w:instrText xml:space="preserve"> PAGEREF _Toc38480752 \h </w:instrText>
        </w:r>
        <w:r>
          <w:rPr>
            <w:noProof/>
            <w:webHidden/>
          </w:rPr>
        </w:r>
        <w:r>
          <w:rPr>
            <w:noProof/>
            <w:webHidden/>
          </w:rPr>
          <w:fldChar w:fldCharType="separate"/>
        </w:r>
        <w:r>
          <w:rPr>
            <w:noProof/>
            <w:webHidden/>
          </w:rPr>
          <w:t>29</w:t>
        </w:r>
        <w:r>
          <w:rPr>
            <w:noProof/>
            <w:webHidden/>
          </w:rPr>
          <w:fldChar w:fldCharType="end"/>
        </w:r>
      </w:hyperlink>
    </w:p>
    <w:p w14:paraId="28626C07" w14:textId="369555FF" w:rsidR="00C83552" w:rsidRDefault="00C83552">
      <w:pPr>
        <w:pStyle w:val="TableofFigures"/>
        <w:tabs>
          <w:tab w:val="right" w:leader="dot" w:pos="9350"/>
        </w:tabs>
        <w:rPr>
          <w:rFonts w:eastAsiaTheme="minorEastAsia"/>
          <w:noProof/>
          <w:lang w:val="en-GB" w:eastAsia="en-GB"/>
        </w:rPr>
      </w:pPr>
      <w:hyperlink w:anchor="_Toc38480753" w:history="1">
        <w:r w:rsidRPr="0072578A">
          <w:rPr>
            <w:rStyle w:val="Hyperlink"/>
            <w:noProof/>
          </w:rPr>
          <w:t>Figure 18</w:t>
        </w:r>
        <w:r w:rsidR="00646C52">
          <w:rPr>
            <w:rStyle w:val="Hyperlink"/>
            <w:noProof/>
          </w:rPr>
          <w:t xml:space="preserve">-Developer </w:t>
        </w:r>
        <w:r>
          <w:rPr>
            <w:noProof/>
            <w:webHidden/>
          </w:rPr>
          <w:tab/>
        </w:r>
        <w:r>
          <w:rPr>
            <w:noProof/>
            <w:webHidden/>
          </w:rPr>
          <w:fldChar w:fldCharType="begin"/>
        </w:r>
        <w:r>
          <w:rPr>
            <w:noProof/>
            <w:webHidden/>
          </w:rPr>
          <w:instrText xml:space="preserve"> PAGEREF _Toc38480753 \h </w:instrText>
        </w:r>
        <w:r>
          <w:rPr>
            <w:noProof/>
            <w:webHidden/>
          </w:rPr>
        </w:r>
        <w:r>
          <w:rPr>
            <w:noProof/>
            <w:webHidden/>
          </w:rPr>
          <w:fldChar w:fldCharType="separate"/>
        </w:r>
        <w:r>
          <w:rPr>
            <w:noProof/>
            <w:webHidden/>
          </w:rPr>
          <w:t>30</w:t>
        </w:r>
        <w:r>
          <w:rPr>
            <w:noProof/>
            <w:webHidden/>
          </w:rPr>
          <w:fldChar w:fldCharType="end"/>
        </w:r>
      </w:hyperlink>
    </w:p>
    <w:p w14:paraId="62D70AED" w14:textId="380054C4" w:rsidR="00C83552" w:rsidRDefault="00C83552">
      <w:pPr>
        <w:pStyle w:val="TableofFigures"/>
        <w:tabs>
          <w:tab w:val="right" w:leader="dot" w:pos="9350"/>
        </w:tabs>
        <w:rPr>
          <w:rFonts w:eastAsiaTheme="minorEastAsia"/>
          <w:noProof/>
          <w:lang w:val="en-GB" w:eastAsia="en-GB"/>
        </w:rPr>
      </w:pPr>
      <w:hyperlink w:anchor="_Toc38480754" w:history="1">
        <w:r w:rsidRPr="0072578A">
          <w:rPr>
            <w:rStyle w:val="Hyperlink"/>
            <w:noProof/>
          </w:rPr>
          <w:t>Figure 19</w:t>
        </w:r>
        <w:r w:rsidR="00646C52">
          <w:rPr>
            <w:rStyle w:val="Hyperlink"/>
            <w:noProof/>
          </w:rPr>
          <w:t xml:space="preserve">-Developer options </w:t>
        </w:r>
        <w:r>
          <w:rPr>
            <w:noProof/>
            <w:webHidden/>
          </w:rPr>
          <w:tab/>
        </w:r>
        <w:r>
          <w:rPr>
            <w:noProof/>
            <w:webHidden/>
          </w:rPr>
          <w:fldChar w:fldCharType="begin"/>
        </w:r>
        <w:r>
          <w:rPr>
            <w:noProof/>
            <w:webHidden/>
          </w:rPr>
          <w:instrText xml:space="preserve"> PAGEREF _Toc38480754 \h </w:instrText>
        </w:r>
        <w:r>
          <w:rPr>
            <w:noProof/>
            <w:webHidden/>
          </w:rPr>
        </w:r>
        <w:r>
          <w:rPr>
            <w:noProof/>
            <w:webHidden/>
          </w:rPr>
          <w:fldChar w:fldCharType="separate"/>
        </w:r>
        <w:r>
          <w:rPr>
            <w:noProof/>
            <w:webHidden/>
          </w:rPr>
          <w:t>30</w:t>
        </w:r>
        <w:r>
          <w:rPr>
            <w:noProof/>
            <w:webHidden/>
          </w:rPr>
          <w:fldChar w:fldCharType="end"/>
        </w:r>
      </w:hyperlink>
    </w:p>
    <w:p w14:paraId="6ECB23C0" w14:textId="480764FB" w:rsidR="00C83552" w:rsidRDefault="00C83552">
      <w:pPr>
        <w:pStyle w:val="TableofFigures"/>
        <w:tabs>
          <w:tab w:val="right" w:leader="dot" w:pos="9350"/>
        </w:tabs>
        <w:rPr>
          <w:rFonts w:eastAsiaTheme="minorEastAsia"/>
          <w:noProof/>
          <w:lang w:val="en-GB" w:eastAsia="en-GB"/>
        </w:rPr>
      </w:pPr>
      <w:hyperlink w:anchor="_Toc38480755" w:history="1">
        <w:r w:rsidRPr="0072578A">
          <w:rPr>
            <w:rStyle w:val="Hyperlink"/>
            <w:noProof/>
          </w:rPr>
          <w:t>Figure 20</w:t>
        </w:r>
        <w:r w:rsidR="00646C52">
          <w:rPr>
            <w:rStyle w:val="Hyperlink"/>
            <w:noProof/>
          </w:rPr>
          <w:t xml:space="preserve">-USB debugging </w:t>
        </w:r>
        <w:r>
          <w:rPr>
            <w:noProof/>
            <w:webHidden/>
          </w:rPr>
          <w:tab/>
        </w:r>
        <w:r>
          <w:rPr>
            <w:noProof/>
            <w:webHidden/>
          </w:rPr>
          <w:fldChar w:fldCharType="begin"/>
        </w:r>
        <w:r>
          <w:rPr>
            <w:noProof/>
            <w:webHidden/>
          </w:rPr>
          <w:instrText xml:space="preserve"> PAGEREF _Toc38480755 \h </w:instrText>
        </w:r>
        <w:r>
          <w:rPr>
            <w:noProof/>
            <w:webHidden/>
          </w:rPr>
        </w:r>
        <w:r>
          <w:rPr>
            <w:noProof/>
            <w:webHidden/>
          </w:rPr>
          <w:fldChar w:fldCharType="separate"/>
        </w:r>
        <w:r>
          <w:rPr>
            <w:noProof/>
            <w:webHidden/>
          </w:rPr>
          <w:t>31</w:t>
        </w:r>
        <w:r>
          <w:rPr>
            <w:noProof/>
            <w:webHidden/>
          </w:rPr>
          <w:fldChar w:fldCharType="end"/>
        </w:r>
      </w:hyperlink>
    </w:p>
    <w:p w14:paraId="02276E0C" w14:textId="46009BEE" w:rsidR="00C83552" w:rsidRDefault="00C83552">
      <w:pPr>
        <w:pStyle w:val="TableofFigures"/>
        <w:tabs>
          <w:tab w:val="right" w:leader="dot" w:pos="9350"/>
        </w:tabs>
        <w:rPr>
          <w:rFonts w:eastAsiaTheme="minorEastAsia"/>
          <w:noProof/>
          <w:lang w:val="en-GB" w:eastAsia="en-GB"/>
        </w:rPr>
      </w:pPr>
      <w:hyperlink w:anchor="_Toc38480756" w:history="1">
        <w:r w:rsidRPr="0072578A">
          <w:rPr>
            <w:rStyle w:val="Hyperlink"/>
            <w:noProof/>
          </w:rPr>
          <w:t>Figure 21</w:t>
        </w:r>
        <w:r w:rsidR="00646C52">
          <w:rPr>
            <w:rStyle w:val="Hyperlink"/>
            <w:noProof/>
          </w:rPr>
          <w:t xml:space="preserve">-Studio test device </w:t>
        </w:r>
        <w:r>
          <w:rPr>
            <w:noProof/>
            <w:webHidden/>
          </w:rPr>
          <w:tab/>
        </w:r>
        <w:r>
          <w:rPr>
            <w:noProof/>
            <w:webHidden/>
          </w:rPr>
          <w:fldChar w:fldCharType="begin"/>
        </w:r>
        <w:r>
          <w:rPr>
            <w:noProof/>
            <w:webHidden/>
          </w:rPr>
          <w:instrText xml:space="preserve"> PAGEREF _Toc38480756 \h </w:instrText>
        </w:r>
        <w:r>
          <w:rPr>
            <w:noProof/>
            <w:webHidden/>
          </w:rPr>
        </w:r>
        <w:r>
          <w:rPr>
            <w:noProof/>
            <w:webHidden/>
          </w:rPr>
          <w:fldChar w:fldCharType="separate"/>
        </w:r>
        <w:r>
          <w:rPr>
            <w:noProof/>
            <w:webHidden/>
          </w:rPr>
          <w:t>31</w:t>
        </w:r>
        <w:r>
          <w:rPr>
            <w:noProof/>
            <w:webHidden/>
          </w:rPr>
          <w:fldChar w:fldCharType="end"/>
        </w:r>
      </w:hyperlink>
    </w:p>
    <w:p w14:paraId="3DB5680C" w14:textId="3DB2A106" w:rsidR="00C83552" w:rsidRDefault="00C83552">
      <w:pPr>
        <w:pStyle w:val="TableofFigures"/>
        <w:tabs>
          <w:tab w:val="right" w:leader="dot" w:pos="9350"/>
        </w:tabs>
        <w:rPr>
          <w:rFonts w:eastAsiaTheme="minorEastAsia"/>
          <w:noProof/>
          <w:lang w:val="en-GB" w:eastAsia="en-GB"/>
        </w:rPr>
      </w:pPr>
      <w:hyperlink w:anchor="_Toc38480757" w:history="1">
        <w:r w:rsidRPr="0072578A">
          <w:rPr>
            <w:rStyle w:val="Hyperlink"/>
            <w:noProof/>
          </w:rPr>
          <w:t>Figure 22</w:t>
        </w:r>
        <w:r w:rsidR="00646C52">
          <w:rPr>
            <w:rStyle w:val="Hyperlink"/>
            <w:noProof/>
          </w:rPr>
          <w:t xml:space="preserve">-WAMP homepage </w:t>
        </w:r>
        <w:r>
          <w:rPr>
            <w:noProof/>
            <w:webHidden/>
          </w:rPr>
          <w:tab/>
        </w:r>
        <w:r>
          <w:rPr>
            <w:noProof/>
            <w:webHidden/>
          </w:rPr>
          <w:fldChar w:fldCharType="begin"/>
        </w:r>
        <w:r>
          <w:rPr>
            <w:noProof/>
            <w:webHidden/>
          </w:rPr>
          <w:instrText xml:space="preserve"> PAGEREF _Toc38480757 \h </w:instrText>
        </w:r>
        <w:r>
          <w:rPr>
            <w:noProof/>
            <w:webHidden/>
          </w:rPr>
        </w:r>
        <w:r>
          <w:rPr>
            <w:noProof/>
            <w:webHidden/>
          </w:rPr>
          <w:fldChar w:fldCharType="separate"/>
        </w:r>
        <w:r>
          <w:rPr>
            <w:noProof/>
            <w:webHidden/>
          </w:rPr>
          <w:t>32</w:t>
        </w:r>
        <w:r>
          <w:rPr>
            <w:noProof/>
            <w:webHidden/>
          </w:rPr>
          <w:fldChar w:fldCharType="end"/>
        </w:r>
      </w:hyperlink>
    </w:p>
    <w:p w14:paraId="73657C36" w14:textId="2B6057D1" w:rsidR="00C83552" w:rsidRDefault="00C83552">
      <w:pPr>
        <w:pStyle w:val="TableofFigures"/>
        <w:tabs>
          <w:tab w:val="right" w:leader="dot" w:pos="9350"/>
        </w:tabs>
        <w:rPr>
          <w:rFonts w:eastAsiaTheme="minorEastAsia"/>
          <w:noProof/>
          <w:lang w:val="en-GB" w:eastAsia="en-GB"/>
        </w:rPr>
      </w:pPr>
      <w:hyperlink w:anchor="_Toc38480758" w:history="1">
        <w:r w:rsidRPr="0072578A">
          <w:rPr>
            <w:rStyle w:val="Hyperlink"/>
            <w:noProof/>
          </w:rPr>
          <w:t>Figure 23</w:t>
        </w:r>
        <w:r w:rsidR="00646C52">
          <w:rPr>
            <w:rStyle w:val="Hyperlink"/>
            <w:noProof/>
          </w:rPr>
          <w:t xml:space="preserve">-Connection OK </w:t>
        </w:r>
        <w:r>
          <w:rPr>
            <w:noProof/>
            <w:webHidden/>
          </w:rPr>
          <w:tab/>
        </w:r>
        <w:r>
          <w:rPr>
            <w:noProof/>
            <w:webHidden/>
          </w:rPr>
          <w:fldChar w:fldCharType="begin"/>
        </w:r>
        <w:r>
          <w:rPr>
            <w:noProof/>
            <w:webHidden/>
          </w:rPr>
          <w:instrText xml:space="preserve"> PAGEREF _Toc38480758 \h </w:instrText>
        </w:r>
        <w:r>
          <w:rPr>
            <w:noProof/>
            <w:webHidden/>
          </w:rPr>
        </w:r>
        <w:r>
          <w:rPr>
            <w:noProof/>
            <w:webHidden/>
          </w:rPr>
          <w:fldChar w:fldCharType="separate"/>
        </w:r>
        <w:r>
          <w:rPr>
            <w:noProof/>
            <w:webHidden/>
          </w:rPr>
          <w:t>33</w:t>
        </w:r>
        <w:r>
          <w:rPr>
            <w:noProof/>
            <w:webHidden/>
          </w:rPr>
          <w:fldChar w:fldCharType="end"/>
        </w:r>
      </w:hyperlink>
    </w:p>
    <w:p w14:paraId="175B0B05" w14:textId="16313A30" w:rsidR="00C83552" w:rsidRDefault="00C83552">
      <w:pPr>
        <w:pStyle w:val="TableofFigures"/>
        <w:tabs>
          <w:tab w:val="right" w:leader="dot" w:pos="9350"/>
        </w:tabs>
        <w:rPr>
          <w:rFonts w:eastAsiaTheme="minorEastAsia"/>
          <w:noProof/>
          <w:lang w:val="en-GB" w:eastAsia="en-GB"/>
        </w:rPr>
      </w:pPr>
      <w:hyperlink w:anchor="_Toc38480759" w:history="1">
        <w:r w:rsidRPr="0072578A">
          <w:rPr>
            <w:rStyle w:val="Hyperlink"/>
            <w:noProof/>
          </w:rPr>
          <w:t>Figure 24</w:t>
        </w:r>
        <w:r w:rsidR="00646C52">
          <w:rPr>
            <w:rStyle w:val="Hyperlink"/>
            <w:noProof/>
          </w:rPr>
          <w:t xml:space="preserve">-Powerband main page </w:t>
        </w:r>
        <w:r>
          <w:rPr>
            <w:noProof/>
            <w:webHidden/>
          </w:rPr>
          <w:tab/>
        </w:r>
        <w:r>
          <w:rPr>
            <w:noProof/>
            <w:webHidden/>
          </w:rPr>
          <w:fldChar w:fldCharType="begin"/>
        </w:r>
        <w:r>
          <w:rPr>
            <w:noProof/>
            <w:webHidden/>
          </w:rPr>
          <w:instrText xml:space="preserve"> PAGEREF _Toc38480759 \h </w:instrText>
        </w:r>
        <w:r>
          <w:rPr>
            <w:noProof/>
            <w:webHidden/>
          </w:rPr>
        </w:r>
        <w:r>
          <w:rPr>
            <w:noProof/>
            <w:webHidden/>
          </w:rPr>
          <w:fldChar w:fldCharType="separate"/>
        </w:r>
        <w:r>
          <w:rPr>
            <w:noProof/>
            <w:webHidden/>
          </w:rPr>
          <w:t>34</w:t>
        </w:r>
        <w:r>
          <w:rPr>
            <w:noProof/>
            <w:webHidden/>
          </w:rPr>
          <w:fldChar w:fldCharType="end"/>
        </w:r>
      </w:hyperlink>
    </w:p>
    <w:p w14:paraId="1AC28BC5" w14:textId="3B6BE34C" w:rsidR="00C83552" w:rsidRDefault="00C83552">
      <w:pPr>
        <w:pStyle w:val="TableofFigures"/>
        <w:tabs>
          <w:tab w:val="right" w:leader="dot" w:pos="9350"/>
        </w:tabs>
        <w:rPr>
          <w:rFonts w:eastAsiaTheme="minorEastAsia"/>
          <w:noProof/>
          <w:lang w:val="en-GB" w:eastAsia="en-GB"/>
        </w:rPr>
      </w:pPr>
      <w:hyperlink w:anchor="_Toc38480760" w:history="1">
        <w:r w:rsidRPr="0072578A">
          <w:rPr>
            <w:rStyle w:val="Hyperlink"/>
            <w:noProof/>
          </w:rPr>
          <w:t>Figure 25</w:t>
        </w:r>
        <w:r w:rsidR="00646C52">
          <w:rPr>
            <w:rStyle w:val="Hyperlink"/>
            <w:noProof/>
          </w:rPr>
          <w:t xml:space="preserve">-Powerband dev tools </w:t>
        </w:r>
        <w:r>
          <w:rPr>
            <w:noProof/>
            <w:webHidden/>
          </w:rPr>
          <w:tab/>
        </w:r>
        <w:r>
          <w:rPr>
            <w:noProof/>
            <w:webHidden/>
          </w:rPr>
          <w:fldChar w:fldCharType="begin"/>
        </w:r>
        <w:r>
          <w:rPr>
            <w:noProof/>
            <w:webHidden/>
          </w:rPr>
          <w:instrText xml:space="preserve"> PAGEREF _Toc38480760 \h </w:instrText>
        </w:r>
        <w:r>
          <w:rPr>
            <w:noProof/>
            <w:webHidden/>
          </w:rPr>
        </w:r>
        <w:r>
          <w:rPr>
            <w:noProof/>
            <w:webHidden/>
          </w:rPr>
          <w:fldChar w:fldCharType="separate"/>
        </w:r>
        <w:r>
          <w:rPr>
            <w:noProof/>
            <w:webHidden/>
          </w:rPr>
          <w:t>34</w:t>
        </w:r>
        <w:r>
          <w:rPr>
            <w:noProof/>
            <w:webHidden/>
          </w:rPr>
          <w:fldChar w:fldCharType="end"/>
        </w:r>
      </w:hyperlink>
    </w:p>
    <w:p w14:paraId="3478CCF3" w14:textId="4AD9C5A9" w:rsidR="00C83552" w:rsidRDefault="00C83552">
      <w:pPr>
        <w:pStyle w:val="TableofFigures"/>
        <w:tabs>
          <w:tab w:val="right" w:leader="dot" w:pos="9350"/>
        </w:tabs>
        <w:rPr>
          <w:rFonts w:eastAsiaTheme="minorEastAsia"/>
          <w:noProof/>
          <w:lang w:val="en-GB" w:eastAsia="en-GB"/>
        </w:rPr>
      </w:pPr>
      <w:hyperlink w:anchor="_Toc38480761" w:history="1">
        <w:r w:rsidRPr="0072578A">
          <w:rPr>
            <w:rStyle w:val="Hyperlink"/>
            <w:noProof/>
          </w:rPr>
          <w:t>Figure 26</w:t>
        </w:r>
        <w:r w:rsidR="00646C52">
          <w:rPr>
            <w:rStyle w:val="Hyperlink"/>
            <w:noProof/>
          </w:rPr>
          <w:t xml:space="preserve">-Send notification </w:t>
        </w:r>
        <w:r>
          <w:rPr>
            <w:noProof/>
            <w:webHidden/>
          </w:rPr>
          <w:tab/>
        </w:r>
        <w:r>
          <w:rPr>
            <w:noProof/>
            <w:webHidden/>
          </w:rPr>
          <w:fldChar w:fldCharType="begin"/>
        </w:r>
        <w:r>
          <w:rPr>
            <w:noProof/>
            <w:webHidden/>
          </w:rPr>
          <w:instrText xml:space="preserve"> PAGEREF _Toc38480761 \h </w:instrText>
        </w:r>
        <w:r>
          <w:rPr>
            <w:noProof/>
            <w:webHidden/>
          </w:rPr>
        </w:r>
        <w:r>
          <w:rPr>
            <w:noProof/>
            <w:webHidden/>
          </w:rPr>
          <w:fldChar w:fldCharType="separate"/>
        </w:r>
        <w:r>
          <w:rPr>
            <w:noProof/>
            <w:webHidden/>
          </w:rPr>
          <w:t>34</w:t>
        </w:r>
        <w:r>
          <w:rPr>
            <w:noProof/>
            <w:webHidden/>
          </w:rPr>
          <w:fldChar w:fldCharType="end"/>
        </w:r>
      </w:hyperlink>
    </w:p>
    <w:p w14:paraId="195B4B97" w14:textId="5F16C1D2" w:rsidR="00C83552" w:rsidRDefault="00C83552">
      <w:pPr>
        <w:pStyle w:val="TableofFigures"/>
        <w:tabs>
          <w:tab w:val="right" w:leader="dot" w:pos="9350"/>
        </w:tabs>
        <w:rPr>
          <w:rFonts w:eastAsiaTheme="minorEastAsia"/>
          <w:noProof/>
          <w:lang w:val="en-GB" w:eastAsia="en-GB"/>
        </w:rPr>
      </w:pPr>
      <w:hyperlink w:anchor="_Toc38480762" w:history="1">
        <w:r w:rsidRPr="0072578A">
          <w:rPr>
            <w:rStyle w:val="Hyperlink"/>
            <w:noProof/>
          </w:rPr>
          <w:t>Figure 27</w:t>
        </w:r>
        <w:r w:rsidR="00646C52">
          <w:rPr>
            <w:rStyle w:val="Hyperlink"/>
            <w:noProof/>
          </w:rPr>
          <w:t>-Development menu</w:t>
        </w:r>
        <w:r>
          <w:rPr>
            <w:noProof/>
            <w:webHidden/>
          </w:rPr>
          <w:tab/>
        </w:r>
        <w:r>
          <w:rPr>
            <w:noProof/>
            <w:webHidden/>
          </w:rPr>
          <w:fldChar w:fldCharType="begin"/>
        </w:r>
        <w:r>
          <w:rPr>
            <w:noProof/>
            <w:webHidden/>
          </w:rPr>
          <w:instrText xml:space="preserve"> PAGEREF _Toc38480762 \h </w:instrText>
        </w:r>
        <w:r>
          <w:rPr>
            <w:noProof/>
            <w:webHidden/>
          </w:rPr>
        </w:r>
        <w:r>
          <w:rPr>
            <w:noProof/>
            <w:webHidden/>
          </w:rPr>
          <w:fldChar w:fldCharType="separate"/>
        </w:r>
        <w:r>
          <w:rPr>
            <w:noProof/>
            <w:webHidden/>
          </w:rPr>
          <w:t>35</w:t>
        </w:r>
        <w:r>
          <w:rPr>
            <w:noProof/>
            <w:webHidden/>
          </w:rPr>
          <w:fldChar w:fldCharType="end"/>
        </w:r>
      </w:hyperlink>
    </w:p>
    <w:p w14:paraId="5E6F9401" w14:textId="68451994" w:rsidR="00C83552" w:rsidRDefault="00C83552">
      <w:pPr>
        <w:pStyle w:val="TableofFigures"/>
        <w:tabs>
          <w:tab w:val="right" w:leader="dot" w:pos="9350"/>
        </w:tabs>
        <w:rPr>
          <w:rFonts w:eastAsiaTheme="minorEastAsia"/>
          <w:noProof/>
          <w:lang w:val="en-GB" w:eastAsia="en-GB"/>
        </w:rPr>
      </w:pPr>
      <w:hyperlink w:anchor="_Toc38480763" w:history="1">
        <w:r w:rsidRPr="0072578A">
          <w:rPr>
            <w:rStyle w:val="Hyperlink"/>
            <w:noProof/>
          </w:rPr>
          <w:t>Figure 28</w:t>
        </w:r>
        <w:r w:rsidR="00646C52">
          <w:rPr>
            <w:rStyle w:val="Hyperlink"/>
            <w:noProof/>
          </w:rPr>
          <w:t>-</w:t>
        </w:r>
        <w:r w:rsidR="00662878">
          <w:rPr>
            <w:rStyle w:val="Hyperlink"/>
            <w:noProof/>
          </w:rPr>
          <w:t>Android</w:t>
        </w:r>
        <w:r w:rsidR="00646C52">
          <w:rPr>
            <w:rStyle w:val="Hyperlink"/>
            <w:noProof/>
          </w:rPr>
          <w:t xml:space="preserve"> studio code sample </w:t>
        </w:r>
        <w:r>
          <w:rPr>
            <w:noProof/>
            <w:webHidden/>
          </w:rPr>
          <w:tab/>
        </w:r>
        <w:r>
          <w:rPr>
            <w:noProof/>
            <w:webHidden/>
          </w:rPr>
          <w:fldChar w:fldCharType="begin"/>
        </w:r>
        <w:r>
          <w:rPr>
            <w:noProof/>
            <w:webHidden/>
          </w:rPr>
          <w:instrText xml:space="preserve"> PAGEREF _Toc38480763 \h </w:instrText>
        </w:r>
        <w:r>
          <w:rPr>
            <w:noProof/>
            <w:webHidden/>
          </w:rPr>
        </w:r>
        <w:r>
          <w:rPr>
            <w:noProof/>
            <w:webHidden/>
          </w:rPr>
          <w:fldChar w:fldCharType="separate"/>
        </w:r>
        <w:r>
          <w:rPr>
            <w:noProof/>
            <w:webHidden/>
          </w:rPr>
          <w:t>36</w:t>
        </w:r>
        <w:r>
          <w:rPr>
            <w:noProof/>
            <w:webHidden/>
          </w:rPr>
          <w:fldChar w:fldCharType="end"/>
        </w:r>
      </w:hyperlink>
    </w:p>
    <w:p w14:paraId="798DD462" w14:textId="74DDDBF7" w:rsidR="00C83552" w:rsidRDefault="00C83552">
      <w:pPr>
        <w:pStyle w:val="TableofFigures"/>
        <w:tabs>
          <w:tab w:val="right" w:leader="dot" w:pos="9350"/>
        </w:tabs>
        <w:rPr>
          <w:rFonts w:eastAsiaTheme="minorEastAsia"/>
          <w:noProof/>
          <w:lang w:val="en-GB" w:eastAsia="en-GB"/>
        </w:rPr>
      </w:pPr>
      <w:hyperlink w:anchor="_Toc38480764" w:history="1">
        <w:r w:rsidRPr="0072578A">
          <w:rPr>
            <w:rStyle w:val="Hyperlink"/>
            <w:noProof/>
          </w:rPr>
          <w:t>Figure 29</w:t>
        </w:r>
        <w:r w:rsidR="00646C52">
          <w:rPr>
            <w:rStyle w:val="Hyperlink"/>
            <w:noProof/>
          </w:rPr>
          <w:t xml:space="preserve">-Browse samples </w:t>
        </w:r>
        <w:r>
          <w:rPr>
            <w:noProof/>
            <w:webHidden/>
          </w:rPr>
          <w:tab/>
        </w:r>
        <w:r>
          <w:rPr>
            <w:noProof/>
            <w:webHidden/>
          </w:rPr>
          <w:fldChar w:fldCharType="begin"/>
        </w:r>
        <w:r>
          <w:rPr>
            <w:noProof/>
            <w:webHidden/>
          </w:rPr>
          <w:instrText xml:space="preserve"> PAGEREF _Toc38480764 \h </w:instrText>
        </w:r>
        <w:r>
          <w:rPr>
            <w:noProof/>
            <w:webHidden/>
          </w:rPr>
        </w:r>
        <w:r>
          <w:rPr>
            <w:noProof/>
            <w:webHidden/>
          </w:rPr>
          <w:fldChar w:fldCharType="separate"/>
        </w:r>
        <w:r>
          <w:rPr>
            <w:noProof/>
            <w:webHidden/>
          </w:rPr>
          <w:t>37</w:t>
        </w:r>
        <w:r>
          <w:rPr>
            <w:noProof/>
            <w:webHidden/>
          </w:rPr>
          <w:fldChar w:fldCharType="end"/>
        </w:r>
      </w:hyperlink>
    </w:p>
    <w:p w14:paraId="5119B4A1" w14:textId="57C43026" w:rsidR="00C83552" w:rsidRDefault="00C83552">
      <w:pPr>
        <w:pStyle w:val="TableofFigures"/>
        <w:tabs>
          <w:tab w:val="right" w:leader="dot" w:pos="9350"/>
        </w:tabs>
        <w:rPr>
          <w:rFonts w:eastAsiaTheme="minorEastAsia"/>
          <w:noProof/>
          <w:lang w:val="en-GB" w:eastAsia="en-GB"/>
        </w:rPr>
      </w:pPr>
      <w:hyperlink w:anchor="_Toc38480765" w:history="1">
        <w:r w:rsidRPr="0072578A">
          <w:rPr>
            <w:rStyle w:val="Hyperlink"/>
            <w:noProof/>
          </w:rPr>
          <w:t>Figure 30</w:t>
        </w:r>
        <w:r w:rsidR="00646C52">
          <w:rPr>
            <w:rStyle w:val="Hyperlink"/>
            <w:noProof/>
          </w:rPr>
          <w:t xml:space="preserve">-Deployment success </w:t>
        </w:r>
        <w:r>
          <w:rPr>
            <w:noProof/>
            <w:webHidden/>
          </w:rPr>
          <w:tab/>
        </w:r>
        <w:r>
          <w:rPr>
            <w:noProof/>
            <w:webHidden/>
          </w:rPr>
          <w:fldChar w:fldCharType="begin"/>
        </w:r>
        <w:r>
          <w:rPr>
            <w:noProof/>
            <w:webHidden/>
          </w:rPr>
          <w:instrText xml:space="preserve"> PAGEREF _Toc38480765 \h </w:instrText>
        </w:r>
        <w:r>
          <w:rPr>
            <w:noProof/>
            <w:webHidden/>
          </w:rPr>
        </w:r>
        <w:r>
          <w:rPr>
            <w:noProof/>
            <w:webHidden/>
          </w:rPr>
          <w:fldChar w:fldCharType="separate"/>
        </w:r>
        <w:r>
          <w:rPr>
            <w:noProof/>
            <w:webHidden/>
          </w:rPr>
          <w:t>37</w:t>
        </w:r>
        <w:r>
          <w:rPr>
            <w:noProof/>
            <w:webHidden/>
          </w:rPr>
          <w:fldChar w:fldCharType="end"/>
        </w:r>
      </w:hyperlink>
    </w:p>
    <w:p w14:paraId="6233563C" w14:textId="557B92DA" w:rsidR="00C83552" w:rsidRDefault="00C83552">
      <w:pPr>
        <w:pStyle w:val="TableofFigures"/>
        <w:tabs>
          <w:tab w:val="right" w:leader="dot" w:pos="9350"/>
        </w:tabs>
        <w:rPr>
          <w:rFonts w:eastAsiaTheme="minorEastAsia"/>
          <w:noProof/>
          <w:lang w:val="en-GB" w:eastAsia="en-GB"/>
        </w:rPr>
      </w:pPr>
      <w:hyperlink w:anchor="_Toc38480766" w:history="1">
        <w:r w:rsidRPr="0072578A">
          <w:rPr>
            <w:rStyle w:val="Hyperlink"/>
            <w:noProof/>
          </w:rPr>
          <w:t>Figure 31</w:t>
        </w:r>
        <w:r w:rsidR="00646C52">
          <w:rPr>
            <w:rStyle w:val="Hyperlink"/>
            <w:noProof/>
          </w:rPr>
          <w:t xml:space="preserve">-Test app icon </w:t>
        </w:r>
        <w:r>
          <w:rPr>
            <w:noProof/>
            <w:webHidden/>
          </w:rPr>
          <w:tab/>
        </w:r>
        <w:r>
          <w:rPr>
            <w:noProof/>
            <w:webHidden/>
          </w:rPr>
          <w:fldChar w:fldCharType="begin"/>
        </w:r>
        <w:r>
          <w:rPr>
            <w:noProof/>
            <w:webHidden/>
          </w:rPr>
          <w:instrText xml:space="preserve"> PAGEREF _Toc38480766 \h </w:instrText>
        </w:r>
        <w:r>
          <w:rPr>
            <w:noProof/>
            <w:webHidden/>
          </w:rPr>
        </w:r>
        <w:r>
          <w:rPr>
            <w:noProof/>
            <w:webHidden/>
          </w:rPr>
          <w:fldChar w:fldCharType="separate"/>
        </w:r>
        <w:r>
          <w:rPr>
            <w:noProof/>
            <w:webHidden/>
          </w:rPr>
          <w:t>38</w:t>
        </w:r>
        <w:r>
          <w:rPr>
            <w:noProof/>
            <w:webHidden/>
          </w:rPr>
          <w:fldChar w:fldCharType="end"/>
        </w:r>
      </w:hyperlink>
    </w:p>
    <w:p w14:paraId="66801C27" w14:textId="5B9CE35B" w:rsidR="00C83552" w:rsidRDefault="00C83552">
      <w:pPr>
        <w:pStyle w:val="TableofFigures"/>
        <w:tabs>
          <w:tab w:val="right" w:leader="dot" w:pos="9350"/>
        </w:tabs>
        <w:rPr>
          <w:rFonts w:eastAsiaTheme="minorEastAsia"/>
          <w:noProof/>
          <w:lang w:val="en-GB" w:eastAsia="en-GB"/>
        </w:rPr>
      </w:pPr>
      <w:hyperlink w:anchor="_Toc38480767" w:history="1">
        <w:r w:rsidRPr="0072578A">
          <w:rPr>
            <w:rStyle w:val="Hyperlink"/>
            <w:noProof/>
          </w:rPr>
          <w:t>Figure 32</w:t>
        </w:r>
        <w:r w:rsidR="00545163">
          <w:rPr>
            <w:rStyle w:val="Hyperlink"/>
            <w:noProof/>
          </w:rPr>
          <w:t xml:space="preserve">-Empty scan </w:t>
        </w:r>
        <w:r>
          <w:rPr>
            <w:noProof/>
            <w:webHidden/>
          </w:rPr>
          <w:tab/>
        </w:r>
        <w:r>
          <w:rPr>
            <w:noProof/>
            <w:webHidden/>
          </w:rPr>
          <w:fldChar w:fldCharType="begin"/>
        </w:r>
        <w:r>
          <w:rPr>
            <w:noProof/>
            <w:webHidden/>
          </w:rPr>
          <w:instrText xml:space="preserve"> PAGEREF _Toc38480767 \h </w:instrText>
        </w:r>
        <w:r>
          <w:rPr>
            <w:noProof/>
            <w:webHidden/>
          </w:rPr>
        </w:r>
        <w:r>
          <w:rPr>
            <w:noProof/>
            <w:webHidden/>
          </w:rPr>
          <w:fldChar w:fldCharType="separate"/>
        </w:r>
        <w:r>
          <w:rPr>
            <w:noProof/>
            <w:webHidden/>
          </w:rPr>
          <w:t>38</w:t>
        </w:r>
        <w:r>
          <w:rPr>
            <w:noProof/>
            <w:webHidden/>
          </w:rPr>
          <w:fldChar w:fldCharType="end"/>
        </w:r>
      </w:hyperlink>
    </w:p>
    <w:p w14:paraId="5BC4F4A2" w14:textId="59659638" w:rsidR="00C83552" w:rsidRDefault="00C83552">
      <w:pPr>
        <w:pStyle w:val="TableofFigures"/>
        <w:tabs>
          <w:tab w:val="right" w:leader="dot" w:pos="9350"/>
        </w:tabs>
        <w:rPr>
          <w:rFonts w:eastAsiaTheme="minorEastAsia"/>
          <w:noProof/>
          <w:lang w:val="en-GB" w:eastAsia="en-GB"/>
        </w:rPr>
      </w:pPr>
      <w:hyperlink w:anchor="_Toc38480768" w:history="1">
        <w:r w:rsidRPr="0072578A">
          <w:rPr>
            <w:rStyle w:val="Hyperlink"/>
            <w:noProof/>
          </w:rPr>
          <w:t>Figure 33</w:t>
        </w:r>
        <w:r w:rsidR="00545163">
          <w:rPr>
            <w:rStyle w:val="Hyperlink"/>
            <w:noProof/>
          </w:rPr>
          <w:t xml:space="preserve">-Available services </w:t>
        </w:r>
        <w:r>
          <w:rPr>
            <w:noProof/>
            <w:webHidden/>
          </w:rPr>
          <w:tab/>
        </w:r>
        <w:r>
          <w:rPr>
            <w:noProof/>
            <w:webHidden/>
          </w:rPr>
          <w:fldChar w:fldCharType="begin"/>
        </w:r>
        <w:r>
          <w:rPr>
            <w:noProof/>
            <w:webHidden/>
          </w:rPr>
          <w:instrText xml:space="preserve"> PAGEREF _Toc38480768 \h </w:instrText>
        </w:r>
        <w:r>
          <w:rPr>
            <w:noProof/>
            <w:webHidden/>
          </w:rPr>
        </w:r>
        <w:r>
          <w:rPr>
            <w:noProof/>
            <w:webHidden/>
          </w:rPr>
          <w:fldChar w:fldCharType="separate"/>
        </w:r>
        <w:r>
          <w:rPr>
            <w:noProof/>
            <w:webHidden/>
          </w:rPr>
          <w:t>38</w:t>
        </w:r>
        <w:r>
          <w:rPr>
            <w:noProof/>
            <w:webHidden/>
          </w:rPr>
          <w:fldChar w:fldCharType="end"/>
        </w:r>
      </w:hyperlink>
    </w:p>
    <w:p w14:paraId="2DE9DD58" w14:textId="3EC00324" w:rsidR="00C83552" w:rsidRDefault="00C83552">
      <w:pPr>
        <w:pStyle w:val="TableofFigures"/>
        <w:tabs>
          <w:tab w:val="right" w:leader="dot" w:pos="9350"/>
        </w:tabs>
        <w:rPr>
          <w:rFonts w:eastAsiaTheme="minorEastAsia"/>
          <w:noProof/>
          <w:lang w:val="en-GB" w:eastAsia="en-GB"/>
        </w:rPr>
      </w:pPr>
      <w:hyperlink w:anchor="_Toc38480769" w:history="1">
        <w:r w:rsidRPr="0072578A">
          <w:rPr>
            <w:rStyle w:val="Hyperlink"/>
            <w:noProof/>
          </w:rPr>
          <w:t>Figure 34</w:t>
        </w:r>
        <w:r w:rsidR="00545163">
          <w:rPr>
            <w:rStyle w:val="Hyperlink"/>
            <w:noProof/>
          </w:rPr>
          <w:t xml:space="preserve">-Available characteristics </w:t>
        </w:r>
        <w:r>
          <w:rPr>
            <w:noProof/>
            <w:webHidden/>
          </w:rPr>
          <w:tab/>
        </w:r>
        <w:r>
          <w:rPr>
            <w:noProof/>
            <w:webHidden/>
          </w:rPr>
          <w:fldChar w:fldCharType="begin"/>
        </w:r>
        <w:r>
          <w:rPr>
            <w:noProof/>
            <w:webHidden/>
          </w:rPr>
          <w:instrText xml:space="preserve"> PAGEREF _Toc38480769 \h </w:instrText>
        </w:r>
        <w:r>
          <w:rPr>
            <w:noProof/>
            <w:webHidden/>
          </w:rPr>
        </w:r>
        <w:r>
          <w:rPr>
            <w:noProof/>
            <w:webHidden/>
          </w:rPr>
          <w:fldChar w:fldCharType="separate"/>
        </w:r>
        <w:r>
          <w:rPr>
            <w:noProof/>
            <w:webHidden/>
          </w:rPr>
          <w:t>39</w:t>
        </w:r>
        <w:r>
          <w:rPr>
            <w:noProof/>
            <w:webHidden/>
          </w:rPr>
          <w:fldChar w:fldCharType="end"/>
        </w:r>
      </w:hyperlink>
    </w:p>
    <w:p w14:paraId="7FDD416C" w14:textId="15924C48" w:rsidR="00C83552" w:rsidRDefault="00C83552">
      <w:pPr>
        <w:pStyle w:val="TableofFigures"/>
        <w:tabs>
          <w:tab w:val="right" w:leader="dot" w:pos="9350"/>
        </w:tabs>
        <w:rPr>
          <w:rFonts w:eastAsiaTheme="minorEastAsia"/>
          <w:noProof/>
          <w:lang w:val="en-GB" w:eastAsia="en-GB"/>
        </w:rPr>
      </w:pPr>
      <w:hyperlink w:anchor="_Toc38480770" w:history="1">
        <w:r w:rsidRPr="0072578A">
          <w:rPr>
            <w:rStyle w:val="Hyperlink"/>
            <w:noProof/>
          </w:rPr>
          <w:t>Figure 35</w:t>
        </w:r>
        <w:r w:rsidR="00545163">
          <w:rPr>
            <w:rStyle w:val="Hyperlink"/>
            <w:noProof/>
          </w:rPr>
          <w:t xml:space="preserve">-BLE services </w:t>
        </w:r>
        <w:r>
          <w:rPr>
            <w:noProof/>
            <w:webHidden/>
          </w:rPr>
          <w:tab/>
        </w:r>
        <w:r>
          <w:rPr>
            <w:noProof/>
            <w:webHidden/>
          </w:rPr>
          <w:fldChar w:fldCharType="begin"/>
        </w:r>
        <w:r>
          <w:rPr>
            <w:noProof/>
            <w:webHidden/>
          </w:rPr>
          <w:instrText xml:space="preserve"> PAGEREF _Toc38480770 \h </w:instrText>
        </w:r>
        <w:r>
          <w:rPr>
            <w:noProof/>
            <w:webHidden/>
          </w:rPr>
        </w:r>
        <w:r>
          <w:rPr>
            <w:noProof/>
            <w:webHidden/>
          </w:rPr>
          <w:fldChar w:fldCharType="separate"/>
        </w:r>
        <w:r>
          <w:rPr>
            <w:noProof/>
            <w:webHidden/>
          </w:rPr>
          <w:t>40</w:t>
        </w:r>
        <w:r>
          <w:rPr>
            <w:noProof/>
            <w:webHidden/>
          </w:rPr>
          <w:fldChar w:fldCharType="end"/>
        </w:r>
      </w:hyperlink>
    </w:p>
    <w:p w14:paraId="6623BEDF" w14:textId="56BEF448" w:rsidR="00C83552" w:rsidRDefault="00C83552">
      <w:pPr>
        <w:pStyle w:val="TableofFigures"/>
        <w:tabs>
          <w:tab w:val="right" w:leader="dot" w:pos="9350"/>
        </w:tabs>
        <w:rPr>
          <w:rFonts w:eastAsiaTheme="minorEastAsia"/>
          <w:noProof/>
          <w:lang w:val="en-GB" w:eastAsia="en-GB"/>
        </w:rPr>
      </w:pPr>
      <w:hyperlink w:anchor="_Toc38480771" w:history="1">
        <w:r w:rsidRPr="0072578A">
          <w:rPr>
            <w:rStyle w:val="Hyperlink"/>
            <w:noProof/>
          </w:rPr>
          <w:t>Figure 36</w:t>
        </w:r>
        <w:r w:rsidR="00545163">
          <w:rPr>
            <w:rStyle w:val="Hyperlink"/>
            <w:noProof/>
          </w:rPr>
          <w:t xml:space="preserve">-Pin configuration </w:t>
        </w:r>
        <w:r>
          <w:rPr>
            <w:noProof/>
            <w:webHidden/>
          </w:rPr>
          <w:tab/>
        </w:r>
        <w:r>
          <w:rPr>
            <w:noProof/>
            <w:webHidden/>
          </w:rPr>
          <w:fldChar w:fldCharType="begin"/>
        </w:r>
        <w:r>
          <w:rPr>
            <w:noProof/>
            <w:webHidden/>
          </w:rPr>
          <w:instrText xml:space="preserve"> PAGEREF _Toc38480771 \h </w:instrText>
        </w:r>
        <w:r>
          <w:rPr>
            <w:noProof/>
            <w:webHidden/>
          </w:rPr>
        </w:r>
        <w:r>
          <w:rPr>
            <w:noProof/>
            <w:webHidden/>
          </w:rPr>
          <w:fldChar w:fldCharType="separate"/>
        </w:r>
        <w:r>
          <w:rPr>
            <w:noProof/>
            <w:webHidden/>
          </w:rPr>
          <w:t>40</w:t>
        </w:r>
        <w:r>
          <w:rPr>
            <w:noProof/>
            <w:webHidden/>
          </w:rPr>
          <w:fldChar w:fldCharType="end"/>
        </w:r>
      </w:hyperlink>
    </w:p>
    <w:p w14:paraId="51932C4A" w14:textId="77777777" w:rsidR="00653B46" w:rsidRDefault="00C83552">
      <w:r>
        <w:fldChar w:fldCharType="end"/>
      </w:r>
    </w:p>
    <w:p w14:paraId="55D301F7" w14:textId="4F0BE6F7" w:rsidR="00653B46" w:rsidRDefault="00653B46">
      <w:r>
        <w:t xml:space="preserve">Table of tables – </w:t>
      </w:r>
    </w:p>
    <w:p w14:paraId="4408AFA4" w14:textId="32C12FA9" w:rsidR="005B2728" w:rsidRPr="004744B4" w:rsidRDefault="004744B4">
      <w:r>
        <w:t xml:space="preserve">Table 1 Comparison of existing products. Pg10 </w:t>
      </w:r>
      <w:r>
        <w:br/>
        <w:t>Table 2 Comparison of energy harvesting methods. Pg13</w:t>
      </w:r>
      <w:r>
        <w:br/>
        <w:t xml:space="preserve">Table 3 Functional requirements for </w:t>
      </w:r>
      <w:r w:rsidR="00662878">
        <w:t>Android</w:t>
      </w:r>
      <w:r>
        <w:t xml:space="preserve"> app. Pg14 </w:t>
      </w:r>
      <w:r>
        <w:br/>
        <w:t xml:space="preserve">Table 4 Non-Functional requirements for </w:t>
      </w:r>
      <w:r w:rsidR="00662878">
        <w:t>Android</w:t>
      </w:r>
      <w:r>
        <w:t xml:space="preserve"> app. Pg15</w:t>
      </w:r>
      <w:r>
        <w:br/>
        <w:t>Table 5 Functional requirements for wristband. Pg15</w:t>
      </w:r>
      <w:r>
        <w:br/>
        <w:t>Table 6 Non-Functional requirements for wristband. Pg16</w:t>
      </w:r>
      <w:r>
        <w:br/>
        <w:t>Table 7 Functional requirements for database. Pg16</w:t>
      </w:r>
      <w:r>
        <w:br/>
        <w:t xml:space="preserve">Table 8 Non-Functional requirements for database. Pg16 </w:t>
      </w:r>
      <w:r w:rsidR="00653B46">
        <w:t xml:space="preserve"> </w:t>
      </w:r>
      <w:r w:rsidR="00662878">
        <w:br/>
        <w:t xml:space="preserve">Table 9 Comparison of MCU’s. Pg24 </w:t>
      </w:r>
      <w:r w:rsidR="00662878">
        <w:br/>
        <w:t>Table 10 Virtual environments. Pg25</w:t>
      </w:r>
      <w:r w:rsidR="00662878">
        <w:br/>
      </w:r>
      <w:r w:rsidR="005B2728">
        <w:br w:type="page"/>
      </w:r>
    </w:p>
    <w:p w14:paraId="58619DDA" w14:textId="5533386D" w:rsidR="00FC1A9A" w:rsidRDefault="00E37BE2" w:rsidP="00903D36">
      <w:pPr>
        <w:pStyle w:val="Heading1"/>
      </w:pPr>
      <w:bookmarkStart w:id="0" w:name="_Toc38492965"/>
      <w:r>
        <w:lastRenderedPageBreak/>
        <w:t xml:space="preserve">1 </w:t>
      </w:r>
      <w:r w:rsidR="00903D36">
        <w:t>Abstract</w:t>
      </w:r>
      <w:bookmarkEnd w:id="0"/>
      <w:r w:rsidR="00903D36">
        <w:t xml:space="preserve"> </w:t>
      </w:r>
    </w:p>
    <w:p w14:paraId="2DCA58D3" w14:textId="24766440" w:rsidR="00D50976" w:rsidRDefault="00225429" w:rsidP="00D50976">
      <w:r>
        <w:t xml:space="preserve">With the rise of mobile internet connected devices it is often commented on that people spend too much time looking at their devices and not enough time interacting with the real world. </w:t>
      </w:r>
    </w:p>
    <w:p w14:paraId="6CF0BAE5" w14:textId="69E4D69B" w:rsidR="00225429" w:rsidRPr="00D50976" w:rsidRDefault="00225429" w:rsidP="00D50976">
      <w:proofErr w:type="gramStart"/>
      <w:r>
        <w:t>In an attempt to</w:t>
      </w:r>
      <w:proofErr w:type="gramEnd"/>
      <w:r>
        <w:t xml:space="preserve"> tackle this problem this project will try to create a device to allow us to remain connected without distraction from our environment</w:t>
      </w:r>
    </w:p>
    <w:p w14:paraId="2A8E3223" w14:textId="469FAC9A" w:rsidR="00903D36" w:rsidRDefault="00E37BE2" w:rsidP="00903D36">
      <w:pPr>
        <w:pStyle w:val="Heading1"/>
      </w:pPr>
      <w:bookmarkStart w:id="1" w:name="_Toc38492966"/>
      <w:r>
        <w:t xml:space="preserve">2 </w:t>
      </w:r>
      <w:r w:rsidR="00903D36">
        <w:t>Acknowledgements</w:t>
      </w:r>
      <w:bookmarkEnd w:id="1"/>
    </w:p>
    <w:p w14:paraId="69508B02" w14:textId="77777777" w:rsidR="001F21F8" w:rsidRDefault="001F21F8" w:rsidP="00D50976">
      <w:r>
        <w:t xml:space="preserve">I would like to thank my supervisor Craig Duffy and my course leader Martin </w:t>
      </w:r>
      <w:proofErr w:type="spellStart"/>
      <w:r>
        <w:t>Serpell</w:t>
      </w:r>
      <w:proofErr w:type="spellEnd"/>
      <w:r>
        <w:t xml:space="preserve"> for their support and imparted knowledge during this difficult project, their feedback was essential in keeping the project on track. </w:t>
      </w:r>
    </w:p>
    <w:p w14:paraId="0840B2D4" w14:textId="2DF15061" w:rsidR="00D50976" w:rsidRDefault="001F21F8" w:rsidP="00D50976">
      <w:r>
        <w:t xml:space="preserve">I would like to thank </w:t>
      </w:r>
      <w:r w:rsidR="00225429">
        <w:t xml:space="preserve">Alan Mills, Jack Ransom and Harry </w:t>
      </w:r>
      <w:proofErr w:type="spellStart"/>
      <w:r w:rsidR="00225429">
        <w:t>Marcks</w:t>
      </w:r>
      <w:proofErr w:type="spellEnd"/>
      <w:r w:rsidR="00225429">
        <w:t xml:space="preserve"> for their technical support, writing support and idiocy review.</w:t>
      </w:r>
    </w:p>
    <w:p w14:paraId="582BDC02" w14:textId="7F652407" w:rsidR="001F21F8" w:rsidRPr="00D50976" w:rsidRDefault="001F21F8" w:rsidP="00D50976">
      <w:r>
        <w:t xml:space="preserve">I would also lastly like to thank Gary and Melanie </w:t>
      </w:r>
      <w:proofErr w:type="spellStart"/>
      <w:r>
        <w:t>Coulton</w:t>
      </w:r>
      <w:proofErr w:type="spellEnd"/>
      <w:r>
        <w:t xml:space="preserve"> </w:t>
      </w:r>
      <w:r w:rsidR="00720B7E">
        <w:t xml:space="preserve">for their </w:t>
      </w:r>
      <w:r w:rsidR="00225429">
        <w:t xml:space="preserve">academic </w:t>
      </w:r>
      <w:r w:rsidR="00720B7E">
        <w:t>support</w:t>
      </w:r>
      <w:r w:rsidR="00225429">
        <w:t xml:space="preserve"> and helping me keep my sanity in these difficult times. </w:t>
      </w:r>
    </w:p>
    <w:p w14:paraId="66BC08FD" w14:textId="75C5D56E" w:rsidR="00903D36" w:rsidRDefault="00E37BE2" w:rsidP="00903D36">
      <w:pPr>
        <w:pStyle w:val="Heading1"/>
      </w:pPr>
      <w:bookmarkStart w:id="2" w:name="_Toc38492967"/>
      <w:r>
        <w:t xml:space="preserve">3 </w:t>
      </w:r>
      <w:r w:rsidR="00903D36">
        <w:t>Introduction</w:t>
      </w:r>
      <w:bookmarkEnd w:id="2"/>
      <w:r w:rsidR="00903D36">
        <w:t xml:space="preserve"> </w:t>
      </w:r>
    </w:p>
    <w:p w14:paraId="5323646C" w14:textId="04476FCB" w:rsidR="004757E8" w:rsidRDefault="00E37BE2" w:rsidP="004757E8">
      <w:pPr>
        <w:pStyle w:val="Heading2"/>
      </w:pPr>
      <w:bookmarkStart w:id="3" w:name="_Toc38492968"/>
      <w:r>
        <w:t xml:space="preserve">3.1 </w:t>
      </w:r>
      <w:r w:rsidR="004757E8">
        <w:t>Background</w:t>
      </w:r>
      <w:bookmarkEnd w:id="3"/>
      <w:r w:rsidR="004757E8">
        <w:t xml:space="preserve"> </w:t>
      </w:r>
    </w:p>
    <w:p w14:paraId="741BDC83" w14:textId="2FFB3327" w:rsidR="00745E52" w:rsidRDefault="004757E8" w:rsidP="004757E8">
      <w:r>
        <w:t>This project was inspired by my housemate during my second year. She was experiencing some relationship issues with her partner at the time and after a long teary chat with her</w:t>
      </w:r>
      <w:r w:rsidR="00E9168B">
        <w:t>,</w:t>
      </w:r>
      <w:r>
        <w:t xml:space="preserve"> the primary cause of the issue was revealed – she felt that with her partner working long hours with his independent business and being out of contact with him for much of this time</w:t>
      </w:r>
      <w:r w:rsidR="00745E52">
        <w:t>,</w:t>
      </w:r>
      <w:r>
        <w:t xml:space="preserve"> that he would not think about h</w:t>
      </w:r>
      <w:r w:rsidR="00745E52">
        <w:t>er (it is worth noting that this is at time in history when most people have smart devices and are rarely unreachable).</w:t>
      </w:r>
    </w:p>
    <w:p w14:paraId="0F386F6A" w14:textId="0E7BCF52" w:rsidR="00745E52" w:rsidRDefault="00745E52" w:rsidP="004757E8">
      <w:r>
        <w:t xml:space="preserve">This got me to thinking that a discreate device without the distraction abilities of a smartphone or computer could fill this void in the technological landscape </w:t>
      </w:r>
      <w:r w:rsidR="001F21F8">
        <w:t>whilst</w:t>
      </w:r>
      <w:r>
        <w:t xml:space="preserve"> also being able to provide secondary useful functions to a user.</w:t>
      </w:r>
    </w:p>
    <w:p w14:paraId="407AECF6" w14:textId="7DC9ACEC" w:rsidR="00745E52" w:rsidRDefault="00E37BE2" w:rsidP="00745E52">
      <w:pPr>
        <w:pStyle w:val="Heading2"/>
      </w:pPr>
      <w:bookmarkStart w:id="4" w:name="_Toc38492969"/>
      <w:r>
        <w:t xml:space="preserve">3.2 </w:t>
      </w:r>
      <w:r w:rsidR="00745E52">
        <w:t>Direction</w:t>
      </w:r>
      <w:bookmarkEnd w:id="4"/>
      <w:r w:rsidR="00745E52">
        <w:t xml:space="preserve"> </w:t>
      </w:r>
    </w:p>
    <w:p w14:paraId="137588F2" w14:textId="350D4098" w:rsidR="00745E52" w:rsidRDefault="00745E52" w:rsidP="00745E52">
      <w:r>
        <w:t xml:space="preserve">Thinking on this subject further drew me to the concept of a simple </w:t>
      </w:r>
      <w:r w:rsidR="00CA7C24">
        <w:t>low-cost</w:t>
      </w:r>
      <w:r>
        <w:t xml:space="preserve"> device that can provide notification and potentially response to a user about an extremely limited number of matters without the user needing </w:t>
      </w:r>
      <w:r w:rsidR="00CA7C24">
        <w:t>to actively seek out this information or be concerned with the devices upkeep or setup.</w:t>
      </w:r>
    </w:p>
    <w:p w14:paraId="20403BA4" w14:textId="631B3C92" w:rsidR="00CA7C24" w:rsidRDefault="00CA7C24" w:rsidP="00745E52">
      <w:r>
        <w:t>From this I noticed the ubiquitous appearance over the last decade or two of rubber wristbands worn by people to show support for various causes such as Cancer Research and Help for Heroes. These bands were inexpensive and did not require maintenance from the wearer as per other forms of jewelry.</w:t>
      </w:r>
      <w:r>
        <w:br/>
        <w:t>With this in mind</w:t>
      </w:r>
      <w:r w:rsidR="00617133">
        <w:t>,</w:t>
      </w:r>
      <w:r>
        <w:t xml:space="preserve"> I wondered if my notification idea could be integrated into a band like this in such a way that the band maintains its </w:t>
      </w:r>
      <w:r w:rsidR="00617133">
        <w:t xml:space="preserve">key plus points – low cost, zero maintenance and robustness. </w:t>
      </w:r>
      <w:r>
        <w:t xml:space="preserve"> </w:t>
      </w:r>
      <w:r w:rsidR="00617133">
        <w:br/>
        <w:t>I have an interest in mechanical watches and wondered if that kinetic (often described as ‘automatic’) mechanisms used to power many high-end watches such as those by Rolex, Omega and P</w:t>
      </w:r>
      <w:r w:rsidR="00617133" w:rsidRPr="00617133">
        <w:t xml:space="preserve">atek </w:t>
      </w:r>
      <w:r w:rsidR="00617133">
        <w:t>P</w:t>
      </w:r>
      <w:r w:rsidR="00617133" w:rsidRPr="00617133">
        <w:t>hilippe</w:t>
      </w:r>
      <w:r w:rsidR="00617133">
        <w:t xml:space="preserve"> could be adapted to provide power to the device allowing the user to never have to perform maintenance for the life of the device.</w:t>
      </w:r>
      <w:r w:rsidR="00617133" w:rsidRPr="00617133">
        <w:t xml:space="preserve"> </w:t>
      </w:r>
      <w:r w:rsidR="00617133">
        <w:t xml:space="preserve"> </w:t>
      </w:r>
    </w:p>
    <w:p w14:paraId="26EF974A" w14:textId="4FE382B8" w:rsidR="00E55616" w:rsidRDefault="00E37BE2" w:rsidP="00E55616">
      <w:pPr>
        <w:pStyle w:val="Heading2"/>
      </w:pPr>
      <w:bookmarkStart w:id="5" w:name="_Toc38492970"/>
      <w:r>
        <w:lastRenderedPageBreak/>
        <w:t xml:space="preserve">3.3 </w:t>
      </w:r>
      <w:r w:rsidR="00E55616">
        <w:t>Intended audience</w:t>
      </w:r>
      <w:bookmarkEnd w:id="5"/>
      <w:r w:rsidR="00E55616">
        <w:t xml:space="preserve"> </w:t>
      </w:r>
    </w:p>
    <w:p w14:paraId="7AE6D503" w14:textId="2A1E8B9E" w:rsidR="00467F0A" w:rsidRPr="00467F0A" w:rsidRDefault="007A35B2" w:rsidP="00467F0A">
      <w:r>
        <w:t xml:space="preserve">Outlined below is the main intended audience for this product. However, this should not be considered an exhaustive list as use cases should be considered an interpretive element. </w:t>
      </w:r>
      <w:r w:rsidR="00467F0A">
        <w:t xml:space="preserve"> </w:t>
      </w:r>
    </w:p>
    <w:p w14:paraId="1753416B" w14:textId="105E8186" w:rsidR="00E55616" w:rsidRDefault="00E55616" w:rsidP="00E55616">
      <w:pPr>
        <w:pStyle w:val="ListParagraph"/>
        <w:numPr>
          <w:ilvl w:val="0"/>
          <w:numId w:val="22"/>
        </w:numPr>
      </w:pPr>
      <w:r>
        <w:t xml:space="preserve">Youth </w:t>
      </w:r>
      <w:r w:rsidR="004B7712">
        <w:t>(&gt;18)</w:t>
      </w:r>
    </w:p>
    <w:p w14:paraId="56AA177E" w14:textId="421F4FA6" w:rsidR="00E55616" w:rsidRDefault="00E55616" w:rsidP="00E55616">
      <w:pPr>
        <w:pStyle w:val="ListParagraph"/>
        <w:numPr>
          <w:ilvl w:val="1"/>
          <w:numId w:val="22"/>
        </w:numPr>
      </w:pPr>
      <w:r>
        <w:t>‘best friends’</w:t>
      </w:r>
    </w:p>
    <w:p w14:paraId="463F65BA" w14:textId="149B9FB1" w:rsidR="00E55616" w:rsidRDefault="004B7712" w:rsidP="00E55616">
      <w:pPr>
        <w:pStyle w:val="ListParagraph"/>
        <w:numPr>
          <w:ilvl w:val="1"/>
          <w:numId w:val="22"/>
        </w:numPr>
      </w:pPr>
      <w:r>
        <w:t>Boyfriend/Girlfriend</w:t>
      </w:r>
    </w:p>
    <w:p w14:paraId="36C3C0FA" w14:textId="532E17A1" w:rsidR="004B7712" w:rsidRDefault="004B7712" w:rsidP="004B7712">
      <w:pPr>
        <w:pStyle w:val="ListParagraph"/>
        <w:numPr>
          <w:ilvl w:val="1"/>
          <w:numId w:val="22"/>
        </w:numPr>
      </w:pPr>
      <w:r>
        <w:t xml:space="preserve">Parents summoning children </w:t>
      </w:r>
    </w:p>
    <w:p w14:paraId="2A4D6716" w14:textId="45093E3C" w:rsidR="004B7712" w:rsidRDefault="00F95CD2" w:rsidP="004B7712">
      <w:pPr>
        <w:pStyle w:val="ListParagraph"/>
        <w:numPr>
          <w:ilvl w:val="0"/>
          <w:numId w:val="22"/>
        </w:numPr>
      </w:pPr>
      <w:r>
        <w:t xml:space="preserve">Adults </w:t>
      </w:r>
    </w:p>
    <w:p w14:paraId="0EA566C8" w14:textId="5DA6B98C" w:rsidR="00F95CD2" w:rsidRDefault="00296839" w:rsidP="00F95CD2">
      <w:pPr>
        <w:pStyle w:val="ListParagraph"/>
        <w:numPr>
          <w:ilvl w:val="1"/>
          <w:numId w:val="22"/>
        </w:numPr>
      </w:pPr>
      <w:r>
        <w:t xml:space="preserve">Parents of the above </w:t>
      </w:r>
    </w:p>
    <w:p w14:paraId="60290AF8" w14:textId="50BD70E0" w:rsidR="00296839" w:rsidRDefault="00296839" w:rsidP="00F95CD2">
      <w:pPr>
        <w:pStyle w:val="ListParagraph"/>
        <w:numPr>
          <w:ilvl w:val="1"/>
          <w:numId w:val="22"/>
        </w:numPr>
      </w:pPr>
      <w:r>
        <w:t>Healthcare workers (if embedded in rubber as charity wristbands hygiene should be simple)</w:t>
      </w:r>
    </w:p>
    <w:p w14:paraId="0EA02C73" w14:textId="618E7E3B" w:rsidR="00243998" w:rsidRDefault="00243998" w:rsidP="00F95CD2">
      <w:pPr>
        <w:pStyle w:val="ListParagraph"/>
        <w:numPr>
          <w:ilvl w:val="1"/>
          <w:numId w:val="22"/>
        </w:numPr>
      </w:pPr>
      <w:r>
        <w:t>Hospital staff as a method of mass notification – as a replacement to a pager</w:t>
      </w:r>
    </w:p>
    <w:p w14:paraId="328D90E6" w14:textId="0E96CEBE" w:rsidR="00243998" w:rsidRDefault="00243998" w:rsidP="00243998">
      <w:pPr>
        <w:pStyle w:val="ListParagraph"/>
        <w:numPr>
          <w:ilvl w:val="1"/>
          <w:numId w:val="22"/>
        </w:numPr>
      </w:pPr>
      <w:r w:rsidRPr="00243998">
        <w:t xml:space="preserve">Events staff as a </w:t>
      </w:r>
      <w:r>
        <w:t>method</w:t>
      </w:r>
      <w:r w:rsidRPr="00243998">
        <w:t xml:space="preserve"> to notify groups of people </w:t>
      </w:r>
    </w:p>
    <w:p w14:paraId="79C84590" w14:textId="01CFF314" w:rsidR="00296839" w:rsidRDefault="00296839" w:rsidP="00F95CD2">
      <w:pPr>
        <w:pStyle w:val="ListParagraph"/>
        <w:numPr>
          <w:ilvl w:val="1"/>
          <w:numId w:val="22"/>
        </w:numPr>
      </w:pPr>
      <w:r>
        <w:t xml:space="preserve">Lovers </w:t>
      </w:r>
    </w:p>
    <w:p w14:paraId="21ACE60A" w14:textId="3CC1C02A" w:rsidR="00296839" w:rsidRDefault="00296839" w:rsidP="00F95CD2">
      <w:pPr>
        <w:pStyle w:val="ListParagraph"/>
        <w:numPr>
          <w:ilvl w:val="1"/>
          <w:numId w:val="22"/>
        </w:numPr>
      </w:pPr>
      <w:r>
        <w:t xml:space="preserve">Those in need of discreate notification </w:t>
      </w:r>
    </w:p>
    <w:p w14:paraId="3A0E47AC" w14:textId="05E25225" w:rsidR="00745E52" w:rsidRDefault="00E37BE2" w:rsidP="00745E52">
      <w:pPr>
        <w:pStyle w:val="Heading2"/>
      </w:pPr>
      <w:bookmarkStart w:id="6" w:name="_Toc38492971"/>
      <w:r>
        <w:t xml:space="preserve">3.4 </w:t>
      </w:r>
      <w:r w:rsidR="00745E52">
        <w:t>Objectives</w:t>
      </w:r>
      <w:bookmarkEnd w:id="6"/>
      <w:r w:rsidR="00745E52">
        <w:t xml:space="preserve"> </w:t>
      </w:r>
    </w:p>
    <w:p w14:paraId="101DA8A4" w14:textId="2C38D9C2" w:rsidR="00DE2CCC" w:rsidRPr="00DE2CCC" w:rsidRDefault="007A35B2" w:rsidP="00DE2CCC">
      <w:r>
        <w:t>Outlined below are</w:t>
      </w:r>
      <w:r w:rsidR="00DE2CCC">
        <w:t xml:space="preserve"> the main objectives of the project. Though not </w:t>
      </w:r>
      <w:proofErr w:type="gramStart"/>
      <w:r w:rsidR="00DE2CCC">
        <w:t>all of</w:t>
      </w:r>
      <w:proofErr w:type="gramEnd"/>
      <w:r w:rsidR="00DE2CCC">
        <w:t xml:space="preserve"> these objectives may be fulfilled </w:t>
      </w:r>
      <w:r w:rsidR="00467F0A">
        <w:t>they will be taken into consideration at each stage of the design and productions process.</w:t>
      </w:r>
    </w:p>
    <w:p w14:paraId="31A420C3" w14:textId="3FF56F7E" w:rsidR="00617133" w:rsidRDefault="00617133" w:rsidP="00617133">
      <w:pPr>
        <w:pStyle w:val="ListParagraph"/>
        <w:numPr>
          <w:ilvl w:val="0"/>
          <w:numId w:val="1"/>
        </w:numPr>
      </w:pPr>
      <w:r>
        <w:t xml:space="preserve">Low cost </w:t>
      </w:r>
    </w:p>
    <w:p w14:paraId="45C307B8" w14:textId="015E710B" w:rsidR="00617133" w:rsidRDefault="00617133" w:rsidP="00617133">
      <w:pPr>
        <w:pStyle w:val="ListParagraph"/>
        <w:numPr>
          <w:ilvl w:val="0"/>
          <w:numId w:val="1"/>
        </w:numPr>
      </w:pPr>
      <w:r>
        <w:t>Low power requirements</w:t>
      </w:r>
    </w:p>
    <w:p w14:paraId="1F237263" w14:textId="157C2A6E" w:rsidR="00617133" w:rsidRDefault="00324E16" w:rsidP="00617133">
      <w:pPr>
        <w:pStyle w:val="ListParagraph"/>
        <w:numPr>
          <w:ilvl w:val="0"/>
          <w:numId w:val="1"/>
        </w:numPr>
      </w:pPr>
      <w:r>
        <w:t xml:space="preserve">Short range communication with a more powerful device </w:t>
      </w:r>
    </w:p>
    <w:p w14:paraId="74A8C281" w14:textId="7039F3E3" w:rsidR="004757E8" w:rsidRPr="004757E8" w:rsidRDefault="00324E16" w:rsidP="00243998">
      <w:pPr>
        <w:pStyle w:val="ListParagraph"/>
        <w:numPr>
          <w:ilvl w:val="0"/>
          <w:numId w:val="1"/>
        </w:numPr>
      </w:pPr>
      <w:r>
        <w:t xml:space="preserve">Haptic feedback </w:t>
      </w:r>
    </w:p>
    <w:p w14:paraId="52463CAC" w14:textId="68313E5A" w:rsidR="00903D36" w:rsidRDefault="00E37BE2" w:rsidP="00617133">
      <w:pPr>
        <w:pStyle w:val="Heading1"/>
      </w:pPr>
      <w:bookmarkStart w:id="7" w:name="_Toc38492972"/>
      <w:r>
        <w:t xml:space="preserve">4 </w:t>
      </w:r>
      <w:r w:rsidR="00903D36" w:rsidRPr="00617133">
        <w:t>Research</w:t>
      </w:r>
      <w:bookmarkEnd w:id="7"/>
      <w:r w:rsidR="00903D36">
        <w:t xml:space="preserve"> </w:t>
      </w:r>
    </w:p>
    <w:p w14:paraId="3D986501" w14:textId="21D9BE1D" w:rsidR="009B3169" w:rsidRDefault="00E37BE2" w:rsidP="009B3169">
      <w:pPr>
        <w:pStyle w:val="Heading2"/>
      </w:pPr>
      <w:bookmarkStart w:id="8" w:name="_Toc38492973"/>
      <w:r>
        <w:t xml:space="preserve">4.1 </w:t>
      </w:r>
      <w:r w:rsidR="009B3169">
        <w:t>Haptic feedback</w:t>
      </w:r>
      <w:bookmarkEnd w:id="8"/>
      <w:r w:rsidR="009B3169">
        <w:t xml:space="preserve"> </w:t>
      </w:r>
    </w:p>
    <w:p w14:paraId="789099FC" w14:textId="497DFA3F" w:rsidR="009B3169" w:rsidRDefault="00C97999" w:rsidP="009B3169">
      <w:r>
        <w:t>In our day to day lives we are provided with huge amounts of information from our senses , our brains interpret the</w:t>
      </w:r>
      <w:r w:rsidR="005D7F71">
        <w:t>se</w:t>
      </w:r>
      <w:r>
        <w:t xml:space="preserve"> inputs from our senses and react accordingly </w:t>
      </w:r>
      <w:r w:rsidR="008F72BE">
        <w:fldChar w:fldCharType="begin"/>
      </w:r>
      <w:r w:rsidR="008F72BE">
        <w:instrText>ADDIN RW.CITE{{97 Filbey,R.A. 2013}}</w:instrText>
      </w:r>
      <w:r w:rsidR="008F72BE">
        <w:fldChar w:fldCharType="separate"/>
      </w:r>
      <w:r w:rsidR="008F72BE" w:rsidRPr="008F72BE">
        <w:rPr>
          <w:rFonts w:ascii="Calibri" w:hAnsi="Calibri" w:cs="Calibri"/>
          <w:bCs/>
        </w:rPr>
        <w:t>(</w:t>
      </w:r>
      <w:proofErr w:type="spellStart"/>
      <w:r w:rsidR="008F72BE" w:rsidRPr="008F72BE">
        <w:rPr>
          <w:rFonts w:ascii="Calibri" w:hAnsi="Calibri" w:cs="Calibri"/>
          <w:bCs/>
        </w:rPr>
        <w:t>Filbey</w:t>
      </w:r>
      <w:proofErr w:type="spellEnd"/>
      <w:r w:rsidR="008F72BE" w:rsidRPr="008F72BE">
        <w:rPr>
          <w:rFonts w:ascii="Calibri" w:hAnsi="Calibri" w:cs="Calibri"/>
          <w:bCs/>
        </w:rPr>
        <w:t xml:space="preserve"> and Gazzaniga, 2013)</w:t>
      </w:r>
      <w:r w:rsidR="008F72BE">
        <w:fldChar w:fldCharType="end"/>
      </w:r>
      <w:r w:rsidR="008F72BE">
        <w:t>. Our brains prioritize these inputs and que</w:t>
      </w:r>
      <w:r w:rsidR="007A35B2">
        <w:t>ue</w:t>
      </w:r>
      <w:r w:rsidR="008F72BE">
        <w:t xml:space="preserve"> them according to importance – for example if your hand was on fire that would take priority over an incoming social media message. Often events like the </w:t>
      </w:r>
      <w:proofErr w:type="gramStart"/>
      <w:r w:rsidR="008F72BE">
        <w:t>aforementioned social</w:t>
      </w:r>
      <w:proofErr w:type="gramEnd"/>
      <w:r w:rsidR="008F72BE">
        <w:t xml:space="preserve"> media message are not a priority and do not require immediate response, they are just a notification. </w:t>
      </w:r>
    </w:p>
    <w:p w14:paraId="65A8BF4F" w14:textId="4A953119" w:rsidR="00AC5BFC" w:rsidRDefault="00AC5BFC" w:rsidP="009B3169">
      <w:r>
        <w:t xml:space="preserve">Studies have shown that notifications are often attended to immediately and that this can cause notable negative effects on task performance in a work context </w:t>
      </w:r>
      <w:r>
        <w:fldChar w:fldCharType="begin"/>
      </w:r>
      <w:r>
        <w:instrText>ADDIN RW.CITE{{98 Pielot,Martin 2017}}</w:instrText>
      </w:r>
      <w:r>
        <w:fldChar w:fldCharType="separate"/>
      </w:r>
      <w:r w:rsidRPr="00AC5BFC">
        <w:rPr>
          <w:rFonts w:ascii="Calibri" w:hAnsi="Calibri" w:cs="Calibri"/>
          <w:bCs/>
        </w:rPr>
        <w:t>(</w:t>
      </w:r>
      <w:proofErr w:type="spellStart"/>
      <w:r w:rsidRPr="00AC5BFC">
        <w:rPr>
          <w:rFonts w:ascii="Calibri" w:hAnsi="Calibri" w:cs="Calibri"/>
          <w:bCs/>
        </w:rPr>
        <w:t>Pielot</w:t>
      </w:r>
      <w:proofErr w:type="spellEnd"/>
      <w:r w:rsidRPr="00AC5BFC">
        <w:rPr>
          <w:rFonts w:ascii="Calibri" w:hAnsi="Calibri" w:cs="Calibri"/>
          <w:bCs/>
        </w:rPr>
        <w:t xml:space="preserve"> and </w:t>
      </w:r>
      <w:proofErr w:type="spellStart"/>
      <w:r w:rsidRPr="00AC5BFC">
        <w:rPr>
          <w:rFonts w:ascii="Calibri" w:hAnsi="Calibri" w:cs="Calibri"/>
          <w:bCs/>
        </w:rPr>
        <w:t>Rello</w:t>
      </w:r>
      <w:proofErr w:type="spellEnd"/>
      <w:r w:rsidRPr="00AC5BFC">
        <w:rPr>
          <w:rFonts w:ascii="Calibri" w:hAnsi="Calibri" w:cs="Calibri"/>
          <w:bCs/>
        </w:rPr>
        <w:t>, 2017)</w:t>
      </w:r>
      <w:r>
        <w:fldChar w:fldCharType="end"/>
      </w:r>
      <w:r w:rsidR="005D7F71">
        <w:t xml:space="preserve">. </w:t>
      </w:r>
      <w:r w:rsidR="00080D78">
        <w:t>Many of these notification</w:t>
      </w:r>
      <w:r w:rsidR="00393BB4">
        <w:t>s</w:t>
      </w:r>
      <w:r w:rsidR="00080D78">
        <w:t xml:space="preserve"> do not require the immediate attention given to them when they create a visual or audible stimulus. </w:t>
      </w:r>
    </w:p>
    <w:p w14:paraId="36D309C7" w14:textId="06027BB7" w:rsidR="00AC64FF" w:rsidRDefault="00393BB4" w:rsidP="009B3169">
      <w:r>
        <w:t>Another disadvantage of visual or audible notification systems in common use are that they are available to everyone within their area of effect – ‘area of effect’ or ‘</w:t>
      </w:r>
      <w:proofErr w:type="spellStart"/>
      <w:r>
        <w:t>aoe</w:t>
      </w:r>
      <w:proofErr w:type="spellEnd"/>
      <w:r>
        <w:t>’ is a video</w:t>
      </w:r>
      <w:r w:rsidR="005E788A">
        <w:t>/board</w:t>
      </w:r>
      <w:r>
        <w:t xml:space="preserve"> game term</w:t>
      </w:r>
      <w:r w:rsidR="005E788A" w:rsidRPr="005E788A">
        <w:t xml:space="preserve"> to describe attacks or other effects that affect multiple targets within a specified area.</w:t>
      </w:r>
      <w:r w:rsidR="005E788A">
        <w:t xml:space="preserve"> Modern smart devices </w:t>
      </w:r>
      <w:proofErr w:type="gramStart"/>
      <w:r w:rsidR="005E788A">
        <w:t>are capable of tailoring</w:t>
      </w:r>
      <w:proofErr w:type="gramEnd"/>
      <w:r w:rsidR="005E788A">
        <w:t xml:space="preserve"> their notifications based on the source and settings. This customization may include different alert noises, different colored notifications LED’s and most obvious- display </w:t>
      </w:r>
      <w:r w:rsidR="005E788A">
        <w:lastRenderedPageBreak/>
        <w:t xml:space="preserve">notifications. </w:t>
      </w:r>
      <w:r w:rsidR="00AC64FF">
        <w:t>This clearly infringes</w:t>
      </w:r>
      <w:r w:rsidR="00667AA3">
        <w:t xml:space="preserve"> or</w:t>
      </w:r>
      <w:r w:rsidR="00696AB4">
        <w:t xml:space="preserve"> has potential to infringe on the user’s privacy if others are present in the </w:t>
      </w:r>
      <w:proofErr w:type="spellStart"/>
      <w:r w:rsidR="00696AB4">
        <w:t>aoe</w:t>
      </w:r>
      <w:proofErr w:type="spellEnd"/>
      <w:r w:rsidR="00696AB4">
        <w:t xml:space="preserve"> at the time of notification.</w:t>
      </w:r>
    </w:p>
    <w:p w14:paraId="1C890A8A" w14:textId="79693652" w:rsidR="007A35B2" w:rsidRDefault="00696AB4" w:rsidP="009B3169">
      <w:r>
        <w:t xml:space="preserve">A way round this is to direct </w:t>
      </w:r>
      <w:r w:rsidR="00F425F5">
        <w:t>t</w:t>
      </w:r>
      <w:r>
        <w:t>he stimulus at the user alone</w:t>
      </w:r>
      <w:r w:rsidR="007A35B2">
        <w:t>. T</w:t>
      </w:r>
      <w:r>
        <w:t xml:space="preserve">his could be accomplished with </w:t>
      </w:r>
      <w:r w:rsidR="00FC2A08">
        <w:t xml:space="preserve">a directional audio system </w:t>
      </w:r>
      <w:r w:rsidR="00FC2A08">
        <w:fldChar w:fldCharType="begin"/>
      </w:r>
      <w:r w:rsidR="00FC2A08">
        <w:instrText>ADDIN RW.CITE{{99 Sun,Xiaobing 2008}}</w:instrText>
      </w:r>
      <w:r w:rsidR="00FC2A08">
        <w:fldChar w:fldCharType="separate"/>
      </w:r>
      <w:r w:rsidR="00FC2A08" w:rsidRPr="00FC2A08">
        <w:rPr>
          <w:rFonts w:ascii="Calibri" w:hAnsi="Calibri" w:cs="Calibri"/>
          <w:bCs/>
        </w:rPr>
        <w:t>(Sun and Okada, 2008)</w:t>
      </w:r>
      <w:r w:rsidR="00FC2A08">
        <w:fldChar w:fldCharType="end"/>
      </w:r>
      <w:r w:rsidR="00FC2A08">
        <w:t xml:space="preserve"> </w:t>
      </w:r>
      <w:r w:rsidR="00F425F5">
        <w:t xml:space="preserve">or a directional visual cue such as a laser. </w:t>
      </w:r>
      <w:r w:rsidR="00575F8F">
        <w:t xml:space="preserve">Seeing as the health effects of firing coherent high strength streams of photons at the human body has relatively well documented effects </w:t>
      </w:r>
      <w:r w:rsidR="00575F8F">
        <w:fldChar w:fldCharType="begin"/>
      </w:r>
      <w:r w:rsidR="004143FB">
        <w:instrText>ADDIN RW.CITE{{100 Alam,Murad 2003; 101 Tierney,EmilyP 2011}}</w:instrText>
      </w:r>
      <w:r w:rsidR="00575F8F">
        <w:fldChar w:fldCharType="separate"/>
      </w:r>
      <w:r w:rsidR="004143FB" w:rsidRPr="004143FB">
        <w:rPr>
          <w:rFonts w:ascii="Calibri" w:hAnsi="Calibri" w:cs="Calibri"/>
          <w:bCs/>
        </w:rPr>
        <w:t>(</w:t>
      </w:r>
      <w:proofErr w:type="spellStart"/>
      <w:r w:rsidR="004143FB" w:rsidRPr="004143FB">
        <w:rPr>
          <w:rFonts w:ascii="Calibri" w:hAnsi="Calibri" w:cs="Calibri"/>
          <w:bCs/>
        </w:rPr>
        <w:t>Alam</w:t>
      </w:r>
      <w:proofErr w:type="spellEnd"/>
      <w:r w:rsidR="004143FB" w:rsidRPr="004143FB">
        <w:rPr>
          <w:rFonts w:ascii="Calibri" w:hAnsi="Calibri" w:cs="Calibri"/>
          <w:bCs/>
          <w:i/>
        </w:rPr>
        <w:t xml:space="preserve"> et al.</w:t>
      </w:r>
      <w:r w:rsidR="004143FB" w:rsidRPr="004143FB">
        <w:rPr>
          <w:rFonts w:ascii="Calibri" w:hAnsi="Calibri" w:cs="Calibri"/>
          <w:bCs/>
        </w:rPr>
        <w:t>, 2003; Tierney, Eisen and Hanke, 2011)</w:t>
      </w:r>
      <w:r w:rsidR="00575F8F">
        <w:fldChar w:fldCharType="end"/>
      </w:r>
      <w:r w:rsidR="00667AA3">
        <w:t xml:space="preserve"> we can rule this out for the time being. Regardless both aural </w:t>
      </w:r>
      <w:proofErr w:type="gramStart"/>
      <w:r w:rsidR="00667AA3">
        <w:t>or</w:t>
      </w:r>
      <w:proofErr w:type="gramEnd"/>
      <w:r w:rsidR="00667AA3">
        <w:t xml:space="preserve"> visual stimulus as </w:t>
      </w:r>
      <w:r w:rsidR="007A35B2">
        <w:t>mentioned</w:t>
      </w:r>
      <w:r w:rsidR="00667AA3">
        <w:t xml:space="preserve"> above would require complex tracking </w:t>
      </w:r>
      <w:r w:rsidR="000C0654">
        <w:t>of the user backed up by hardware physically capable of directing the output</w:t>
      </w:r>
      <w:r w:rsidR="007A35B2">
        <w:t>.</w:t>
      </w:r>
      <w:r w:rsidR="000C0654">
        <w:t xml:space="preserve"> </w:t>
      </w:r>
      <w:proofErr w:type="gramStart"/>
      <w:r w:rsidR="007A35B2">
        <w:t>B</w:t>
      </w:r>
      <w:r w:rsidR="000C0654">
        <w:t xml:space="preserve">oth of </w:t>
      </w:r>
      <w:r w:rsidR="007A35B2">
        <w:t>these</w:t>
      </w:r>
      <w:proofErr w:type="gramEnd"/>
      <w:r w:rsidR="007A35B2">
        <w:t xml:space="preserve"> factors</w:t>
      </w:r>
      <w:r w:rsidR="000C0654">
        <w:t xml:space="preserve"> would likely require either physical tracking</w:t>
      </w:r>
      <w:r w:rsidR="00D50F8D">
        <w:t xml:space="preserve"> system</w:t>
      </w:r>
      <w:r w:rsidR="000C0654">
        <w:t xml:space="preserve"> such as a gimble or similar or an array of output devices arranged in such a way that one or more could be used to direct at a </w:t>
      </w:r>
      <w:r w:rsidR="00D50F8D">
        <w:t>stand-alone</w:t>
      </w:r>
      <w:r w:rsidR="00D63DCB">
        <w:t xml:space="preserve"> target.</w:t>
      </w:r>
      <w:r w:rsidR="00D50F8D">
        <w:t xml:space="preserve"> </w:t>
      </w:r>
    </w:p>
    <w:p w14:paraId="48A2C194" w14:textId="39476DCB" w:rsidR="00696AB4" w:rsidRDefault="00D50F8D" w:rsidP="009B3169">
      <w:r>
        <w:t>Considering the notifications are to be provided from a portable device such as a mobile phone, both physical and computational prowess are limited and the usage of the aforementioned would provide a huge drain to the already limited resources, not to mention the line of sight required for both tracking and notification. This makes the whole idea</w:t>
      </w:r>
      <w:r w:rsidR="007A35B2">
        <w:t xml:space="preserve"> </w:t>
      </w:r>
      <w:r>
        <w:t xml:space="preserve">impractical. </w:t>
      </w:r>
    </w:p>
    <w:p w14:paraId="61E52862" w14:textId="6A3B7D35" w:rsidR="00D50F8D" w:rsidRDefault="00E64B11" w:rsidP="009B3169">
      <w:r>
        <w:t>We are left with</w:t>
      </w:r>
      <w:r w:rsidR="00D50F8D">
        <w:t xml:space="preserve"> 3 (primary) senses that can potentially provide us with notification – smell, taste and touch. </w:t>
      </w:r>
      <w:r w:rsidR="000478F2">
        <w:t xml:space="preserve">Given that both smell and taste are strongly related </w:t>
      </w:r>
      <w:r w:rsidR="007A35B2">
        <w:t>to</w:t>
      </w:r>
      <w:r w:rsidR="000478F2">
        <w:t xml:space="preserve"> chemical measurement systems based internally in the human body </w:t>
      </w:r>
      <w:r w:rsidR="007A35B2">
        <w:t>and</w:t>
      </w:r>
      <w:r w:rsidR="000478F2">
        <w:t xml:space="preserve"> are realistically outside of the scope of this product.</w:t>
      </w:r>
    </w:p>
    <w:p w14:paraId="2D79C29A" w14:textId="24951988" w:rsidR="000478F2" w:rsidRDefault="000478F2" w:rsidP="009B3169">
      <w:r>
        <w:t xml:space="preserve">This leaves us with our sense of touch, </w:t>
      </w:r>
      <w:r w:rsidR="005F59E6">
        <w:t>this is a part of the</w:t>
      </w:r>
      <w:r>
        <w:t xml:space="preserve"> somatosensory system</w:t>
      </w:r>
      <w:r w:rsidR="005F59E6">
        <w:t xml:space="preserve"> which includes other physical</w:t>
      </w:r>
      <w:r w:rsidR="007A35B2">
        <w:t>ly</w:t>
      </w:r>
      <w:r w:rsidR="005F59E6">
        <w:t xml:space="preserve"> related senses such as the ability to sense heat (</w:t>
      </w:r>
      <w:proofErr w:type="spellStart"/>
      <w:r w:rsidR="005F59E6">
        <w:t>thermoception</w:t>
      </w:r>
      <w:proofErr w:type="spellEnd"/>
      <w:r w:rsidR="005F59E6">
        <w:t>), chemicals (</w:t>
      </w:r>
      <w:r w:rsidR="005F59E6" w:rsidRPr="005F59E6">
        <w:t>chemoreceptor</w:t>
      </w:r>
      <w:r w:rsidR="005F59E6">
        <w:t>s as used in smell and taste)</w:t>
      </w:r>
      <w:r w:rsidR="00096A80">
        <w:t>,</w:t>
      </w:r>
      <w:r w:rsidR="00200785">
        <w:t xml:space="preserve"> nociception (pain reception). The receptors involved in touch called </w:t>
      </w:r>
      <w:r w:rsidR="00200785" w:rsidRPr="00200785">
        <w:t>mechanoreceptor</w:t>
      </w:r>
      <w:r w:rsidR="00200785">
        <w:t>s translate mechanical movement against the skin into electrical signals that our brain can perceive</w:t>
      </w:r>
      <w:r w:rsidR="00E219A6">
        <w:t xml:space="preserve"> </w:t>
      </w:r>
      <w:r w:rsidR="00E219A6">
        <w:fldChar w:fldCharType="begin"/>
      </w:r>
      <w:r w:rsidR="004143FB">
        <w:instrText>ADDIN RW.CITE{{103 Tee,Benjamin 2015}}</w:instrText>
      </w:r>
      <w:r w:rsidR="00E219A6">
        <w:fldChar w:fldCharType="separate"/>
      </w:r>
      <w:r w:rsidR="004143FB" w:rsidRPr="004143FB">
        <w:rPr>
          <w:rFonts w:ascii="Calibri" w:hAnsi="Calibri" w:cs="Calibri"/>
          <w:bCs/>
        </w:rPr>
        <w:t>(Tee</w:t>
      </w:r>
      <w:r w:rsidR="004143FB" w:rsidRPr="004143FB">
        <w:rPr>
          <w:rFonts w:ascii="Calibri" w:hAnsi="Calibri" w:cs="Calibri"/>
          <w:bCs/>
          <w:i/>
        </w:rPr>
        <w:t xml:space="preserve"> et al.</w:t>
      </w:r>
      <w:r w:rsidR="004143FB" w:rsidRPr="004143FB">
        <w:rPr>
          <w:rFonts w:ascii="Calibri" w:hAnsi="Calibri" w:cs="Calibri"/>
          <w:bCs/>
        </w:rPr>
        <w:t>, 2015)</w:t>
      </w:r>
      <w:r w:rsidR="00E219A6">
        <w:fldChar w:fldCharType="end"/>
      </w:r>
      <w:r w:rsidR="00200785">
        <w:t>.</w:t>
      </w:r>
    </w:p>
    <w:p w14:paraId="61597B91" w14:textId="07012A09" w:rsidR="00E64B11" w:rsidRDefault="00E64B11" w:rsidP="009B3169">
      <w:r>
        <w:t>At this point touch is the best candidate for our purposes as our sense of touch can be stimulated mechanically without chemical intervention – making the design process significantly simpler as no components of the device are single use as may be the case with chemical stimulus. Due to its physical nature</w:t>
      </w:r>
      <w:r w:rsidR="007A35B2">
        <w:t>,</w:t>
      </w:r>
      <w:r>
        <w:t xml:space="preserve"> its scope and area of effect can be tightly controlled. In our case placing this stimulus on the wrist of the user has the benefits of both privacy – only the user will know when the stimulus is activated and the position of the wrist having strong association with emotional cues </w:t>
      </w:r>
      <w:r w:rsidR="005E7B0B">
        <w:t xml:space="preserve">will help fulfil the design goals of the project. </w:t>
      </w:r>
    </w:p>
    <w:p w14:paraId="4957CCFF" w14:textId="3AA31CF2" w:rsidR="00372AAA" w:rsidRPr="009B3169" w:rsidRDefault="00372AAA" w:rsidP="009B3169">
      <w:r>
        <w:t xml:space="preserve">Research has already been completed </w:t>
      </w:r>
      <w:r w:rsidR="009F2776">
        <w:t>on the usage of haptic feedback embedded into clothing</w:t>
      </w:r>
      <w:r w:rsidR="007A35B2">
        <w:t>.</w:t>
      </w:r>
      <w:r w:rsidR="009F2776">
        <w:t xml:space="preserve"> </w:t>
      </w:r>
      <w:r w:rsidR="007A35B2">
        <w:t>D</w:t>
      </w:r>
      <w:r w:rsidR="009F2776">
        <w:t xml:space="preserve">uring this it was noted that users struggled to </w:t>
      </w:r>
      <w:r w:rsidR="004143FB">
        <w:t xml:space="preserve">understand messages from multiple sources placed on the arm at the same time </w:t>
      </w:r>
      <w:r w:rsidR="004143FB">
        <w:fldChar w:fldCharType="begin"/>
      </w:r>
      <w:r w:rsidR="004143FB">
        <w:instrText>ADDIN RW.CITE{{104 Ueda,Kentaro 2019}}</w:instrText>
      </w:r>
      <w:r w:rsidR="004143FB">
        <w:fldChar w:fldCharType="separate"/>
      </w:r>
      <w:r w:rsidR="004143FB" w:rsidRPr="004143FB">
        <w:rPr>
          <w:rFonts w:ascii="Calibri" w:hAnsi="Calibri" w:cs="Calibri"/>
          <w:bCs/>
        </w:rPr>
        <w:t>(Ueda, Terada and Tsukamoto, 2019)</w:t>
      </w:r>
      <w:r w:rsidR="004143FB">
        <w:fldChar w:fldCharType="end"/>
      </w:r>
      <w:r w:rsidR="004143FB">
        <w:t xml:space="preserve">. In this project we will use a single actuator, this will </w:t>
      </w:r>
      <w:r w:rsidR="009F1BAA">
        <w:t xml:space="preserve">stop the </w:t>
      </w:r>
      <w:proofErr w:type="gramStart"/>
      <w:r w:rsidR="009F1BAA">
        <w:t>aforementioned from</w:t>
      </w:r>
      <w:proofErr w:type="gramEnd"/>
      <w:r w:rsidR="009F1BAA">
        <w:t xml:space="preserve"> being an issue as well as reduce the complexity and therefore cost of the product. </w:t>
      </w:r>
    </w:p>
    <w:p w14:paraId="498BCC58" w14:textId="71ED2951" w:rsidR="00617133" w:rsidRDefault="00E37BE2" w:rsidP="00617133">
      <w:pPr>
        <w:pStyle w:val="Heading2"/>
      </w:pPr>
      <w:bookmarkStart w:id="9" w:name="_Toc38492974"/>
      <w:r>
        <w:t xml:space="preserve">4.2 </w:t>
      </w:r>
      <w:r w:rsidR="00617133">
        <w:t>Does it exist?</w:t>
      </w:r>
      <w:bookmarkEnd w:id="9"/>
    </w:p>
    <w:p w14:paraId="5B6ADD12" w14:textId="0214B4CC" w:rsidR="00617133" w:rsidRDefault="007A35B2" w:rsidP="00617133">
      <w:r>
        <w:t>As</w:t>
      </w:r>
      <w:r w:rsidR="00617133">
        <w:t xml:space="preserve"> </w:t>
      </w:r>
      <w:r w:rsidR="00324E16">
        <w:t xml:space="preserve">the technologies required for this project all exist already (energy harvesting, short range radio, haptic feedback) </w:t>
      </w:r>
      <w:r w:rsidR="00CB3CD1">
        <w:t>research was conducted</w:t>
      </w:r>
      <w:r w:rsidR="00324E16">
        <w:t xml:space="preserve"> by seeing if similar products already exist on the market and if so, do they meet the objectives </w:t>
      </w:r>
      <w:r w:rsidR="00CB3CD1">
        <w:t>that have been</w:t>
      </w:r>
      <w:r w:rsidR="00324E16">
        <w:t xml:space="preserve"> set out for the device? in short no, many devices exist that fulfill one or more of the objective</w:t>
      </w:r>
      <w:r w:rsidR="00CB3CD1">
        <w:t>s</w:t>
      </w:r>
      <w:r w:rsidR="00324E16">
        <w:t xml:space="preserve"> but they fail to meet all in a reasonable manor. </w:t>
      </w:r>
    </w:p>
    <w:p w14:paraId="504E7B4A" w14:textId="355E163E" w:rsidR="00324E16" w:rsidRDefault="00CB3CD1" w:rsidP="00617133">
      <w:r>
        <w:t>Some of the researched devices are outlined below</w:t>
      </w:r>
      <w:r w:rsidR="00324E16">
        <w:t xml:space="preserve"> – </w:t>
      </w:r>
    </w:p>
    <w:p w14:paraId="296074E8" w14:textId="30449790" w:rsidR="00243998" w:rsidRDefault="00E37BE2" w:rsidP="00243998">
      <w:pPr>
        <w:pStyle w:val="Heading3"/>
      </w:pPr>
      <w:bookmarkStart w:id="10" w:name="_Toc38492975"/>
      <w:r>
        <w:lastRenderedPageBreak/>
        <w:t xml:space="preserve">4.2.1 </w:t>
      </w:r>
      <w:r w:rsidR="00243998">
        <w:t>Hey Bracelet</w:t>
      </w:r>
      <w:bookmarkEnd w:id="10"/>
    </w:p>
    <w:p w14:paraId="4BE1E9B2" w14:textId="7ECFE4CC" w:rsidR="00324E16" w:rsidRDefault="00D50976" w:rsidP="00617133">
      <w:r>
        <w:fldChar w:fldCharType="begin"/>
      </w:r>
      <w:r>
        <w:instrText>ADDIN RW.CITE{{3 HouseofHaptics 2018}}</w:instrText>
      </w:r>
      <w:r>
        <w:fldChar w:fldCharType="separate"/>
      </w:r>
      <w:r w:rsidRPr="00D50976">
        <w:rPr>
          <w:rFonts w:ascii="Calibri" w:hAnsi="Calibri" w:cs="Calibri"/>
          <w:bCs/>
        </w:rPr>
        <w:t>(House of Haptics, 2018)</w:t>
      </w:r>
      <w:r>
        <w:fldChar w:fldCharType="end"/>
      </w:r>
      <w:r>
        <w:t xml:space="preserve"> – ‘</w:t>
      </w:r>
      <w:r w:rsidRPr="00D50976">
        <w:t>The revolutionary bracelet that sends touch over distance</w:t>
      </w:r>
      <w:r>
        <w:t>’</w:t>
      </w:r>
    </w:p>
    <w:p w14:paraId="7334AED7" w14:textId="77777777" w:rsidR="00C66744" w:rsidRDefault="00D50976" w:rsidP="00C66744">
      <w:pPr>
        <w:keepNext/>
        <w:jc w:val="center"/>
      </w:pPr>
      <w:r>
        <w:rPr>
          <w:noProof/>
        </w:rPr>
        <w:drawing>
          <wp:inline distT="0" distB="0" distL="0" distR="0" wp14:anchorId="541820F1" wp14:editId="6A489515">
            <wp:extent cx="3581400" cy="2302274"/>
            <wp:effectExtent l="0" t="0" r="0" b="3175"/>
            <wp:docPr id="1" name="Picture 1" descr="A picture containing specta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y-smart-bracelet-love-technology.jpg"/>
                    <pic:cNvPicPr/>
                  </pic:nvPicPr>
                  <pic:blipFill>
                    <a:blip r:embed="rId8">
                      <a:extLst>
                        <a:ext uri="{28A0092B-C50C-407E-A947-70E740481C1C}">
                          <a14:useLocalDpi xmlns:a14="http://schemas.microsoft.com/office/drawing/2010/main" val="0"/>
                        </a:ext>
                      </a:extLst>
                    </a:blip>
                    <a:stretch>
                      <a:fillRect/>
                    </a:stretch>
                  </pic:blipFill>
                  <pic:spPr>
                    <a:xfrm>
                      <a:off x="0" y="0"/>
                      <a:ext cx="3627480" cy="2331896"/>
                    </a:xfrm>
                    <a:prstGeom prst="rect">
                      <a:avLst/>
                    </a:prstGeom>
                  </pic:spPr>
                </pic:pic>
              </a:graphicData>
            </a:graphic>
          </wp:inline>
        </w:drawing>
      </w:r>
    </w:p>
    <w:p w14:paraId="7E9E342E" w14:textId="75804FC5" w:rsidR="00D50976" w:rsidRDefault="00C66744" w:rsidP="00C66744">
      <w:pPr>
        <w:pStyle w:val="Caption"/>
        <w:jc w:val="center"/>
      </w:pPr>
      <w:bookmarkStart w:id="11" w:name="_Toc38480736"/>
      <w:r>
        <w:t xml:space="preserve">Figure </w:t>
      </w:r>
      <w:fldSimple w:instr=" SEQ Figure \* ARABIC ">
        <w:r w:rsidR="00ED4167">
          <w:rPr>
            <w:noProof/>
          </w:rPr>
          <w:t>1</w:t>
        </w:r>
        <w:bookmarkEnd w:id="11"/>
      </w:fldSimple>
    </w:p>
    <w:p w14:paraId="48A5902B" w14:textId="4605E2B1" w:rsidR="00D50976" w:rsidRDefault="00D50976" w:rsidP="00D50976">
      <w:r>
        <w:t xml:space="preserve">The Hey Bracelet consists of a pair of bracelets and a smartphone companion app. These items </w:t>
      </w:r>
      <w:r w:rsidR="00CD4FF6">
        <w:t>align with my first idea closely with their tag line of ‘</w:t>
      </w:r>
      <w:r w:rsidR="00CD4FF6" w:rsidRPr="00CD4FF6">
        <w:t>The revolutionary bracelet that sends touch over distance</w:t>
      </w:r>
      <w:r w:rsidR="00CD4FF6">
        <w:t>'</w:t>
      </w:r>
      <w:r w:rsidR="007D1AD9">
        <w:t xml:space="preserve"> they seem to be aimed squarely at lovers with distance separating them</w:t>
      </w:r>
      <w:r w:rsidR="00CD4FF6">
        <w:t xml:space="preserve">. The </w:t>
      </w:r>
      <w:r w:rsidR="007D1AD9">
        <w:t xml:space="preserve">bracelet consists of a motor that allows the band to tighten around the wearer’s wrist and a touch sensor on the outside to instigate this action in another user. </w:t>
      </w:r>
      <w:r w:rsidR="00F4390C">
        <w:t xml:space="preserve">However, these devices diverge from my idea in two key areas. Firstly cost, at $114.99 at the time of writing (18/11/18) it is difficult to consider these a </w:t>
      </w:r>
      <w:r w:rsidR="00CC3BC7">
        <w:t>low-cost</w:t>
      </w:r>
      <w:r w:rsidR="00F4390C">
        <w:t xml:space="preserve"> item, and secondly power, they require charging via USB</w:t>
      </w:r>
      <w:r w:rsidR="00052FFF">
        <w:t>.</w:t>
      </w:r>
    </w:p>
    <w:p w14:paraId="6DA48304" w14:textId="6E1A0145" w:rsidR="00C251AD" w:rsidRDefault="00C251AD">
      <w:pPr>
        <w:rPr>
          <w:rFonts w:asciiTheme="majorHAnsi" w:eastAsiaTheme="majorEastAsia" w:hAnsiTheme="majorHAnsi" w:cstheme="majorBidi"/>
          <w:color w:val="1F3763" w:themeColor="accent1" w:themeShade="7F"/>
          <w:sz w:val="24"/>
          <w:szCs w:val="24"/>
        </w:rPr>
      </w:pPr>
    </w:p>
    <w:p w14:paraId="7D501A64" w14:textId="0101DAC6" w:rsidR="006C4D30" w:rsidRDefault="00E37BE2" w:rsidP="00CC3BC7">
      <w:pPr>
        <w:pStyle w:val="Heading3"/>
      </w:pPr>
      <w:bookmarkStart w:id="12" w:name="_Toc38492976"/>
      <w:r>
        <w:lastRenderedPageBreak/>
        <w:t xml:space="preserve">4.2.2 </w:t>
      </w:r>
      <w:r w:rsidR="00CC3BC7">
        <w:t xml:space="preserve">Sony </w:t>
      </w:r>
      <w:proofErr w:type="spellStart"/>
      <w:r w:rsidR="00CC3BC7">
        <w:t>Wena</w:t>
      </w:r>
      <w:bookmarkEnd w:id="12"/>
      <w:proofErr w:type="spellEnd"/>
      <w:r w:rsidR="006C4D30">
        <w:t xml:space="preserve">  </w:t>
      </w:r>
      <w:r w:rsidR="00CC3BC7">
        <w:t xml:space="preserve"> </w:t>
      </w:r>
    </w:p>
    <w:p w14:paraId="328423D0" w14:textId="77777777" w:rsidR="00C66744" w:rsidRDefault="00CC0BE6" w:rsidP="00C66744">
      <w:pPr>
        <w:keepNext/>
        <w:jc w:val="center"/>
      </w:pPr>
      <w:r w:rsidRPr="006C4D30">
        <w:fldChar w:fldCharType="begin"/>
      </w:r>
      <w:r w:rsidRPr="006C4D30">
        <w:instrText>ADDIN RW.CITE{{45 SONYEUROPELIMITED 2018}}</w:instrText>
      </w:r>
      <w:r w:rsidRPr="006C4D30">
        <w:fldChar w:fldCharType="separate"/>
      </w:r>
      <w:r w:rsidRPr="006C4D30">
        <w:t>(SONY EUROPE LIMITED, 2018)</w:t>
      </w:r>
      <w:r w:rsidRPr="006C4D30">
        <w:fldChar w:fldCharType="end"/>
      </w:r>
      <w:r w:rsidRPr="006C4D30">
        <w:t>- ‘The watch. Reborn.’</w:t>
      </w:r>
      <w:r w:rsidR="005C547B">
        <w:rPr>
          <w:noProof/>
        </w:rPr>
        <w:drawing>
          <wp:inline distT="0" distB="0" distL="0" distR="0" wp14:anchorId="7A9D2534" wp14:editId="12F2DFF5">
            <wp:extent cx="4853940" cy="3235960"/>
            <wp:effectExtent l="0" t="0" r="3810" b="2540"/>
            <wp:docPr id="2" name="Picture 2"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ny-wena-wrist-pro-720x480.jpg"/>
                    <pic:cNvPicPr/>
                  </pic:nvPicPr>
                  <pic:blipFill>
                    <a:blip r:embed="rId9">
                      <a:extLst>
                        <a:ext uri="{28A0092B-C50C-407E-A947-70E740481C1C}">
                          <a14:useLocalDpi xmlns:a14="http://schemas.microsoft.com/office/drawing/2010/main" val="0"/>
                        </a:ext>
                      </a:extLst>
                    </a:blip>
                    <a:stretch>
                      <a:fillRect/>
                    </a:stretch>
                  </pic:blipFill>
                  <pic:spPr>
                    <a:xfrm>
                      <a:off x="0" y="0"/>
                      <a:ext cx="4853940" cy="3235960"/>
                    </a:xfrm>
                    <a:prstGeom prst="rect">
                      <a:avLst/>
                    </a:prstGeom>
                    <a:effectLst>
                      <a:softEdge rad="342900"/>
                    </a:effectLst>
                  </pic:spPr>
                </pic:pic>
              </a:graphicData>
            </a:graphic>
          </wp:inline>
        </w:drawing>
      </w:r>
    </w:p>
    <w:p w14:paraId="30AFFBD2" w14:textId="285FC9FA" w:rsidR="00CC3BC7" w:rsidRDefault="00C66744" w:rsidP="00C66744">
      <w:pPr>
        <w:pStyle w:val="Caption"/>
        <w:jc w:val="center"/>
      </w:pPr>
      <w:bookmarkStart w:id="13" w:name="_Toc38480737"/>
      <w:r>
        <w:t xml:space="preserve">Figure </w:t>
      </w:r>
      <w:fldSimple w:instr=" SEQ Figure \* ARABIC ">
        <w:r w:rsidR="00ED4167">
          <w:rPr>
            <w:noProof/>
          </w:rPr>
          <w:t>2</w:t>
        </w:r>
        <w:bookmarkEnd w:id="13"/>
      </w:fldSimple>
    </w:p>
    <w:p w14:paraId="3BCE0D6E" w14:textId="0CEA8DB7" w:rsidR="006C4D30" w:rsidRDefault="00CC0BE6" w:rsidP="00CC3BC7">
      <w:r>
        <w:t xml:space="preserve">The Sony </w:t>
      </w:r>
      <w:proofErr w:type="spellStart"/>
      <w:r>
        <w:t>Wena</w:t>
      </w:r>
      <w:proofErr w:type="spellEnd"/>
      <w:r>
        <w:t xml:space="preserve"> is not a watch but in fact a strap that should fit many </w:t>
      </w:r>
      <w:proofErr w:type="gramStart"/>
      <w:r>
        <w:t>watch</w:t>
      </w:r>
      <w:proofErr w:type="gramEnd"/>
      <w:r>
        <w:t xml:space="preserve"> faces and is available in multiple sizes and designs, including several Sony made face designs</w:t>
      </w:r>
      <w:r w:rsidR="007B3C16">
        <w:t>. This device is positioned as a more all-round smart device with GPS (GPS, GLONASS, QZSS and SBAS compatible)</w:t>
      </w:r>
      <w:r w:rsidR="005C547B">
        <w:t>, Bluetooth 4.2 low energy</w:t>
      </w:r>
      <w:r w:rsidR="007B3C16">
        <w:t>, heartbeat and accelerations sensors, OLED display and NFC like (‘</w:t>
      </w:r>
      <w:proofErr w:type="spellStart"/>
      <w:r w:rsidR="007B3C16">
        <w:t>Wena</w:t>
      </w:r>
      <w:proofErr w:type="spellEnd"/>
      <w:r w:rsidR="007B3C16">
        <w:t xml:space="preserve"> pay’) hardware.  Its features include receiving notifications from a smart phone, contactless payment and fitness tracking as well as being water</w:t>
      </w:r>
      <w:r w:rsidR="00AB309F">
        <w:t xml:space="preserve"> resistant</w:t>
      </w:r>
      <w:r w:rsidR="007B3C16">
        <w:t xml:space="preserve"> to </w:t>
      </w:r>
      <w:r w:rsidR="005C547B">
        <w:t>en</w:t>
      </w:r>
      <w:r w:rsidR="007B3C16">
        <w:t>able t</w:t>
      </w:r>
      <w:r w:rsidR="007A35B2">
        <w:t>he</w:t>
      </w:r>
      <w:r w:rsidR="007B3C16">
        <w:t xml:space="preserve"> user to wear the device in the shower or humid conditions. The device </w:t>
      </w:r>
      <w:r w:rsidR="005C547B">
        <w:t xml:space="preserve">has an expected battery life of approximately 1 week with a charging time of 1.5 hours. </w:t>
      </w:r>
      <w:r w:rsidR="00A20009">
        <w:t>So,</w:t>
      </w:r>
      <w:r w:rsidR="005C547B">
        <w:t xml:space="preserve"> in many ways this device would cover the functions of my idea with two key differences, firstly it requires charging (albeit far less frequently than other described devices) and secondly its price tag. Starting at £349 the device is clearly aimed at the premium end of the market and can certainly not be considered disposable or suitable for a younger user. </w:t>
      </w:r>
    </w:p>
    <w:p w14:paraId="6BE3BA1B" w14:textId="0A573DDA" w:rsidR="006C4D30" w:rsidRDefault="00E37BE2" w:rsidP="006C4D30">
      <w:pPr>
        <w:pStyle w:val="Heading3"/>
      </w:pPr>
      <w:bookmarkStart w:id="14" w:name="_Toc38492977"/>
      <w:r>
        <w:t xml:space="preserve">4.2.3 </w:t>
      </w:r>
      <w:r w:rsidR="006C4D30">
        <w:t xml:space="preserve">Generic </w:t>
      </w:r>
      <w:r w:rsidR="00C251AD">
        <w:t>low-cost</w:t>
      </w:r>
      <w:r w:rsidR="006C4D30">
        <w:t xml:space="preserve"> smartwatch</w:t>
      </w:r>
      <w:bookmarkEnd w:id="14"/>
      <w:r w:rsidR="006C4D30">
        <w:t xml:space="preserve"> </w:t>
      </w:r>
    </w:p>
    <w:p w14:paraId="1367D7F9" w14:textId="77777777" w:rsidR="00C66744" w:rsidRDefault="00170E35" w:rsidP="00C66744">
      <w:pPr>
        <w:keepNext/>
        <w:jc w:val="center"/>
      </w:pPr>
      <w:r>
        <w:t xml:space="preserve">There are many such devices on the market as of 2019 and it would be beyond the scope of this work to review all of them, so in this instance </w:t>
      </w:r>
      <w:r w:rsidR="00CB3CD1">
        <w:t>we</w:t>
      </w:r>
      <w:r>
        <w:t xml:space="preserve"> will focus on a single model the ‘V8 Smartwatch’ this device is </w:t>
      </w:r>
      <w:r>
        <w:lastRenderedPageBreak/>
        <w:t xml:space="preserve">made by several companies and often sold under the </w:t>
      </w:r>
      <w:r w:rsidR="009A2637">
        <w:t>label’s</w:t>
      </w:r>
      <w:r>
        <w:t xml:space="preserve"> ‘GONOKER’ , ‘</w:t>
      </w:r>
      <w:proofErr w:type="spellStart"/>
      <w:r>
        <w:t>Leegoal</w:t>
      </w:r>
      <w:proofErr w:type="spellEnd"/>
      <w:r>
        <w:t>’ and ‘</w:t>
      </w:r>
      <w:proofErr w:type="spellStart"/>
      <w:r>
        <w:t>DreaT</w:t>
      </w:r>
      <w:proofErr w:type="spellEnd"/>
      <w:r w:rsidR="00C251AD">
        <w:t xml:space="preserve">’. </w:t>
      </w:r>
      <w:r w:rsidR="00C251AD">
        <w:rPr>
          <w:noProof/>
        </w:rPr>
        <w:drawing>
          <wp:inline distT="0" distB="0" distL="0" distR="0" wp14:anchorId="4E0A924B" wp14:editId="32ED47A2">
            <wp:extent cx="3159826" cy="31546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75235" cy="3170064"/>
                    </a:xfrm>
                    <a:prstGeom prst="rect">
                      <a:avLst/>
                    </a:prstGeom>
                    <a:noFill/>
                    <a:ln>
                      <a:noFill/>
                    </a:ln>
                  </pic:spPr>
                </pic:pic>
              </a:graphicData>
            </a:graphic>
          </wp:inline>
        </w:drawing>
      </w:r>
    </w:p>
    <w:p w14:paraId="257D25F9" w14:textId="57EA4383" w:rsidR="00C251AD" w:rsidRPr="00170E35" w:rsidRDefault="00C66744" w:rsidP="00C66744">
      <w:pPr>
        <w:pStyle w:val="Caption"/>
        <w:jc w:val="center"/>
      </w:pPr>
      <w:bookmarkStart w:id="15" w:name="_Toc38480738"/>
      <w:r>
        <w:t xml:space="preserve">Figure </w:t>
      </w:r>
      <w:fldSimple w:instr=" SEQ Figure \* ARABIC ">
        <w:r w:rsidR="00ED4167">
          <w:rPr>
            <w:noProof/>
          </w:rPr>
          <w:t>3</w:t>
        </w:r>
        <w:bookmarkEnd w:id="15"/>
      </w:fldSimple>
    </w:p>
    <w:p w14:paraId="3F4E4ED4" w14:textId="29C45FB0" w:rsidR="001F6E5E" w:rsidRDefault="009A2637" w:rsidP="009A2637">
      <w:r>
        <w:t xml:space="preserve">This device consists of the basic functionality of a feature phone in the form factor of a watch. It includes a MediaTek 6261s processor which is </w:t>
      </w:r>
      <w:r w:rsidR="003D450B">
        <w:t>based around an ARM Cortex M4 or M7</w:t>
      </w:r>
      <w:r w:rsidR="00307911">
        <w:t>,</w:t>
      </w:r>
      <w:r w:rsidR="003D450B">
        <w:t xml:space="preserve"> this is assumed based on information from MediaTek’s website and a datasheet stating it uses the ARM7-E instruction set </w:t>
      </w:r>
      <w:r w:rsidR="003D450B">
        <w:fldChar w:fldCharType="begin"/>
      </w:r>
      <w:r w:rsidR="003D450B">
        <w:instrText>ADDIN RW.CITE{{48 Huang,Alisa 2012; 47 MediaTekInc 2019}}</w:instrText>
      </w:r>
      <w:r w:rsidR="003D450B">
        <w:fldChar w:fldCharType="separate"/>
      </w:r>
      <w:r w:rsidR="003D450B" w:rsidRPr="003D450B">
        <w:rPr>
          <w:rFonts w:ascii="Calibri" w:hAnsi="Calibri" w:cs="Calibri"/>
          <w:bCs/>
        </w:rPr>
        <w:t>(Huang, 2012; MediaTek Inc, 2019)</w:t>
      </w:r>
      <w:r w:rsidR="003D450B">
        <w:fldChar w:fldCharType="end"/>
      </w:r>
      <w:r w:rsidR="003D450B">
        <w:t xml:space="preserve"> </w:t>
      </w:r>
      <w:r w:rsidR="005A68D1">
        <w:t xml:space="preserve">. This variant of the chip uses the J-S extensions to enable acceleration of Java based applications. It contains an inbuilt logic for Bluetooth 3.0, GSM/GPRS/EDGE, FM radio, AAC audio (with amplifier), I2C, SPI, UART, USB and SDIO and can be debugged using a JTAG interface. These are accompanied by 128MB or RAM, a 1.51” 240x240 display and a 0.3MP </w:t>
      </w:r>
      <w:r w:rsidR="001F6E5E">
        <w:t>camera. This</w:t>
      </w:r>
      <w:r w:rsidR="005A68D1">
        <w:t xml:space="preserve"> high amount of integration enables the device to run for a day or more </w:t>
      </w:r>
      <w:r w:rsidR="001F6E5E">
        <w:t>on a single 280mAh battery.</w:t>
      </w:r>
    </w:p>
    <w:p w14:paraId="28A9BB7A" w14:textId="2D08CF36" w:rsidR="001F6E5E" w:rsidRDefault="001F6E5E" w:rsidP="009A2637">
      <w:r>
        <w:t xml:space="preserve">The device can be set to take notifications from an accompanying Bluetooth enabled smart phone using its provided </w:t>
      </w:r>
      <w:r w:rsidR="00662878">
        <w:t>Android</w:t>
      </w:r>
      <w:r>
        <w:t xml:space="preserve"> or IOS app and has a price of under £10 meaning that it is likely the closest to meeting the goals of our project. </w:t>
      </w:r>
    </w:p>
    <w:p w14:paraId="12CAC890" w14:textId="6E979904" w:rsidR="001F6E5E" w:rsidRDefault="00E37BE2" w:rsidP="001F6E5E">
      <w:pPr>
        <w:pStyle w:val="Heading3"/>
      </w:pPr>
      <w:bookmarkStart w:id="16" w:name="_Toc38492978"/>
      <w:r>
        <w:t xml:space="preserve">4.2.4 </w:t>
      </w:r>
      <w:r w:rsidR="001F6E5E">
        <w:t>Comparison</w:t>
      </w:r>
      <w:bookmarkEnd w:id="16"/>
      <w:r w:rsidR="001F6E5E">
        <w:t xml:space="preserve"> </w:t>
      </w:r>
    </w:p>
    <w:tbl>
      <w:tblPr>
        <w:tblStyle w:val="TableGrid"/>
        <w:tblW w:w="0" w:type="auto"/>
        <w:tblLook w:val="04A0" w:firstRow="1" w:lastRow="0" w:firstColumn="1" w:lastColumn="0" w:noHBand="0" w:noVBand="1"/>
      </w:tblPr>
      <w:tblGrid>
        <w:gridCol w:w="1548"/>
        <w:gridCol w:w="2789"/>
        <w:gridCol w:w="1210"/>
        <w:gridCol w:w="2569"/>
        <w:gridCol w:w="1234"/>
      </w:tblGrid>
      <w:tr w:rsidR="001F6E5E" w14:paraId="1DAF4EB4" w14:textId="77777777" w:rsidTr="004B13DF">
        <w:tc>
          <w:tcPr>
            <w:tcW w:w="1555" w:type="dxa"/>
          </w:tcPr>
          <w:p w14:paraId="12D170A0" w14:textId="21EBCAC3" w:rsidR="001F6E5E" w:rsidRDefault="004B13DF" w:rsidP="009F21CC">
            <w:r>
              <w:t xml:space="preserve">Product </w:t>
            </w:r>
          </w:p>
        </w:tc>
        <w:tc>
          <w:tcPr>
            <w:tcW w:w="2835" w:type="dxa"/>
          </w:tcPr>
          <w:p w14:paraId="07DA6CE4" w14:textId="10A6082B" w:rsidR="001F6E5E" w:rsidRDefault="001F6E5E" w:rsidP="009F21CC">
            <w:r>
              <w:t xml:space="preserve">Notification </w:t>
            </w:r>
          </w:p>
        </w:tc>
        <w:tc>
          <w:tcPr>
            <w:tcW w:w="1220" w:type="dxa"/>
          </w:tcPr>
          <w:p w14:paraId="6190143C" w14:textId="5EE86944" w:rsidR="001F6E5E" w:rsidRDefault="001F6E5E" w:rsidP="009F21CC">
            <w:r>
              <w:t>Battery life</w:t>
            </w:r>
          </w:p>
        </w:tc>
        <w:tc>
          <w:tcPr>
            <w:tcW w:w="2607" w:type="dxa"/>
          </w:tcPr>
          <w:p w14:paraId="6F651E7B" w14:textId="07253AA5" w:rsidR="001F6E5E" w:rsidRDefault="001F6E5E" w:rsidP="009F21CC">
            <w:r>
              <w:t xml:space="preserve">Additional features </w:t>
            </w:r>
          </w:p>
        </w:tc>
        <w:tc>
          <w:tcPr>
            <w:tcW w:w="1133" w:type="dxa"/>
          </w:tcPr>
          <w:p w14:paraId="154F48FA" w14:textId="36FB1CB3" w:rsidR="001F6E5E" w:rsidRDefault="001F6E5E" w:rsidP="009F21CC">
            <w:r>
              <w:t xml:space="preserve">Cost </w:t>
            </w:r>
          </w:p>
        </w:tc>
      </w:tr>
      <w:tr w:rsidR="001F6E5E" w14:paraId="5B249589" w14:textId="77777777" w:rsidTr="004B13DF">
        <w:tc>
          <w:tcPr>
            <w:tcW w:w="1555" w:type="dxa"/>
          </w:tcPr>
          <w:p w14:paraId="5A9D4792" w14:textId="66C80B3C" w:rsidR="001F6E5E" w:rsidRDefault="001F6E5E" w:rsidP="009F21CC">
            <w:proofErr w:type="gramStart"/>
            <w:r>
              <w:t>Hey Bracelet</w:t>
            </w:r>
            <w:proofErr w:type="gramEnd"/>
            <w:r>
              <w:t xml:space="preserve"> </w:t>
            </w:r>
          </w:p>
        </w:tc>
        <w:tc>
          <w:tcPr>
            <w:tcW w:w="2835" w:type="dxa"/>
          </w:tcPr>
          <w:p w14:paraId="5ECFA01A" w14:textId="23EE14BC" w:rsidR="001F6E5E" w:rsidRPr="004B13DF" w:rsidRDefault="004B13DF" w:rsidP="009F21CC">
            <w:pPr>
              <w:rPr>
                <w:rFonts w:cstheme="minorHAnsi"/>
              </w:rPr>
            </w:pPr>
            <w:r w:rsidRPr="004B13DF">
              <w:rPr>
                <w:rFonts w:ascii="Wingdings" w:hAnsi="Wingdings"/>
              </w:rPr>
              <w:t></w:t>
            </w:r>
            <w:r w:rsidRPr="004B13DF">
              <w:rPr>
                <w:rFonts w:cstheme="minorHAnsi"/>
              </w:rPr>
              <w:t>(Single notification based on proprietary app)</w:t>
            </w:r>
          </w:p>
        </w:tc>
        <w:tc>
          <w:tcPr>
            <w:tcW w:w="1220" w:type="dxa"/>
          </w:tcPr>
          <w:p w14:paraId="5E3DED25" w14:textId="24D83C55" w:rsidR="001F6E5E" w:rsidRDefault="004B13DF" w:rsidP="009F21CC">
            <w:r>
              <w:t>1 week</w:t>
            </w:r>
          </w:p>
        </w:tc>
        <w:tc>
          <w:tcPr>
            <w:tcW w:w="2607" w:type="dxa"/>
          </w:tcPr>
          <w:p w14:paraId="08BF8D45" w14:textId="3517E85B" w:rsidR="001F6E5E" w:rsidRDefault="004B13DF" w:rsidP="009F21CC">
            <w:r>
              <w:t xml:space="preserve">Waterproof </w:t>
            </w:r>
          </w:p>
        </w:tc>
        <w:tc>
          <w:tcPr>
            <w:tcW w:w="1133" w:type="dxa"/>
          </w:tcPr>
          <w:p w14:paraId="379B47F7" w14:textId="6FFB7700" w:rsidR="001F6E5E" w:rsidRDefault="004B13DF" w:rsidP="009F21CC">
            <w:r>
              <w:t>£86.82 ($115 USD 7/03/2019)</w:t>
            </w:r>
          </w:p>
        </w:tc>
      </w:tr>
      <w:tr w:rsidR="001F6E5E" w14:paraId="4267CA41" w14:textId="77777777" w:rsidTr="004B13DF">
        <w:tc>
          <w:tcPr>
            <w:tcW w:w="1555" w:type="dxa"/>
          </w:tcPr>
          <w:p w14:paraId="696B057D" w14:textId="5098D0FD" w:rsidR="001F6E5E" w:rsidRDefault="001F6E5E" w:rsidP="009F21CC">
            <w:r>
              <w:t xml:space="preserve">Sony </w:t>
            </w:r>
            <w:proofErr w:type="spellStart"/>
            <w:r>
              <w:t>Wena</w:t>
            </w:r>
            <w:proofErr w:type="spellEnd"/>
            <w:r>
              <w:t xml:space="preserve"> </w:t>
            </w:r>
          </w:p>
        </w:tc>
        <w:tc>
          <w:tcPr>
            <w:tcW w:w="2835" w:type="dxa"/>
          </w:tcPr>
          <w:p w14:paraId="49BE6BCB" w14:textId="45A90A2C"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293A2D5A" w14:textId="6B4F4F05" w:rsidR="001F6E5E" w:rsidRDefault="004B13DF" w:rsidP="009F21CC">
            <w:r>
              <w:t xml:space="preserve">1 week </w:t>
            </w:r>
          </w:p>
        </w:tc>
        <w:tc>
          <w:tcPr>
            <w:tcW w:w="2607" w:type="dxa"/>
          </w:tcPr>
          <w:p w14:paraId="37EAB109" w14:textId="7FC92DEE" w:rsidR="001F6E5E" w:rsidRDefault="004B13DF" w:rsidP="009F21CC">
            <w:r>
              <w:t xml:space="preserve">Waterproof, OLED display, </w:t>
            </w:r>
            <w:proofErr w:type="spellStart"/>
            <w:r>
              <w:t>Wena</w:t>
            </w:r>
            <w:proofErr w:type="spellEnd"/>
            <w:r>
              <w:t xml:space="preserve"> Pay</w:t>
            </w:r>
          </w:p>
        </w:tc>
        <w:tc>
          <w:tcPr>
            <w:tcW w:w="1133" w:type="dxa"/>
          </w:tcPr>
          <w:p w14:paraId="419669DB" w14:textId="4590F027" w:rsidR="001F6E5E" w:rsidRDefault="004B13DF" w:rsidP="009F21CC">
            <w:r>
              <w:t>Starting at £349</w:t>
            </w:r>
          </w:p>
        </w:tc>
      </w:tr>
      <w:tr w:rsidR="001F6E5E" w14:paraId="21A1B58B" w14:textId="77777777" w:rsidTr="004B13DF">
        <w:tc>
          <w:tcPr>
            <w:tcW w:w="1555" w:type="dxa"/>
          </w:tcPr>
          <w:p w14:paraId="22C6F555" w14:textId="5207D4A6" w:rsidR="001F6E5E" w:rsidRDefault="001F6E5E" w:rsidP="009F21CC">
            <w:r>
              <w:t xml:space="preserve">Generic Smartwatch </w:t>
            </w:r>
          </w:p>
        </w:tc>
        <w:tc>
          <w:tcPr>
            <w:tcW w:w="2835" w:type="dxa"/>
          </w:tcPr>
          <w:p w14:paraId="45BE8FED" w14:textId="786D3338"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3AA44CF7" w14:textId="4C8F77ED" w:rsidR="001F6E5E" w:rsidRDefault="004B13DF" w:rsidP="009F21CC">
            <w:r>
              <w:t xml:space="preserve">1-3 days </w:t>
            </w:r>
          </w:p>
        </w:tc>
        <w:tc>
          <w:tcPr>
            <w:tcW w:w="2607" w:type="dxa"/>
          </w:tcPr>
          <w:p w14:paraId="4C297FB7" w14:textId="79B19868" w:rsidR="001F6E5E" w:rsidRDefault="004B13DF" w:rsidP="009F21CC">
            <w:r>
              <w:t xml:space="preserve">Phone features, Apps, Camera, SD card, </w:t>
            </w:r>
            <w:proofErr w:type="spellStart"/>
            <w:r>
              <w:t>Colour</w:t>
            </w:r>
            <w:proofErr w:type="spellEnd"/>
            <w:r>
              <w:t xml:space="preserve"> LCD display </w:t>
            </w:r>
          </w:p>
        </w:tc>
        <w:tc>
          <w:tcPr>
            <w:tcW w:w="1133" w:type="dxa"/>
          </w:tcPr>
          <w:p w14:paraId="6F155D1B" w14:textId="35511E27" w:rsidR="001F6E5E" w:rsidRDefault="004B13DF" w:rsidP="00C66744">
            <w:pPr>
              <w:keepNext/>
            </w:pPr>
            <w:r>
              <w:t xml:space="preserve">&gt; £10 </w:t>
            </w:r>
          </w:p>
        </w:tc>
      </w:tr>
    </w:tbl>
    <w:p w14:paraId="521D4455" w14:textId="79D123E6" w:rsidR="00C66744" w:rsidRDefault="00C66744">
      <w:pPr>
        <w:pStyle w:val="Caption"/>
      </w:pPr>
      <w:r>
        <w:t xml:space="preserve">Table </w:t>
      </w:r>
      <w:fldSimple w:instr=" SEQ Table \* ARABIC ">
        <w:r w:rsidR="00D878A4">
          <w:rPr>
            <w:noProof/>
          </w:rPr>
          <w:t>1</w:t>
        </w:r>
      </w:fldSimple>
    </w:p>
    <w:p w14:paraId="191DF917" w14:textId="3F5685D0" w:rsidR="009F21CC" w:rsidRDefault="00E37BE2" w:rsidP="009F21CC">
      <w:pPr>
        <w:pStyle w:val="Heading2"/>
      </w:pPr>
      <w:bookmarkStart w:id="17" w:name="_Toc38492979"/>
      <w:r>
        <w:lastRenderedPageBreak/>
        <w:t xml:space="preserve">4.3 </w:t>
      </w:r>
      <w:r w:rsidR="009F21CC">
        <w:t>Energy harvesting</w:t>
      </w:r>
      <w:bookmarkEnd w:id="17"/>
      <w:r w:rsidR="009F21CC">
        <w:t xml:space="preserve"> </w:t>
      </w:r>
    </w:p>
    <w:p w14:paraId="7FD574E2" w14:textId="43D37177" w:rsidR="00855EDE" w:rsidRDefault="00855EDE" w:rsidP="00855EDE">
      <w:r>
        <w:t xml:space="preserve">Energy harvesting as suggested in this project is a potential solution to powering a device. This is the process of using some of the energy the human body naturally expends during its normal function and converting/storing this for use by a device. This is often transparent to the end user. </w:t>
      </w:r>
    </w:p>
    <w:p w14:paraId="6BDC65FA" w14:textId="32551C99" w:rsidR="00721D23" w:rsidRDefault="00721D23" w:rsidP="009F21CC">
      <w:r>
        <w:t xml:space="preserve">Methods for doing this have existing in many forms for hundreds of years but have only recently become viable to power wearable electronics. This is due to efficiency improvements in both the harvesting methods and in the </w:t>
      </w:r>
      <w:proofErr w:type="gramStart"/>
      <w:r w:rsidR="00AD4775">
        <w:t>devices</w:t>
      </w:r>
      <w:proofErr w:type="gramEnd"/>
      <w:r w:rsidR="00AD4775">
        <w:t xml:space="preserve"> </w:t>
      </w:r>
      <w:r>
        <w:t xml:space="preserve">they are intended to power. Below </w:t>
      </w:r>
      <w:r w:rsidR="00CB3CD1">
        <w:t>we</w:t>
      </w:r>
      <w:r>
        <w:t xml:space="preserve"> will outline the details of several of these methods and their suitability for our purposes.</w:t>
      </w:r>
    </w:p>
    <w:p w14:paraId="1A19F8C1" w14:textId="79DB3B0D" w:rsidR="00721D23" w:rsidRDefault="00E37BE2" w:rsidP="00721D23">
      <w:pPr>
        <w:pStyle w:val="Heading3"/>
      </w:pPr>
      <w:bookmarkStart w:id="18" w:name="_Toc38492980"/>
      <w:r>
        <w:t xml:space="preserve">4.3.1 </w:t>
      </w:r>
      <w:r w:rsidR="00721D23">
        <w:t>Mechanical harvesting and automatic watches</w:t>
      </w:r>
      <w:bookmarkEnd w:id="18"/>
      <w:r w:rsidR="00721D23">
        <w:t xml:space="preserve"> </w:t>
      </w:r>
    </w:p>
    <w:p w14:paraId="3A2CE9E1" w14:textId="1D4D4A27" w:rsidR="00721D23" w:rsidRDefault="00721D23" w:rsidP="00721D23">
      <w:r>
        <w:t xml:space="preserve">This is likely the oldest form of energy harvesting </w:t>
      </w:r>
      <w:r w:rsidR="00801ED2">
        <w:t xml:space="preserve">done by humanity with origins known to be dating back at least as far as Daniel </w:t>
      </w:r>
      <w:proofErr w:type="spellStart"/>
      <w:r w:rsidR="00801ED2">
        <w:t>Schwenter</w:t>
      </w:r>
      <w:proofErr w:type="spellEnd"/>
      <w:r w:rsidR="00801ED2">
        <w:t xml:space="preserve"> (1585-1636)</w:t>
      </w:r>
      <w:r w:rsidR="00855EDE">
        <w:t>.</w:t>
      </w:r>
      <w:r w:rsidR="00801ED2">
        <w:t xml:space="preserve"> </w:t>
      </w:r>
      <w:r w:rsidR="00855EDE">
        <w:t>H</w:t>
      </w:r>
      <w:r w:rsidR="00801ED2">
        <w:t>is idea</w:t>
      </w:r>
      <w:r w:rsidR="00855EDE">
        <w:t xml:space="preserve"> was</w:t>
      </w:r>
      <w:r w:rsidR="00801ED2">
        <w:t xml:space="preserve"> to use respiration to wind a mechanical watch </w:t>
      </w:r>
      <w:r w:rsidR="00801ED2">
        <w:fldChar w:fldCharType="begin"/>
      </w:r>
      <w:r w:rsidR="00801ED2">
        <w:instrText>ADDIN RW.CITE{{5 RichardWatkins 2016}}</w:instrText>
      </w:r>
      <w:r w:rsidR="00801ED2">
        <w:fldChar w:fldCharType="separate"/>
      </w:r>
      <w:r w:rsidR="00801ED2" w:rsidRPr="00801ED2">
        <w:rPr>
          <w:rFonts w:ascii="Calibri" w:hAnsi="Calibri" w:cs="Calibri"/>
          <w:bCs/>
        </w:rPr>
        <w:t>(Richard Watkins, 2016)</w:t>
      </w:r>
      <w:r w:rsidR="00801ED2">
        <w:fldChar w:fldCharType="end"/>
      </w:r>
      <w:r w:rsidR="00801ED2">
        <w:t xml:space="preserve"> however this approach is not known to have been used practically. </w:t>
      </w:r>
    </w:p>
    <w:p w14:paraId="4DFC4F2B" w14:textId="53DEE504" w:rsidR="00801ED2" w:rsidRDefault="000F406C" w:rsidP="00721D23">
      <w:r>
        <w:t>Commonly</w:t>
      </w:r>
      <w:r w:rsidR="00801ED2">
        <w:t xml:space="preserve"> this method involves a weight connected to a shaft in such a </w:t>
      </w:r>
      <w:r>
        <w:t>manner</w:t>
      </w:r>
      <w:r w:rsidR="00801ED2">
        <w:t xml:space="preserve"> that when attached to the human body this weight will cause the shaft to partially rotate due to the common movement</w:t>
      </w:r>
      <w:r>
        <w:t xml:space="preserve"> of the person. This shaft would then be used with a ratcheting mechanism to wind a spiral torsion spring storing the collected energy for slow and constant release via a lever escapement </w:t>
      </w:r>
      <w:r>
        <w:fldChar w:fldCharType="begin"/>
      </w:r>
      <w:r>
        <w:instrText>ADDIN RW.CITE{{49 WF&amp;CO 2019}}</w:instrText>
      </w:r>
      <w:r>
        <w:fldChar w:fldCharType="separate"/>
      </w:r>
      <w:r w:rsidR="004143FB" w:rsidRPr="004143FB">
        <w:rPr>
          <w:rFonts w:ascii="Calibri" w:hAnsi="Calibri" w:cs="Calibri"/>
          <w:bCs/>
        </w:rPr>
        <w:t>(WF&amp;CO, 2019)</w:t>
      </w:r>
      <w:r>
        <w:fldChar w:fldCharType="end"/>
      </w:r>
      <w:r>
        <w:t xml:space="preserve">. </w:t>
      </w:r>
    </w:p>
    <w:p w14:paraId="7297AD33" w14:textId="2EE07EF0" w:rsidR="006871F2" w:rsidRDefault="006871F2" w:rsidP="00721D23">
      <w:r>
        <w:t xml:space="preserve">The amount of energy stored by mechanisms as described above can power a mechanical watch for upwards of 50 days from a full charge </w:t>
      </w:r>
      <w:r>
        <w:fldChar w:fldCharType="begin"/>
      </w:r>
      <w:r>
        <w:instrText>ADDIN RW.CITE{{50 Hublot 2019}}</w:instrText>
      </w:r>
      <w:r>
        <w:fldChar w:fldCharType="separate"/>
      </w:r>
      <w:r w:rsidRPr="006871F2">
        <w:rPr>
          <w:rFonts w:ascii="Calibri" w:hAnsi="Calibri" w:cs="Calibri"/>
          <w:bCs/>
        </w:rPr>
        <w:t>(Hublot, 2019)</w:t>
      </w:r>
      <w:r>
        <w:fldChar w:fldCharType="end"/>
      </w:r>
      <w:r>
        <w:t xml:space="preserve"> however at a cost of £262,000 a mechanical device like this is far beyond the funding and scope of this project.</w:t>
      </w:r>
      <w:r w:rsidR="00B55465">
        <w:t xml:space="preserve"> </w:t>
      </w:r>
      <w:r w:rsidR="00B55465" w:rsidRPr="00B55465">
        <w:t>Research has been completed into the efficiency of these mechanisms and this is thought to be approximately 45%</w:t>
      </w:r>
      <w:r w:rsidR="00855EDE">
        <w:t xml:space="preserve"> </w:t>
      </w:r>
      <w:r w:rsidR="00B55465">
        <w:fldChar w:fldCharType="begin"/>
      </w:r>
      <w:r w:rsidR="00B55465">
        <w:instrText>ADDIN RW.CITE{{51 LonghanXie,CarmenG.Menet,HoChing,RuxuDu 2009}}</w:instrText>
      </w:r>
      <w:r w:rsidR="00B55465">
        <w:fldChar w:fldCharType="separate"/>
      </w:r>
      <w:r w:rsidR="00B55465" w:rsidRPr="00B55465">
        <w:rPr>
          <w:rFonts w:ascii="Calibri" w:hAnsi="Calibri" w:cs="Calibri"/>
          <w:bCs/>
        </w:rPr>
        <w:t>(</w:t>
      </w:r>
      <w:proofErr w:type="spellStart"/>
      <w:r w:rsidR="00B55465" w:rsidRPr="00B55465">
        <w:rPr>
          <w:rFonts w:ascii="Calibri" w:hAnsi="Calibri" w:cs="Calibri"/>
          <w:bCs/>
        </w:rPr>
        <w:t>Longhan</w:t>
      </w:r>
      <w:proofErr w:type="spellEnd"/>
      <w:r w:rsidR="00B55465" w:rsidRPr="00B55465">
        <w:rPr>
          <w:rFonts w:ascii="Calibri" w:hAnsi="Calibri" w:cs="Calibri"/>
          <w:bCs/>
        </w:rPr>
        <w:t xml:space="preserve"> </w:t>
      </w:r>
      <w:proofErr w:type="spellStart"/>
      <w:r w:rsidR="00B55465" w:rsidRPr="00B55465">
        <w:rPr>
          <w:rFonts w:ascii="Calibri" w:hAnsi="Calibri" w:cs="Calibri"/>
          <w:bCs/>
        </w:rPr>
        <w:t>Xie</w:t>
      </w:r>
      <w:proofErr w:type="spellEnd"/>
      <w:r w:rsidR="00B55465" w:rsidRPr="00B55465">
        <w:rPr>
          <w:rFonts w:ascii="Calibri" w:hAnsi="Calibri" w:cs="Calibri"/>
          <w:bCs/>
        </w:rPr>
        <w:t xml:space="preserve">, Carmen G. </w:t>
      </w:r>
      <w:proofErr w:type="spellStart"/>
      <w:r w:rsidR="00B55465" w:rsidRPr="00B55465">
        <w:rPr>
          <w:rFonts w:ascii="Calibri" w:hAnsi="Calibri" w:cs="Calibri"/>
          <w:bCs/>
        </w:rPr>
        <w:t>Menet</w:t>
      </w:r>
      <w:proofErr w:type="spellEnd"/>
      <w:r w:rsidR="00B55465" w:rsidRPr="00B55465">
        <w:rPr>
          <w:rFonts w:ascii="Calibri" w:hAnsi="Calibri" w:cs="Calibri"/>
          <w:bCs/>
        </w:rPr>
        <w:t xml:space="preserve">, Ho Ching, </w:t>
      </w:r>
      <w:proofErr w:type="spellStart"/>
      <w:r w:rsidR="00B55465" w:rsidRPr="00B55465">
        <w:rPr>
          <w:rFonts w:ascii="Calibri" w:hAnsi="Calibri" w:cs="Calibri"/>
          <w:bCs/>
        </w:rPr>
        <w:t>Ruxu</w:t>
      </w:r>
      <w:proofErr w:type="spellEnd"/>
      <w:r w:rsidR="00B55465" w:rsidRPr="00B55465">
        <w:rPr>
          <w:rFonts w:ascii="Calibri" w:hAnsi="Calibri" w:cs="Calibri"/>
          <w:bCs/>
        </w:rPr>
        <w:t xml:space="preserve"> Du, 2009)</w:t>
      </w:r>
      <w:r w:rsidR="00B55465">
        <w:fldChar w:fldCharType="end"/>
      </w:r>
      <w:r w:rsidR="00855EDE">
        <w:t>.</w:t>
      </w:r>
      <w:r w:rsidR="00B55465">
        <w:t xml:space="preserve"> This</w:t>
      </w:r>
      <w:r w:rsidR="00855EDE">
        <w:t>,</w:t>
      </w:r>
      <w:r w:rsidR="00B55465">
        <w:t xml:space="preserve"> however</w:t>
      </w:r>
      <w:r w:rsidR="00855EDE">
        <w:t>,</w:t>
      </w:r>
      <w:r w:rsidR="00B55465">
        <w:t xml:space="preserve"> does not give us power in a form that can be used to drive electronics. </w:t>
      </w:r>
    </w:p>
    <w:p w14:paraId="4B2014B7" w14:textId="6E7ECF2D" w:rsidR="00A54923" w:rsidRDefault="00A54923" w:rsidP="00721D23">
      <w:r>
        <w:t xml:space="preserve">This problem has to a certain extent been solved by companies starting with Seiko </w:t>
      </w:r>
      <w:r w:rsidR="00B17D8E">
        <w:t xml:space="preserve">with their ‘Kinetic’ range beginning in 1988 </w:t>
      </w:r>
      <w:r w:rsidR="00B17D8E">
        <w:fldChar w:fldCharType="begin"/>
      </w:r>
      <w:r w:rsidR="00B17D8E">
        <w:instrText>ADDIN RW.CITE{{52 Seiko 2018}}</w:instrText>
      </w:r>
      <w:r w:rsidR="00B17D8E">
        <w:fldChar w:fldCharType="separate"/>
      </w:r>
      <w:r w:rsidR="00B17D8E" w:rsidRPr="00B17D8E">
        <w:rPr>
          <w:rFonts w:ascii="Calibri" w:hAnsi="Calibri" w:cs="Calibri"/>
          <w:bCs/>
        </w:rPr>
        <w:t>(Seiko, 2018)</w:t>
      </w:r>
      <w:r w:rsidR="00B17D8E">
        <w:fldChar w:fldCharType="end"/>
      </w:r>
      <w:r w:rsidR="00B17D8E">
        <w:t xml:space="preserve"> followed by various other companies including Citizen and Swatch. These watches contain a mechanical harvesting system as described earlier but instead of transferring energy to the escapement of a watch, </w:t>
      </w:r>
      <w:proofErr w:type="spellStart"/>
      <w:r w:rsidR="00B17D8E">
        <w:t>they</w:t>
      </w:r>
      <w:proofErr w:type="spellEnd"/>
      <w:r w:rsidR="00B17D8E">
        <w:t xml:space="preserve"> power small generators and in turn a battery or capacitor used to run a quartz clock movement. As these technologies are proprietary the actual power values are not disclosed to the public</w:t>
      </w:r>
      <w:r w:rsidR="00855EDE">
        <w:t>.</w:t>
      </w:r>
      <w:r w:rsidR="00B17D8E">
        <w:t xml:space="preserve"> </w:t>
      </w:r>
      <w:r w:rsidR="00855EDE">
        <w:t>H</w:t>
      </w:r>
      <w:r w:rsidR="00B17D8E">
        <w:t>owever upon research some have theorized the production</w:t>
      </w:r>
      <w:r w:rsidR="00F0648A">
        <w:t xml:space="preserve"> to be within an order of magnitude of 1 joule every 2 days or 0.000277778 Watt hours </w:t>
      </w:r>
      <w:r w:rsidR="00F0648A">
        <w:fldChar w:fldCharType="begin"/>
      </w:r>
      <w:r w:rsidR="00F0648A">
        <w:instrText>ADDIN RW.CITE{{53 Wardell,Cooper 2016}}</w:instrText>
      </w:r>
      <w:r w:rsidR="00F0648A">
        <w:fldChar w:fldCharType="separate"/>
      </w:r>
      <w:r w:rsidR="00F0648A" w:rsidRPr="00F0648A">
        <w:rPr>
          <w:rFonts w:ascii="Calibri" w:hAnsi="Calibri" w:cs="Calibri"/>
          <w:bCs/>
        </w:rPr>
        <w:t>(Wardell, 2016)</w:t>
      </w:r>
      <w:r w:rsidR="00F0648A">
        <w:fldChar w:fldCharType="end"/>
      </w:r>
      <w:r w:rsidR="00F0648A">
        <w:t xml:space="preserve">. At the 1.8v minimum we are likely to need for our microcontrollers this can be converted to 0.15432 </w:t>
      </w:r>
      <w:proofErr w:type="spellStart"/>
      <w:r w:rsidR="00F0648A">
        <w:t>mAh</w:t>
      </w:r>
      <w:proofErr w:type="spellEnd"/>
      <w:r w:rsidR="00F0648A">
        <w:t xml:space="preserve"> using the formulae </w:t>
      </w:r>
    </w:p>
    <w:p w14:paraId="57269727" w14:textId="4C1021AF" w:rsidR="00F0648A" w:rsidRPr="00F0648A" w:rsidRDefault="00E9168B" w:rsidP="00721D23">
      <w:pPr>
        <w:rPr>
          <w:rFonts w:eastAsiaTheme="minorEastAsia"/>
        </w:rPr>
      </w:pPr>
      <m:oMathPara>
        <m:oMath>
          <m:d>
            <m:dPr>
              <m:ctrlPr>
                <w:rPr>
                  <w:rFonts w:ascii="Cambria Math" w:hAnsi="Cambria Math"/>
                  <w:i/>
                </w:rPr>
              </m:ctrlPr>
            </m:dPr>
            <m:e>
              <m:r>
                <w:rPr>
                  <w:rFonts w:ascii="Cambria Math" w:hAnsi="Cambria Math"/>
                </w:rPr>
                <m:t>Wh</m:t>
              </m:r>
            </m:e>
          </m:d>
          <m:r>
            <w:rPr>
              <w:rFonts w:ascii="Cambria Math" w:hAnsi="Cambria Math"/>
            </w:rPr>
            <m:t>*</m:t>
          </m:r>
          <m:f>
            <m:fPr>
              <m:ctrlPr>
                <w:rPr>
                  <w:rFonts w:ascii="Cambria Math" w:hAnsi="Cambria Math"/>
                  <w:i/>
                </w:rPr>
              </m:ctrlPr>
            </m:fPr>
            <m:num>
              <m:r>
                <w:rPr>
                  <w:rFonts w:ascii="Cambria Math" w:hAnsi="Cambria Math"/>
                </w:rPr>
                <m:t>1000</m:t>
              </m:r>
            </m:num>
            <m:den>
              <m:r>
                <w:rPr>
                  <w:rFonts w:ascii="Cambria Math" w:hAnsi="Cambria Math"/>
                </w:rPr>
                <m:t>V</m:t>
              </m:r>
            </m:den>
          </m:f>
          <m:r>
            <w:rPr>
              <w:rFonts w:ascii="Cambria Math" w:hAnsi="Cambria Math"/>
            </w:rPr>
            <m:t>=</m:t>
          </m:r>
          <m:d>
            <m:dPr>
              <m:ctrlPr>
                <w:rPr>
                  <w:rFonts w:ascii="Cambria Math" w:hAnsi="Cambria Math"/>
                  <w:i/>
                </w:rPr>
              </m:ctrlPr>
            </m:dPr>
            <m:e>
              <m:r>
                <w:rPr>
                  <w:rFonts w:ascii="Cambria Math" w:hAnsi="Cambria Math"/>
                </w:rPr>
                <m:t>mAh</m:t>
              </m:r>
            </m:e>
          </m:d>
        </m:oMath>
      </m:oMathPara>
    </w:p>
    <w:p w14:paraId="21E90972" w14:textId="03C1FC31" w:rsidR="00F0648A" w:rsidRDefault="00F0648A" w:rsidP="00721D23">
      <w:pPr>
        <w:rPr>
          <w:rFonts w:eastAsiaTheme="minorEastAsia"/>
        </w:rPr>
      </w:pPr>
      <w:r>
        <w:rPr>
          <w:rFonts w:eastAsiaTheme="minorEastAsia"/>
        </w:rPr>
        <w:t xml:space="preserve">Or in our case </w:t>
      </w:r>
    </w:p>
    <w:p w14:paraId="43F4A8BC" w14:textId="676D0061" w:rsidR="00D91941" w:rsidRPr="00D91941" w:rsidRDefault="00D91941" w:rsidP="00721D23">
      <w:pPr>
        <w:rPr>
          <w:rFonts w:eastAsiaTheme="minorEastAsia"/>
        </w:rPr>
      </w:pPr>
      <m:oMathPara>
        <m:oMath>
          <m:r>
            <w:rPr>
              <w:rFonts w:ascii="Cambria Math" w:eastAsiaTheme="minorEastAsia" w:hAnsi="Cambria Math"/>
            </w:rPr>
            <m:t>0.000277778*</m:t>
          </m:r>
          <m:f>
            <m:fPr>
              <m:ctrlPr>
                <w:rPr>
                  <w:rFonts w:ascii="Cambria Math" w:eastAsiaTheme="minorEastAsia" w:hAnsi="Cambria Math"/>
                  <w:i/>
                </w:rPr>
              </m:ctrlPr>
            </m:fPr>
            <m:num>
              <m:r>
                <w:rPr>
                  <w:rFonts w:ascii="Cambria Math" w:eastAsiaTheme="minorEastAsia" w:hAnsi="Cambria Math"/>
                </w:rPr>
                <m:t>1000</m:t>
              </m:r>
            </m:num>
            <m:den>
              <m:r>
                <w:rPr>
                  <w:rFonts w:ascii="Cambria Math" w:eastAsiaTheme="minorEastAsia" w:hAnsi="Cambria Math"/>
                </w:rPr>
                <m:t>1.8</m:t>
              </m:r>
            </m:den>
          </m:f>
          <m:r>
            <w:rPr>
              <w:rFonts w:ascii="Cambria Math" w:eastAsiaTheme="minorEastAsia" w:hAnsi="Cambria Math"/>
            </w:rPr>
            <m:t>=0.15432</m:t>
          </m:r>
        </m:oMath>
      </m:oMathPara>
    </w:p>
    <w:p w14:paraId="5268F14C" w14:textId="77777777" w:rsidR="00D91941" w:rsidRDefault="00D91941" w:rsidP="00721D23">
      <w:pPr>
        <w:rPr>
          <w:rFonts w:eastAsiaTheme="minorEastAsia"/>
        </w:rPr>
      </w:pPr>
      <w:r>
        <w:rPr>
          <w:rFonts w:eastAsiaTheme="minorEastAsia"/>
        </w:rPr>
        <w:t>Or 154.32 Microamps. This is likely enough for our electronics but is unlikely to be enough to drive a haptic feedback device like a vibration motor.</w:t>
      </w:r>
    </w:p>
    <w:p w14:paraId="5BB4665F" w14:textId="7FDD0314" w:rsidR="00D91941" w:rsidRDefault="00E37BE2" w:rsidP="00D91941">
      <w:pPr>
        <w:pStyle w:val="Heading3"/>
        <w:rPr>
          <w:rFonts w:eastAsiaTheme="minorEastAsia"/>
        </w:rPr>
      </w:pPr>
      <w:bookmarkStart w:id="19" w:name="_Toc38492981"/>
      <w:r>
        <w:rPr>
          <w:rFonts w:eastAsiaTheme="minorEastAsia"/>
        </w:rPr>
        <w:lastRenderedPageBreak/>
        <w:t>4.3.2</w:t>
      </w:r>
      <w:r w:rsidR="00D91941">
        <w:rPr>
          <w:rFonts w:eastAsiaTheme="minorEastAsia"/>
        </w:rPr>
        <w:t xml:space="preserve"> Piezoelectric</w:t>
      </w:r>
      <w:bookmarkEnd w:id="19"/>
      <w:r w:rsidR="00D91941">
        <w:rPr>
          <w:rFonts w:eastAsiaTheme="minorEastAsia"/>
        </w:rPr>
        <w:t xml:space="preserve"> </w:t>
      </w:r>
    </w:p>
    <w:p w14:paraId="46790941" w14:textId="1989AF59" w:rsidR="000C7D54" w:rsidRDefault="000C7D54" w:rsidP="000C7D54">
      <w:r>
        <w:t>This method works on the concept that many materials (often crystalline) generate small quantities of electricity when put under mechanical stress, this may be from compression or deformation (flexing)</w:t>
      </w:r>
      <w:r w:rsidR="00855EDE">
        <w:t>.</w:t>
      </w:r>
      <w:r>
        <w:t xml:space="preserve"> </w:t>
      </w:r>
      <w:r w:rsidR="00855EDE">
        <w:t>T</w:t>
      </w:r>
      <w:r>
        <w:t>his is often used in industry to detect vibration or sound.  In order to use this energy</w:t>
      </w:r>
      <w:r w:rsidR="00855EDE">
        <w:t>,</w:t>
      </w:r>
      <w:r>
        <w:t xml:space="preserve"> circuitry is required to normalize the energy produced. </w:t>
      </w:r>
    </w:p>
    <w:p w14:paraId="331F8EB0" w14:textId="580AAD46" w:rsidR="000C7D54" w:rsidRDefault="000C7D54" w:rsidP="000C7D54">
      <w:r>
        <w:t xml:space="preserve">When put under stress the piezo element will output a voltage in a range based on the amount of mechanical stress inputted. This can typically range from 20/30 </w:t>
      </w:r>
      <w:r w:rsidR="00AB309F">
        <w:t xml:space="preserve">V + </w:t>
      </w:r>
      <w:r>
        <w:t>down to zero hence the requirement of a buck regulator or similar</w:t>
      </w:r>
      <w:r w:rsidR="00A63CD6">
        <w:t>,</w:t>
      </w:r>
      <w:r>
        <w:t xml:space="preserve"> to keep the output voltage at a level that is safe to use without burning out energy storage components or the microcontroller itself.  </w:t>
      </w:r>
    </w:p>
    <w:p w14:paraId="1DA3E602" w14:textId="6EB4DC31" w:rsidR="00BB61A2" w:rsidRDefault="000C7D54" w:rsidP="000C7D54">
      <w:r>
        <w:t>Piezoelectric energy is a reversable process so care must be taken that the energy harvested cannot be conducted back</w:t>
      </w:r>
      <w:r w:rsidR="0002420B">
        <w:t xml:space="preserve"> into the piezo element as this would result in deformation of the element and in turn loss of the potential </w:t>
      </w:r>
      <w:r w:rsidR="00BB61A2">
        <w:t>energy.</w:t>
      </w:r>
    </w:p>
    <w:p w14:paraId="0BCF7738" w14:textId="4F8412C6" w:rsidR="00BB61A2" w:rsidRDefault="00BB61A2" w:rsidP="000C7D54">
      <w:r>
        <w:t xml:space="preserve">The amount of energy created with this method is quite low with high voltage outputs and low current (ampere) output. It is not uncommon for elements to put out voltages in a range up to 100 volts or more if under extreme load (such as being hit by a hammer) but the ampere output is usually less than 100 microamps </w:t>
      </w:r>
      <w:r>
        <w:fldChar w:fldCharType="begin"/>
      </w:r>
      <w:r>
        <w:instrText>ADDIN RW.CITE{{55 Elhalwagy.etal 2017; 54 Hickman,Michael 2017}}</w:instrText>
      </w:r>
      <w:r>
        <w:fldChar w:fldCharType="separate"/>
      </w:r>
      <w:r w:rsidRPr="00BB61A2">
        <w:rPr>
          <w:rFonts w:ascii="Calibri" w:hAnsi="Calibri" w:cs="Calibri"/>
          <w:bCs/>
        </w:rPr>
        <w:t>(</w:t>
      </w:r>
      <w:proofErr w:type="spellStart"/>
      <w:r w:rsidRPr="00BB61A2">
        <w:rPr>
          <w:rFonts w:ascii="Calibri" w:hAnsi="Calibri" w:cs="Calibri"/>
          <w:bCs/>
        </w:rPr>
        <w:t>Elhalwagy</w:t>
      </w:r>
      <w:proofErr w:type="spellEnd"/>
      <w:r w:rsidRPr="00BB61A2">
        <w:rPr>
          <w:rFonts w:ascii="Calibri" w:hAnsi="Calibri" w:cs="Calibri"/>
          <w:bCs/>
        </w:rPr>
        <w:t>. et al, 2017; Hickman, 2017)</w:t>
      </w:r>
      <w:r>
        <w:fldChar w:fldCharType="end"/>
      </w:r>
      <w:r>
        <w:t>. With outputs like this, losses involved in rectifying and converting the energy output may result in very low efficiency.</w:t>
      </w:r>
    </w:p>
    <w:p w14:paraId="424CAFD0" w14:textId="3956EA7C" w:rsidR="00BB61A2" w:rsidRDefault="00E37BE2" w:rsidP="00BB61A2">
      <w:pPr>
        <w:pStyle w:val="Heading3"/>
      </w:pPr>
      <w:bookmarkStart w:id="20" w:name="_Toc38492982"/>
      <w:r>
        <w:t xml:space="preserve">4.3.3 </w:t>
      </w:r>
      <w:proofErr w:type="spellStart"/>
      <w:r w:rsidR="00AB309F">
        <w:t>Seebeck</w:t>
      </w:r>
      <w:proofErr w:type="spellEnd"/>
      <w:r w:rsidR="00AB309F">
        <w:t>/</w:t>
      </w:r>
      <w:r w:rsidR="00BB61A2">
        <w:t>Peltier</w:t>
      </w:r>
      <w:bookmarkEnd w:id="20"/>
      <w:r w:rsidR="00BB61A2">
        <w:t xml:space="preserve"> </w:t>
      </w:r>
    </w:p>
    <w:p w14:paraId="05CE89DE" w14:textId="3045A0A1" w:rsidR="006F1A5F" w:rsidRDefault="00BB61A2" w:rsidP="00BB61A2">
      <w:r>
        <w:t xml:space="preserve">The </w:t>
      </w:r>
      <w:proofErr w:type="spellStart"/>
      <w:r w:rsidR="00AB309F">
        <w:t>Seebeck</w:t>
      </w:r>
      <w:proofErr w:type="spellEnd"/>
      <w:r w:rsidR="00AB309F">
        <w:t>/</w:t>
      </w:r>
      <w:r>
        <w:t xml:space="preserve">Peltier effect is the effect that </w:t>
      </w:r>
      <w:r w:rsidR="00CE1BB0">
        <w:t xml:space="preserve">when a temperature gradient is applied to a conductor the energy will excite </w:t>
      </w:r>
      <w:r w:rsidR="006F1A5F">
        <w:t>negatively charged particles (</w:t>
      </w:r>
      <w:r w:rsidR="00CE1BB0">
        <w:t>electrons</w:t>
      </w:r>
      <w:r w:rsidR="006F1A5F">
        <w:t>)</w:t>
      </w:r>
      <w:r w:rsidR="00CE1BB0">
        <w:t xml:space="preserve"> at the hot end of the conductor and cause them to move towards the cold side producing a tiny voltage. Due to the tiny amount of energy produced connecting these in series </w:t>
      </w:r>
      <w:proofErr w:type="gramStart"/>
      <w:r w:rsidR="00855EDE">
        <w:t>similar to</w:t>
      </w:r>
      <w:proofErr w:type="gramEnd"/>
      <w:r w:rsidR="00CE1BB0">
        <w:t xml:space="preserve"> a battery results in the series connections losing the energy generated via resistance and the effects of the temperature gradient. To counter this a second material is used to provide the </w:t>
      </w:r>
      <w:r w:rsidR="006F1A5F">
        <w:t xml:space="preserve">reverse </w:t>
      </w:r>
      <w:r w:rsidR="00CE1BB0">
        <w:t>connection</w:t>
      </w:r>
      <w:r w:rsidR="006F1A5F">
        <w:t>, they are</w:t>
      </w:r>
      <w:r w:rsidR="00CE1BB0">
        <w:t xml:space="preserve"> doped in such a</w:t>
      </w:r>
      <w:r w:rsidR="006F1A5F">
        <w:t xml:space="preserve"> way that positively charged particles move from the hot side to the cold thus continuing the flow</w:t>
      </w:r>
      <w:r w:rsidR="00D52603">
        <w:t xml:space="preserve">, these are the same concepts as </w:t>
      </w:r>
      <w:r w:rsidR="001A2FFD">
        <w:t xml:space="preserve">are used </w:t>
      </w:r>
      <w:r w:rsidR="00D52603">
        <w:t xml:space="preserve">in semiconductors and are </w:t>
      </w:r>
      <w:r w:rsidR="001A2FFD">
        <w:t xml:space="preserve">also </w:t>
      </w:r>
      <w:r w:rsidR="00D52603">
        <w:t>called p-type and n-type conductors</w:t>
      </w:r>
      <w:r w:rsidR="006F1A5F">
        <w:t xml:space="preserve">. </w:t>
      </w:r>
    </w:p>
    <w:p w14:paraId="39BED5D4" w14:textId="7A300558" w:rsidR="00D52603" w:rsidRPr="00A20009" w:rsidRDefault="00D52603" w:rsidP="00BB61A2">
      <w:pPr>
        <w:rPr>
          <w:b/>
        </w:rPr>
      </w:pPr>
      <w:r>
        <w:t>The output of a thermoelectric generator</w:t>
      </w:r>
      <w:r w:rsidR="00A20009">
        <w:t xml:space="preserve"> (TEG)</w:t>
      </w:r>
      <w:r>
        <w:t xml:space="preserve"> such as this</w:t>
      </w:r>
      <w:r w:rsidR="00855EDE">
        <w:t>,</w:t>
      </w:r>
      <w:r>
        <w:t xml:space="preserve"> is affected by several factors. Starting with materials used, we are looking for materials with a high electrical conductivity and a low thermal conductivity at room temperature</w:t>
      </w:r>
      <w:r w:rsidR="00A20009">
        <w:t xml:space="preserve">, in </w:t>
      </w:r>
      <w:r w:rsidR="001A2FFD">
        <w:t>this</w:t>
      </w:r>
      <w:r w:rsidR="00A20009">
        <w:t xml:space="preserve"> case the likely choice would be </w:t>
      </w:r>
      <w:r w:rsidR="00A20009" w:rsidRPr="00A20009">
        <w:t>bismuth telluride (Bi2Te3)</w:t>
      </w:r>
      <w:r w:rsidR="00A20009">
        <w:t xml:space="preserve"> as it provides these properties </w:t>
      </w:r>
      <w:r w:rsidR="001A2FFD">
        <w:t xml:space="preserve">in a reasonable </w:t>
      </w:r>
      <w:r w:rsidR="00A20009">
        <w:t>temperature</w:t>
      </w:r>
      <w:r w:rsidR="001A2FFD">
        <w:t xml:space="preserve"> range</w:t>
      </w:r>
      <w:r w:rsidR="00A20009">
        <w:t>. Note other materials exist but either exhibit these properties in the wrong temperature ranges or require use of complex and expensive nanotechnologies bringing costs above the already expensive</w:t>
      </w:r>
      <w:r w:rsidR="00A20009" w:rsidRPr="00A20009">
        <w:t xml:space="preserve"> bismuth telluride</w:t>
      </w:r>
      <w:r w:rsidR="00A20009">
        <w:t>.</w:t>
      </w:r>
    </w:p>
    <w:p w14:paraId="63756DD7" w14:textId="16D9AAB1" w:rsidR="00BB61A2" w:rsidRDefault="006F1A5F" w:rsidP="00BB61A2">
      <w:r>
        <w:t xml:space="preserve">Research has already been conducted into the viability of this form of energy production </w:t>
      </w:r>
      <w:r>
        <w:fldChar w:fldCharType="begin"/>
      </w:r>
      <w:r>
        <w:instrText>ADDIN RW.CITE{{56 MelissaHyland,HaywoodHunter,JieLiu,ElenaVeety,DaryooshVashaee 2016}}</w:instrText>
      </w:r>
      <w:r>
        <w:fldChar w:fldCharType="separate"/>
      </w:r>
      <w:r w:rsidRPr="006F1A5F">
        <w:rPr>
          <w:rFonts w:ascii="Calibri" w:hAnsi="Calibri" w:cs="Calibri"/>
          <w:bCs/>
        </w:rPr>
        <w:t xml:space="preserve">(Melissa Hyland, Haywood Hunter, </w:t>
      </w:r>
      <w:proofErr w:type="spellStart"/>
      <w:r w:rsidRPr="006F1A5F">
        <w:rPr>
          <w:rFonts w:ascii="Calibri" w:hAnsi="Calibri" w:cs="Calibri"/>
          <w:bCs/>
        </w:rPr>
        <w:t>Jie</w:t>
      </w:r>
      <w:proofErr w:type="spellEnd"/>
      <w:r w:rsidRPr="006F1A5F">
        <w:rPr>
          <w:rFonts w:ascii="Calibri" w:hAnsi="Calibri" w:cs="Calibri"/>
          <w:bCs/>
        </w:rPr>
        <w:t xml:space="preserve"> Liu, Elena </w:t>
      </w:r>
      <w:proofErr w:type="spellStart"/>
      <w:r w:rsidRPr="006F1A5F">
        <w:rPr>
          <w:rFonts w:ascii="Calibri" w:hAnsi="Calibri" w:cs="Calibri"/>
          <w:bCs/>
        </w:rPr>
        <w:t>Veety</w:t>
      </w:r>
      <w:proofErr w:type="spellEnd"/>
      <w:r w:rsidRPr="006F1A5F">
        <w:rPr>
          <w:rFonts w:ascii="Calibri" w:hAnsi="Calibri" w:cs="Calibri"/>
          <w:bCs/>
        </w:rPr>
        <w:t xml:space="preserve">, </w:t>
      </w:r>
      <w:proofErr w:type="spellStart"/>
      <w:r w:rsidRPr="006F1A5F">
        <w:rPr>
          <w:rFonts w:ascii="Calibri" w:hAnsi="Calibri" w:cs="Calibri"/>
          <w:bCs/>
        </w:rPr>
        <w:t>Daryoosh</w:t>
      </w:r>
      <w:proofErr w:type="spellEnd"/>
      <w:r w:rsidRPr="006F1A5F">
        <w:rPr>
          <w:rFonts w:ascii="Calibri" w:hAnsi="Calibri" w:cs="Calibri"/>
          <w:bCs/>
        </w:rPr>
        <w:t xml:space="preserve"> </w:t>
      </w:r>
      <w:proofErr w:type="spellStart"/>
      <w:r w:rsidRPr="006F1A5F">
        <w:rPr>
          <w:rFonts w:ascii="Calibri" w:hAnsi="Calibri" w:cs="Calibri"/>
          <w:bCs/>
        </w:rPr>
        <w:t>Vashaee</w:t>
      </w:r>
      <w:proofErr w:type="spellEnd"/>
      <w:r w:rsidRPr="006F1A5F">
        <w:rPr>
          <w:rFonts w:ascii="Calibri" w:hAnsi="Calibri" w:cs="Calibri"/>
          <w:bCs/>
        </w:rPr>
        <w:t>, 2016)</w:t>
      </w:r>
      <w:r>
        <w:fldChar w:fldCharType="end"/>
      </w:r>
      <w:r>
        <w:tab/>
      </w:r>
      <w:r w:rsidR="00D52603">
        <w:t xml:space="preserve">. They conclude that in a </w:t>
      </w:r>
      <w:r w:rsidR="00A20009">
        <w:t>best-case</w:t>
      </w:r>
      <w:r w:rsidR="00D52603">
        <w:t xml:space="preserve"> scenario </w:t>
      </w:r>
      <w:r w:rsidR="00A20009">
        <w:t xml:space="preserve">we can expect production of around </w:t>
      </w:r>
      <w:r w:rsidR="00A20009" w:rsidRPr="00A20009">
        <w:t xml:space="preserve">20 </w:t>
      </w:r>
      <w:proofErr w:type="spellStart"/>
      <w:r w:rsidR="00A20009" w:rsidRPr="00A20009">
        <w:t>μW</w:t>
      </w:r>
      <w:proofErr w:type="spellEnd"/>
      <w:r w:rsidR="00A20009" w:rsidRPr="00A20009">
        <w:t>/cm2</w:t>
      </w:r>
      <w:r w:rsidR="00A20009">
        <w:t xml:space="preserve"> with a more realistic output of </w:t>
      </w:r>
      <w:r w:rsidR="00A20009" w:rsidRPr="00A20009">
        <w:t>2</w:t>
      </w:r>
      <w:r w:rsidR="00A20009">
        <w:t>-8</w:t>
      </w:r>
      <w:r w:rsidR="00A20009" w:rsidRPr="00A20009">
        <w:t xml:space="preserve"> </w:t>
      </w:r>
      <w:proofErr w:type="spellStart"/>
      <w:r w:rsidR="00A20009" w:rsidRPr="00A20009">
        <w:t>μW</w:t>
      </w:r>
      <w:proofErr w:type="spellEnd"/>
      <w:r w:rsidR="00A20009" w:rsidRPr="00A20009">
        <w:t>/cm2</w:t>
      </w:r>
      <w:r w:rsidR="00A20009">
        <w:t>. Given that our device electronics will likely only have a footprint of a few cm2 additional</w:t>
      </w:r>
      <w:r w:rsidR="00D52603">
        <w:t xml:space="preserve"> </w:t>
      </w:r>
      <w:r w:rsidR="00A20009">
        <w:t xml:space="preserve">TEG’s would need to </w:t>
      </w:r>
      <w:proofErr w:type="gramStart"/>
      <w:r w:rsidR="00A20009">
        <w:t>be located in</w:t>
      </w:r>
      <w:proofErr w:type="gramEnd"/>
      <w:r w:rsidR="00A20009">
        <w:t xml:space="preserve"> the wristband giving additional cost and complexity to the design. </w:t>
      </w:r>
    </w:p>
    <w:p w14:paraId="3775F5DC" w14:textId="4356596D" w:rsidR="00DB031D" w:rsidRDefault="00E37BE2" w:rsidP="00DB031D">
      <w:pPr>
        <w:pStyle w:val="Heading3"/>
      </w:pPr>
      <w:bookmarkStart w:id="21" w:name="_Toc38492983"/>
      <w:r>
        <w:t xml:space="preserve">4.4.4 </w:t>
      </w:r>
      <w:r w:rsidR="00DB031D">
        <w:t>Solar</w:t>
      </w:r>
      <w:bookmarkEnd w:id="21"/>
      <w:r w:rsidR="00DB031D">
        <w:t xml:space="preserve"> </w:t>
      </w:r>
    </w:p>
    <w:p w14:paraId="2143810E" w14:textId="780D8355" w:rsidR="00DB031D" w:rsidRDefault="00200052" w:rsidP="00DB031D">
      <w:r>
        <w:t xml:space="preserve">Solar cells have been relatively common in portable electronics since pocket calculators popularized them in the late 1970s </w:t>
      </w:r>
      <w:r>
        <w:fldChar w:fldCharType="begin"/>
      </w:r>
      <w:r>
        <w:instrText>ADDIN RW.CITE{{57 Tout,Nigel 2019}}</w:instrText>
      </w:r>
      <w:r>
        <w:fldChar w:fldCharType="separate"/>
      </w:r>
      <w:r w:rsidRPr="00200052">
        <w:rPr>
          <w:rFonts w:ascii="Calibri" w:hAnsi="Calibri" w:cs="Calibri"/>
          <w:bCs/>
        </w:rPr>
        <w:t>(Tout, 2019)</w:t>
      </w:r>
      <w:r>
        <w:fldChar w:fldCharType="end"/>
      </w:r>
      <w:r>
        <w:t xml:space="preserve"> and with recent pressure for renewable energy sources have </w:t>
      </w:r>
      <w:r>
        <w:lastRenderedPageBreak/>
        <w:t xml:space="preserve">become popular to power everything from cars to homes. These cells, also known as photovoltaic </w:t>
      </w:r>
      <w:r w:rsidR="006B0CC1">
        <w:t>cells,</w:t>
      </w:r>
      <w:r>
        <w:t xml:space="preserve"> receive energy in the form of light and use this to excite electrons in a layer of a semiconducting </w:t>
      </w:r>
      <w:r w:rsidR="00092EBC">
        <w:t>material</w:t>
      </w:r>
      <w:r>
        <w:t xml:space="preserve"> to produce an electrical output. </w:t>
      </w:r>
      <w:r w:rsidR="00092EBC">
        <w:t xml:space="preserve">Being a relatively mature technology, these devices can be found in many form factors, the main one </w:t>
      </w:r>
      <w:r w:rsidR="001A2FFD">
        <w:t>we will examine</w:t>
      </w:r>
      <w:r w:rsidR="00092EBC">
        <w:t xml:space="preserve"> is the </w:t>
      </w:r>
      <w:r w:rsidR="00092EBC" w:rsidRPr="00092EBC">
        <w:t>BPW34</w:t>
      </w:r>
      <w:r w:rsidR="00092EBC">
        <w:t xml:space="preserve"> silicone pin photodiode </w:t>
      </w:r>
      <w:r w:rsidR="00092EBC">
        <w:fldChar w:fldCharType="begin"/>
      </w:r>
      <w:r w:rsidR="00092EBC">
        <w:instrText>ADDIN RW.CITE{{58 Vishay.com 2008}}</w:instrText>
      </w:r>
      <w:r w:rsidR="00092EBC">
        <w:fldChar w:fldCharType="separate"/>
      </w:r>
      <w:r w:rsidR="00092EBC" w:rsidRPr="00092EBC">
        <w:rPr>
          <w:rFonts w:ascii="Calibri" w:hAnsi="Calibri" w:cs="Calibri"/>
          <w:bCs/>
        </w:rPr>
        <w:t>(Vishay.com, 2008)</w:t>
      </w:r>
      <w:r w:rsidR="00092EBC">
        <w:fldChar w:fldCharType="end"/>
      </w:r>
      <w:r w:rsidR="00092EBC">
        <w:t xml:space="preserve">. This device measures 5.4 x 4.3 x 3.2 mm and has a surface area of 0.23 cm2. It can produce around 50 </w:t>
      </w:r>
      <w:r w:rsidR="00092EBC" w:rsidRPr="00092EBC">
        <w:t>µA</w:t>
      </w:r>
      <w:r w:rsidR="00092EBC">
        <w:t xml:space="preserve"> under good conditions. For our purposes this means several of them may be required to meet our power needs even under good </w:t>
      </w:r>
      <w:r w:rsidR="001A2FFD">
        <w:t xml:space="preserve">or </w:t>
      </w:r>
      <w:r w:rsidR="00092EBC">
        <w:t>near ideal conditions. Given that our device is going to be wrist mounted it is unlikely that these conditions will be met due to clothing covering cells, shallow light angles from the user having mobility of their hands</w:t>
      </w:r>
      <w:r w:rsidR="001A2FFD">
        <w:t>,</w:t>
      </w:r>
      <w:r w:rsidR="00092EBC">
        <w:t xml:space="preserve"> as well as factors like being indoors. This means in order to meet</w:t>
      </w:r>
      <w:r w:rsidR="004D162B">
        <w:t xml:space="preserve"> our power requirements multiple cells would be required as well as a method to store the energy for continued usage, this would add complexity and cost to the project. </w:t>
      </w:r>
    </w:p>
    <w:p w14:paraId="6225CE8B" w14:textId="729CD627" w:rsidR="004D162B" w:rsidRDefault="00E37BE2" w:rsidP="004D162B">
      <w:pPr>
        <w:pStyle w:val="Heading3"/>
      </w:pPr>
      <w:bookmarkStart w:id="22" w:name="_Toc38492984"/>
      <w:r>
        <w:t xml:space="preserve">4.4.5 </w:t>
      </w:r>
      <w:r w:rsidR="004D162B">
        <w:t>Conclusion</w:t>
      </w:r>
      <w:bookmarkEnd w:id="22"/>
      <w:r w:rsidR="004D162B">
        <w:t xml:space="preserve"> </w:t>
      </w:r>
    </w:p>
    <w:p w14:paraId="32B84F5D" w14:textId="292D0457" w:rsidR="004D162B" w:rsidRDefault="004D162B" w:rsidP="004D162B">
      <w:r>
        <w:t xml:space="preserve">Below is a table summarizing the above methods – </w:t>
      </w:r>
    </w:p>
    <w:tbl>
      <w:tblPr>
        <w:tblStyle w:val="TableGrid"/>
        <w:tblW w:w="0" w:type="auto"/>
        <w:tblLook w:val="04A0" w:firstRow="1" w:lastRow="0" w:firstColumn="1" w:lastColumn="0" w:noHBand="0" w:noVBand="1"/>
      </w:tblPr>
      <w:tblGrid>
        <w:gridCol w:w="1349"/>
        <w:gridCol w:w="2048"/>
        <w:gridCol w:w="1701"/>
        <w:gridCol w:w="2268"/>
        <w:gridCol w:w="1984"/>
      </w:tblGrid>
      <w:tr w:rsidR="004D162B" w14:paraId="7DF79523" w14:textId="204B1374" w:rsidTr="004D162B">
        <w:tc>
          <w:tcPr>
            <w:tcW w:w="1349" w:type="dxa"/>
          </w:tcPr>
          <w:p w14:paraId="14DD6040" w14:textId="5EF9BD83" w:rsidR="004D162B" w:rsidRDefault="004D162B" w:rsidP="004D162B">
            <w:r>
              <w:t>Technology</w:t>
            </w:r>
          </w:p>
        </w:tc>
        <w:tc>
          <w:tcPr>
            <w:tcW w:w="2048" w:type="dxa"/>
          </w:tcPr>
          <w:p w14:paraId="0BC23DE9" w14:textId="38D9305E" w:rsidR="004D162B" w:rsidRDefault="004D162B" w:rsidP="004D162B">
            <w:r>
              <w:t>Cost</w:t>
            </w:r>
          </w:p>
        </w:tc>
        <w:tc>
          <w:tcPr>
            <w:tcW w:w="1701" w:type="dxa"/>
          </w:tcPr>
          <w:p w14:paraId="35CDD223" w14:textId="35627185" w:rsidR="004D162B" w:rsidRDefault="004D162B" w:rsidP="004D162B">
            <w:r>
              <w:t xml:space="preserve">Complexity </w:t>
            </w:r>
          </w:p>
        </w:tc>
        <w:tc>
          <w:tcPr>
            <w:tcW w:w="2268" w:type="dxa"/>
          </w:tcPr>
          <w:p w14:paraId="34034EEC" w14:textId="3F3C044D" w:rsidR="004D162B" w:rsidRDefault="004D162B" w:rsidP="004D162B">
            <w:r>
              <w:t xml:space="preserve">Size/Practicality </w:t>
            </w:r>
          </w:p>
        </w:tc>
        <w:tc>
          <w:tcPr>
            <w:tcW w:w="1984" w:type="dxa"/>
          </w:tcPr>
          <w:p w14:paraId="7B361125" w14:textId="410F2B50" w:rsidR="004D162B" w:rsidRDefault="004D162B" w:rsidP="004D162B">
            <w:r>
              <w:t xml:space="preserve">Power potential </w:t>
            </w:r>
          </w:p>
        </w:tc>
      </w:tr>
      <w:tr w:rsidR="004D162B" w14:paraId="6810C6D9" w14:textId="643CA7A2" w:rsidTr="004D162B">
        <w:tc>
          <w:tcPr>
            <w:tcW w:w="1349" w:type="dxa"/>
          </w:tcPr>
          <w:p w14:paraId="1E216504" w14:textId="39352569" w:rsidR="004D162B" w:rsidRDefault="004D162B" w:rsidP="004D162B">
            <w:r>
              <w:t xml:space="preserve">Mechanical </w:t>
            </w:r>
          </w:p>
        </w:tc>
        <w:tc>
          <w:tcPr>
            <w:tcW w:w="2048" w:type="dxa"/>
          </w:tcPr>
          <w:p w14:paraId="022D0354" w14:textId="7564CDC8" w:rsidR="004D162B" w:rsidRDefault="004D162B" w:rsidP="004D162B">
            <w:r>
              <w:t>High (Commonly &lt;£100)</w:t>
            </w:r>
          </w:p>
        </w:tc>
        <w:tc>
          <w:tcPr>
            <w:tcW w:w="1701" w:type="dxa"/>
          </w:tcPr>
          <w:p w14:paraId="13E55BD3" w14:textId="3FFB2DAB" w:rsidR="004D162B" w:rsidRDefault="004D162B" w:rsidP="004D162B">
            <w:r>
              <w:t xml:space="preserve">High as no </w:t>
            </w:r>
            <w:r w:rsidR="006B0CC1">
              <w:t>premade</w:t>
            </w:r>
            <w:r>
              <w:t xml:space="preserve"> units are available </w:t>
            </w:r>
          </w:p>
        </w:tc>
        <w:tc>
          <w:tcPr>
            <w:tcW w:w="2268" w:type="dxa"/>
          </w:tcPr>
          <w:p w14:paraId="61006ADF" w14:textId="69DE0FF8" w:rsidR="004D162B" w:rsidRDefault="004D162B" w:rsidP="004D162B">
            <w:r>
              <w:t xml:space="preserve">Acceptable as often already installed in wearables </w:t>
            </w:r>
          </w:p>
        </w:tc>
        <w:tc>
          <w:tcPr>
            <w:tcW w:w="1984" w:type="dxa"/>
          </w:tcPr>
          <w:p w14:paraId="05F7E0F9" w14:textId="4E079568" w:rsidR="004D162B" w:rsidRDefault="004D162B" w:rsidP="004D162B">
            <w:r>
              <w:t xml:space="preserve">Viable as already used to power similar wearables </w:t>
            </w:r>
          </w:p>
        </w:tc>
      </w:tr>
      <w:tr w:rsidR="004D162B" w14:paraId="091824D4" w14:textId="117E723F" w:rsidTr="004D162B">
        <w:tc>
          <w:tcPr>
            <w:tcW w:w="1349" w:type="dxa"/>
          </w:tcPr>
          <w:p w14:paraId="66A96ADD" w14:textId="1216C3CA" w:rsidR="004D162B" w:rsidRDefault="004D162B" w:rsidP="004D162B">
            <w:r w:rsidRPr="004D162B">
              <w:t>Piezoelectric</w:t>
            </w:r>
          </w:p>
        </w:tc>
        <w:tc>
          <w:tcPr>
            <w:tcW w:w="2048" w:type="dxa"/>
          </w:tcPr>
          <w:p w14:paraId="0C75A00B" w14:textId="4D9B1074" w:rsidR="004D162B" w:rsidRDefault="004D162B" w:rsidP="004D162B">
            <w:r>
              <w:t xml:space="preserve">Low (£1-5 for device and associated electronics) </w:t>
            </w:r>
          </w:p>
        </w:tc>
        <w:tc>
          <w:tcPr>
            <w:tcW w:w="1701" w:type="dxa"/>
          </w:tcPr>
          <w:p w14:paraId="17896DDC" w14:textId="06BA773C" w:rsidR="004D162B" w:rsidRDefault="00A22806" w:rsidP="004D162B">
            <w:r>
              <w:t xml:space="preserve">Minimal as units already exist </w:t>
            </w:r>
          </w:p>
        </w:tc>
        <w:tc>
          <w:tcPr>
            <w:tcW w:w="2268" w:type="dxa"/>
          </w:tcPr>
          <w:p w14:paraId="0E485CAE" w14:textId="53B859C3" w:rsidR="004D162B" w:rsidRDefault="00A22806" w:rsidP="004D162B">
            <w:r>
              <w:t xml:space="preserve">Large to produce required power output </w:t>
            </w:r>
          </w:p>
        </w:tc>
        <w:tc>
          <w:tcPr>
            <w:tcW w:w="1984" w:type="dxa"/>
          </w:tcPr>
          <w:p w14:paraId="3AF1A0CC" w14:textId="1426052D" w:rsidR="004D162B" w:rsidRDefault="00A22806" w:rsidP="004D162B">
            <w:r>
              <w:t xml:space="preserve">Low power density </w:t>
            </w:r>
          </w:p>
        </w:tc>
      </w:tr>
      <w:tr w:rsidR="004D162B" w14:paraId="5FB5C840" w14:textId="62B277A4" w:rsidTr="004D162B">
        <w:tc>
          <w:tcPr>
            <w:tcW w:w="1349" w:type="dxa"/>
          </w:tcPr>
          <w:p w14:paraId="7E499388" w14:textId="5026A51A" w:rsidR="004D162B" w:rsidRDefault="004D162B" w:rsidP="004D162B">
            <w:proofErr w:type="spellStart"/>
            <w:r>
              <w:t>Seebeck</w:t>
            </w:r>
            <w:proofErr w:type="spellEnd"/>
          </w:p>
        </w:tc>
        <w:tc>
          <w:tcPr>
            <w:tcW w:w="2048" w:type="dxa"/>
          </w:tcPr>
          <w:p w14:paraId="67ADC349" w14:textId="1D26E429" w:rsidR="004D162B" w:rsidRDefault="006B0CC1" w:rsidP="004D162B">
            <w:r>
              <w:t>Low (</w:t>
            </w:r>
            <w:r w:rsidR="00A22806">
              <w:t>£1-5 for device and associated storage)</w:t>
            </w:r>
          </w:p>
        </w:tc>
        <w:tc>
          <w:tcPr>
            <w:tcW w:w="1701" w:type="dxa"/>
          </w:tcPr>
          <w:p w14:paraId="1029C387" w14:textId="2EA8E597" w:rsidR="004D162B" w:rsidRDefault="00A22806" w:rsidP="004D162B">
            <w:r>
              <w:t xml:space="preserve">Minimal as units already exist </w:t>
            </w:r>
          </w:p>
        </w:tc>
        <w:tc>
          <w:tcPr>
            <w:tcW w:w="2268" w:type="dxa"/>
          </w:tcPr>
          <w:p w14:paraId="2D3EDD1F" w14:textId="628103A8" w:rsidR="004D162B" w:rsidRDefault="00A22806" w:rsidP="004D162B">
            <w:r>
              <w:t>Large to produce required power output</w:t>
            </w:r>
          </w:p>
        </w:tc>
        <w:tc>
          <w:tcPr>
            <w:tcW w:w="1984" w:type="dxa"/>
          </w:tcPr>
          <w:p w14:paraId="73A4BDFE" w14:textId="2B20A1AF" w:rsidR="004D162B" w:rsidRDefault="00A22806" w:rsidP="004D162B">
            <w:r>
              <w:t xml:space="preserve">Low power density </w:t>
            </w:r>
          </w:p>
        </w:tc>
      </w:tr>
      <w:tr w:rsidR="004D162B" w14:paraId="6956B1D5" w14:textId="1219BD4D" w:rsidTr="004D162B">
        <w:tc>
          <w:tcPr>
            <w:tcW w:w="1349" w:type="dxa"/>
          </w:tcPr>
          <w:p w14:paraId="440D97BB" w14:textId="6242AA2D" w:rsidR="004D162B" w:rsidRDefault="004D162B" w:rsidP="004D162B">
            <w:r>
              <w:t xml:space="preserve">Solar </w:t>
            </w:r>
          </w:p>
        </w:tc>
        <w:tc>
          <w:tcPr>
            <w:tcW w:w="2048" w:type="dxa"/>
          </w:tcPr>
          <w:p w14:paraId="5882AF15" w14:textId="74B59D41" w:rsidR="004D162B" w:rsidRDefault="00A22806" w:rsidP="004D162B">
            <w:r>
              <w:t>Low (£1.50 per cell as of 15/03/2019)</w:t>
            </w:r>
          </w:p>
        </w:tc>
        <w:tc>
          <w:tcPr>
            <w:tcW w:w="1701" w:type="dxa"/>
          </w:tcPr>
          <w:p w14:paraId="2883A3C7" w14:textId="32C0CAEC" w:rsidR="004D162B" w:rsidRDefault="00A22806" w:rsidP="004D162B">
            <w:r>
              <w:t xml:space="preserve">Minimal </w:t>
            </w:r>
          </w:p>
        </w:tc>
        <w:tc>
          <w:tcPr>
            <w:tcW w:w="2268" w:type="dxa"/>
          </w:tcPr>
          <w:p w14:paraId="5D2ED964" w14:textId="121D1CDB" w:rsidR="004D162B" w:rsidRDefault="00A22806" w:rsidP="004D162B">
            <w:r>
              <w:t xml:space="preserve">Many cells required to negate physical limitations </w:t>
            </w:r>
          </w:p>
        </w:tc>
        <w:tc>
          <w:tcPr>
            <w:tcW w:w="1984" w:type="dxa"/>
          </w:tcPr>
          <w:p w14:paraId="007FE88D" w14:textId="3B90E52A" w:rsidR="004D162B" w:rsidRDefault="00A22806" w:rsidP="00C66744">
            <w:pPr>
              <w:keepNext/>
            </w:pPr>
            <w:r>
              <w:t>Viable as multiple cells can be used</w:t>
            </w:r>
          </w:p>
        </w:tc>
      </w:tr>
    </w:tbl>
    <w:p w14:paraId="73DDDA81" w14:textId="5F45737B" w:rsidR="004D162B" w:rsidRDefault="00C66744" w:rsidP="00C66744">
      <w:pPr>
        <w:pStyle w:val="Caption"/>
      </w:pPr>
      <w:r>
        <w:t xml:space="preserve">Table </w:t>
      </w:r>
      <w:fldSimple w:instr=" SEQ Table \* ARABIC ">
        <w:r w:rsidR="00D878A4">
          <w:rPr>
            <w:noProof/>
          </w:rPr>
          <w:t>2</w:t>
        </w:r>
      </w:fldSimple>
    </w:p>
    <w:p w14:paraId="2BF84F55" w14:textId="0FFE69DF" w:rsidR="005F16B7" w:rsidRDefault="007737D9" w:rsidP="004D162B">
      <w:r>
        <w:t xml:space="preserve">A characteristic of the </w:t>
      </w:r>
      <w:proofErr w:type="gramStart"/>
      <w:r>
        <w:t>aforementioned energy</w:t>
      </w:r>
      <w:proofErr w:type="gramEnd"/>
      <w:r>
        <w:t xml:space="preserve"> harvesting methods is that they provide extremely low amounts of current. Given proper storage using a capacitor or even a small rechargeable battery the amount of energy collected even while being intermittent in delivery should be enough for the relatively low power</w:t>
      </w:r>
      <w:r w:rsidR="00065A0C">
        <w:t xml:space="preserve"> but frequent</w:t>
      </w:r>
      <w:r>
        <w:t xml:space="preserve"> draw of a microcontroller</w:t>
      </w:r>
      <w:r w:rsidR="00065A0C">
        <w:t xml:space="preserve">. </w:t>
      </w:r>
      <w:r w:rsidR="001A2FFD">
        <w:t>However,</w:t>
      </w:r>
      <w:r w:rsidR="00065A0C">
        <w:t xml:space="preserve"> the use of a vibration motor will cause a high current draw for a relatively long time and is likely to overwhelm most of the above methods if used frequently – this should be taken as a consideration during the design process.</w:t>
      </w:r>
      <w:r>
        <w:t xml:space="preserve"> </w:t>
      </w:r>
    </w:p>
    <w:p w14:paraId="6201671F" w14:textId="61F19A13" w:rsidR="00A22806" w:rsidRDefault="00A22806" w:rsidP="004D162B">
      <w:r>
        <w:t>Given that a wearable device will often have a lifespan of less than 5 years</w:t>
      </w:r>
      <w:r w:rsidR="001D7454">
        <w:t xml:space="preserve">, the complexity and cost of the above methods </w:t>
      </w:r>
      <w:r w:rsidR="0039573E">
        <w:t xml:space="preserve">and the low cost and ubiquity of high capacity low volume batteries such as the </w:t>
      </w:r>
      <w:r w:rsidR="0039573E" w:rsidRPr="0039573E">
        <w:t>CR-2477</w:t>
      </w:r>
      <w:r w:rsidR="0039573E">
        <w:t xml:space="preserve"> by Panasonic </w:t>
      </w:r>
      <w:r w:rsidR="0039573E">
        <w:fldChar w:fldCharType="begin"/>
      </w:r>
      <w:r w:rsidR="0039573E">
        <w:instrText>ADDIN RW.CITE{{59 Mouser 2019}}</w:instrText>
      </w:r>
      <w:r w:rsidR="0039573E">
        <w:fldChar w:fldCharType="separate"/>
      </w:r>
      <w:r w:rsidR="0039573E" w:rsidRPr="0039573E">
        <w:rPr>
          <w:rFonts w:ascii="Calibri" w:hAnsi="Calibri" w:cs="Calibri"/>
          <w:bCs/>
        </w:rPr>
        <w:t>(Mouser, 2019)</w:t>
      </w:r>
      <w:r w:rsidR="0039573E">
        <w:fldChar w:fldCharType="end"/>
      </w:r>
      <w:r w:rsidR="0039573E">
        <w:t xml:space="preserve">. The work involved in producing a product with a harvesting method like this is likely not worthwhile. </w:t>
      </w:r>
    </w:p>
    <w:p w14:paraId="374E3D9E" w14:textId="52DD7133" w:rsidR="009C215E" w:rsidRDefault="0039573E" w:rsidP="001C5751">
      <w:r>
        <w:t xml:space="preserve">The </w:t>
      </w:r>
      <w:proofErr w:type="gramStart"/>
      <w:r>
        <w:t>aforementioned battery</w:t>
      </w:r>
      <w:proofErr w:type="gramEnd"/>
      <w:r>
        <w:t xml:space="preserve"> has an output of 3v meaning it can power the device directly, a capacity of 1000mAh meaning it can potentially power a low power device for several years. As well as having a large operating range in heat, solid state that is unlikely to be </w:t>
      </w:r>
      <w:r w:rsidR="001A2FFD">
        <w:t>affected</w:t>
      </w:r>
      <w:r>
        <w:t xml:space="preserve"> by movement and no reliance on light meaning it will likely provide a more reliable power source for the lifetime of the device. </w:t>
      </w:r>
      <w:bookmarkStart w:id="23" w:name="_Hlk4079346"/>
    </w:p>
    <w:p w14:paraId="5CE061F0" w14:textId="2C931E5E" w:rsidR="001C5751" w:rsidRPr="001C5751" w:rsidRDefault="00E37BE2" w:rsidP="001C5751">
      <w:pPr>
        <w:pStyle w:val="Heading1"/>
      </w:pPr>
      <w:bookmarkStart w:id="24" w:name="_Hlk35100805"/>
      <w:bookmarkStart w:id="25" w:name="_Toc38492985"/>
      <w:r>
        <w:lastRenderedPageBreak/>
        <w:t xml:space="preserve">5 </w:t>
      </w:r>
      <w:r w:rsidR="001C5751" w:rsidRPr="001C5751">
        <w:t>Requirements</w:t>
      </w:r>
      <w:bookmarkEnd w:id="25"/>
    </w:p>
    <w:p w14:paraId="271A136C" w14:textId="77777777" w:rsidR="001C5751" w:rsidRPr="001C5751" w:rsidRDefault="001C5751" w:rsidP="001C5751">
      <w:r w:rsidRPr="001C5751">
        <w:t xml:space="preserve">This section of the document outlines the overall requirements for the project and uses </w:t>
      </w:r>
      <w:proofErr w:type="spellStart"/>
      <w:r w:rsidRPr="001C5751">
        <w:t>MoSCoW</w:t>
      </w:r>
      <w:proofErr w:type="spellEnd"/>
      <w:r w:rsidRPr="001C5751">
        <w:t xml:space="preserve"> (Must have, </w:t>
      </w:r>
      <w:proofErr w:type="gramStart"/>
      <w:r w:rsidRPr="001C5751">
        <w:t>Should</w:t>
      </w:r>
      <w:proofErr w:type="gramEnd"/>
      <w:r w:rsidRPr="001C5751">
        <w:t xml:space="preserve"> have, Could have, Won’t have) prioritization. They are split into two sections functional and non-functional for each element of the product.</w:t>
      </w:r>
    </w:p>
    <w:p w14:paraId="2E67EAE8" w14:textId="330B4BD5" w:rsidR="001C5751" w:rsidRPr="001C5751" w:rsidRDefault="001C5751" w:rsidP="001C5751">
      <w:r w:rsidRPr="001C5751">
        <w:t>Note requirement numbers are labeled in the following way –</w:t>
      </w:r>
    </w:p>
    <w:p w14:paraId="63AB837F" w14:textId="1CCB292E" w:rsidR="001C5751" w:rsidRPr="001C5751" w:rsidRDefault="008B00C1" w:rsidP="001C5751">
      <w:pPr>
        <w:rPr>
          <w:vertAlign w:val="subscript"/>
        </w:rPr>
      </w:pPr>
      <w:r>
        <w:t>X.Y.Z</w:t>
      </w:r>
    </w:p>
    <w:p w14:paraId="45E08856" w14:textId="0053E1A9" w:rsidR="001C5751" w:rsidRPr="001C5751" w:rsidRDefault="008B00C1" w:rsidP="001C5751">
      <w:r>
        <w:t xml:space="preserve">X. = </w:t>
      </w:r>
      <w:r w:rsidR="001C5751" w:rsidRPr="001C5751">
        <w:t>Functional (1) or Non-Functional (2)</w:t>
      </w:r>
    </w:p>
    <w:p w14:paraId="51DB25FB" w14:textId="59EFFD2D" w:rsidR="001C5751" w:rsidRPr="001C5751" w:rsidRDefault="008B00C1" w:rsidP="001C5751">
      <w:r>
        <w:t xml:space="preserve">Y. = </w:t>
      </w:r>
      <w:r w:rsidR="001C5751" w:rsidRPr="001C5751">
        <w:t xml:space="preserve">Component, </w:t>
      </w:r>
      <w:r w:rsidR="00662878">
        <w:t>Android</w:t>
      </w:r>
      <w:r w:rsidR="001C5751" w:rsidRPr="001C5751">
        <w:t xml:space="preserve"> application (1)</w:t>
      </w:r>
      <w:r w:rsidR="001C5751">
        <w:t>,</w:t>
      </w:r>
      <w:r w:rsidR="001C5751" w:rsidRPr="001C5751">
        <w:t xml:space="preserve"> Hardware device (2) or Database (3)</w:t>
      </w:r>
    </w:p>
    <w:p w14:paraId="5F4CE6BF" w14:textId="018008DB" w:rsidR="001C5751" w:rsidRPr="001C5751" w:rsidRDefault="008B00C1" w:rsidP="001C5751">
      <w:r>
        <w:rPr>
          <w:lang w:val="en-GB"/>
        </w:rPr>
        <w:t xml:space="preserve">Z. = </w:t>
      </w:r>
      <w:r w:rsidR="001C5751" w:rsidRPr="001C5751">
        <w:t xml:space="preserve">Requirement number </w:t>
      </w:r>
    </w:p>
    <w:p w14:paraId="243D220D" w14:textId="6A8E025D" w:rsidR="001C5751" w:rsidRPr="001C5751" w:rsidRDefault="00E37BE2" w:rsidP="001C5751">
      <w:pPr>
        <w:pStyle w:val="Heading2"/>
      </w:pPr>
      <w:bookmarkStart w:id="26" w:name="_Hlk38474830"/>
      <w:bookmarkStart w:id="27" w:name="_Toc38492986"/>
      <w:r>
        <w:rPr>
          <w:rStyle w:val="Heading2Char"/>
        </w:rPr>
        <w:t xml:space="preserve">5.1 </w:t>
      </w:r>
      <w:r w:rsidR="00662878">
        <w:rPr>
          <w:rStyle w:val="Heading2Char"/>
        </w:rPr>
        <w:t>Android</w:t>
      </w:r>
      <w:r w:rsidR="001C5751" w:rsidRPr="001C5751">
        <w:t xml:space="preserve"> app</w:t>
      </w:r>
      <w:bookmarkEnd w:id="27"/>
      <w:r w:rsidR="001C5751" w:rsidRPr="001C5751">
        <w:t xml:space="preserve"> </w:t>
      </w:r>
    </w:p>
    <w:p w14:paraId="749C22B5" w14:textId="58B58B5E" w:rsidR="00FA05FA" w:rsidRDefault="00FA05FA" w:rsidP="001C5751">
      <w:r>
        <w:t xml:space="preserve">We will create requirements against which to test later in the development cycle to confirm that the product meets the required criteria, the results of these tests will be included in appendices </w:t>
      </w:r>
      <w:proofErr w:type="gramStart"/>
      <w:r>
        <w:t>12.2 .</w:t>
      </w:r>
      <w:proofErr w:type="gramEnd"/>
    </w:p>
    <w:p w14:paraId="58501F71" w14:textId="59195AF8" w:rsidR="001C5751" w:rsidRPr="001C5751" w:rsidRDefault="001C5751" w:rsidP="001C5751">
      <w:r w:rsidRPr="001C5751">
        <w:t xml:space="preserve">Requirements for the </w:t>
      </w:r>
      <w:bookmarkStart w:id="28" w:name="_GoBack"/>
      <w:r w:rsidR="00662878">
        <w:t>Android</w:t>
      </w:r>
      <w:bookmarkEnd w:id="28"/>
      <w:r w:rsidRPr="001C5751">
        <w:t xml:space="preserve"> application portion of the product are as follows -</w:t>
      </w:r>
    </w:p>
    <w:p w14:paraId="14D32046" w14:textId="0E798CAC" w:rsidR="001C5751" w:rsidRPr="001C5751" w:rsidRDefault="00E37BE2" w:rsidP="001C5751">
      <w:pPr>
        <w:pStyle w:val="Heading3"/>
      </w:pPr>
      <w:bookmarkStart w:id="29" w:name="_Toc23943064"/>
      <w:bookmarkStart w:id="30" w:name="_Hlk35101029"/>
      <w:bookmarkStart w:id="31" w:name="_Toc38492987"/>
      <w:r>
        <w:t xml:space="preserve">5.1.1 </w:t>
      </w:r>
      <w:r w:rsidR="001C5751" w:rsidRPr="001C5751">
        <w:t>Functional</w:t>
      </w:r>
      <w:bookmarkEnd w:id="29"/>
      <w:bookmarkEnd w:id="31"/>
      <w:r w:rsidR="001C5751" w:rsidRPr="001C5751">
        <w:t xml:space="preserve"> </w:t>
      </w:r>
    </w:p>
    <w:tbl>
      <w:tblPr>
        <w:tblStyle w:val="TableGrid"/>
        <w:tblW w:w="0" w:type="auto"/>
        <w:tblLook w:val="04A0" w:firstRow="1" w:lastRow="0" w:firstColumn="1" w:lastColumn="0" w:noHBand="0" w:noVBand="1"/>
      </w:tblPr>
      <w:tblGrid>
        <w:gridCol w:w="1553"/>
        <w:gridCol w:w="4954"/>
        <w:gridCol w:w="2830"/>
      </w:tblGrid>
      <w:tr w:rsidR="001C5751" w:rsidRPr="001C5751" w14:paraId="63CEAB48" w14:textId="77777777" w:rsidTr="00397CD4">
        <w:trPr>
          <w:trHeight w:val="250"/>
        </w:trPr>
        <w:tc>
          <w:tcPr>
            <w:tcW w:w="1553" w:type="dxa"/>
          </w:tcPr>
          <w:p w14:paraId="0289D854" w14:textId="77777777" w:rsidR="001C5751" w:rsidRPr="001C5751" w:rsidRDefault="001C5751" w:rsidP="001C5751">
            <w:pPr>
              <w:spacing w:after="160" w:line="259" w:lineRule="auto"/>
            </w:pPr>
            <w:r w:rsidRPr="001C5751">
              <w:t>Requirement #</w:t>
            </w:r>
          </w:p>
        </w:tc>
        <w:tc>
          <w:tcPr>
            <w:tcW w:w="4954" w:type="dxa"/>
          </w:tcPr>
          <w:p w14:paraId="7D3CB925" w14:textId="77777777" w:rsidR="001C5751" w:rsidRPr="001C5751" w:rsidRDefault="001C5751" w:rsidP="001C5751">
            <w:pPr>
              <w:spacing w:after="160" w:line="259" w:lineRule="auto"/>
            </w:pPr>
            <w:r w:rsidRPr="001C5751">
              <w:t xml:space="preserve">Requirement description </w:t>
            </w:r>
          </w:p>
        </w:tc>
        <w:tc>
          <w:tcPr>
            <w:tcW w:w="2830" w:type="dxa"/>
          </w:tcPr>
          <w:p w14:paraId="1D97CE36" w14:textId="77777777" w:rsidR="001C5751" w:rsidRPr="001C5751" w:rsidRDefault="001C5751" w:rsidP="001C5751">
            <w:pPr>
              <w:spacing w:after="160" w:line="259" w:lineRule="auto"/>
            </w:pPr>
            <w:r w:rsidRPr="001C5751">
              <w:t>Category</w:t>
            </w:r>
          </w:p>
        </w:tc>
      </w:tr>
      <w:tr w:rsidR="001C5751" w:rsidRPr="001C5751" w14:paraId="3348E57A" w14:textId="77777777" w:rsidTr="00397CD4">
        <w:trPr>
          <w:trHeight w:val="250"/>
        </w:trPr>
        <w:tc>
          <w:tcPr>
            <w:tcW w:w="1553" w:type="dxa"/>
          </w:tcPr>
          <w:p w14:paraId="0A8DD5CE" w14:textId="77777777" w:rsidR="001C5751" w:rsidRPr="001C5751" w:rsidRDefault="001C5751" w:rsidP="001C5751">
            <w:pPr>
              <w:spacing w:after="160" w:line="259" w:lineRule="auto"/>
              <w:ind w:left="318"/>
            </w:pPr>
            <w:bookmarkStart w:id="32" w:name="_Hlk38477538"/>
            <w:r w:rsidRPr="001C5751">
              <w:t>1.1.1</w:t>
            </w:r>
          </w:p>
        </w:tc>
        <w:tc>
          <w:tcPr>
            <w:tcW w:w="4954" w:type="dxa"/>
          </w:tcPr>
          <w:p w14:paraId="7E5001D8" w14:textId="3A0AD04D" w:rsidR="001C5751" w:rsidRPr="001C5751" w:rsidRDefault="001C5751" w:rsidP="001C5751">
            <w:pPr>
              <w:spacing w:after="160" w:line="259" w:lineRule="auto"/>
            </w:pPr>
            <w:r w:rsidRPr="001C5751">
              <w:t xml:space="preserve">App boots in </w:t>
            </w:r>
            <w:r w:rsidR="00662878">
              <w:t>Android</w:t>
            </w:r>
            <w:r w:rsidRPr="001C5751">
              <w:t xml:space="preserve">  </w:t>
            </w:r>
          </w:p>
        </w:tc>
        <w:tc>
          <w:tcPr>
            <w:tcW w:w="2830" w:type="dxa"/>
          </w:tcPr>
          <w:p w14:paraId="5E63BCA5" w14:textId="77777777" w:rsidR="001C5751" w:rsidRPr="001C5751" w:rsidRDefault="001C5751" w:rsidP="001C5751">
            <w:pPr>
              <w:spacing w:after="160" w:line="259" w:lineRule="auto"/>
            </w:pPr>
            <w:r w:rsidRPr="001C5751">
              <w:t xml:space="preserve">Must have </w:t>
            </w:r>
          </w:p>
        </w:tc>
      </w:tr>
      <w:tr w:rsidR="001C5751" w:rsidRPr="001C5751" w14:paraId="659C6906" w14:textId="77777777" w:rsidTr="00397CD4">
        <w:trPr>
          <w:trHeight w:val="261"/>
        </w:trPr>
        <w:tc>
          <w:tcPr>
            <w:tcW w:w="1553" w:type="dxa"/>
          </w:tcPr>
          <w:p w14:paraId="0E984381" w14:textId="77777777" w:rsidR="001C5751" w:rsidRPr="001C5751" w:rsidRDefault="001C5751" w:rsidP="001C5751">
            <w:pPr>
              <w:spacing w:after="160" w:line="259" w:lineRule="auto"/>
              <w:ind w:left="318"/>
            </w:pPr>
            <w:bookmarkStart w:id="33" w:name="_Hlk38477630"/>
            <w:bookmarkEnd w:id="32"/>
            <w:r w:rsidRPr="001C5751">
              <w:t>1.1.2</w:t>
            </w:r>
          </w:p>
        </w:tc>
        <w:tc>
          <w:tcPr>
            <w:tcW w:w="4954" w:type="dxa"/>
          </w:tcPr>
          <w:p w14:paraId="02625899" w14:textId="77777777" w:rsidR="001C5751" w:rsidRPr="001C5751" w:rsidRDefault="001C5751" w:rsidP="001C5751">
            <w:pPr>
              <w:spacing w:after="160" w:line="259" w:lineRule="auto"/>
            </w:pPr>
            <w:r w:rsidRPr="001C5751">
              <w:t xml:space="preserve">App has network functionality </w:t>
            </w:r>
          </w:p>
        </w:tc>
        <w:tc>
          <w:tcPr>
            <w:tcW w:w="2830" w:type="dxa"/>
          </w:tcPr>
          <w:p w14:paraId="11EDA9EB" w14:textId="77777777" w:rsidR="001C5751" w:rsidRPr="001C5751" w:rsidRDefault="001C5751" w:rsidP="001C5751">
            <w:pPr>
              <w:spacing w:after="160" w:line="259" w:lineRule="auto"/>
            </w:pPr>
            <w:r w:rsidRPr="001C5751">
              <w:t xml:space="preserve">Must have </w:t>
            </w:r>
          </w:p>
        </w:tc>
      </w:tr>
      <w:tr w:rsidR="001C5751" w:rsidRPr="001C5751" w14:paraId="6050A817" w14:textId="77777777" w:rsidTr="00397CD4">
        <w:trPr>
          <w:trHeight w:val="250"/>
        </w:trPr>
        <w:tc>
          <w:tcPr>
            <w:tcW w:w="1553" w:type="dxa"/>
          </w:tcPr>
          <w:p w14:paraId="3C75F50E" w14:textId="77777777" w:rsidR="001C5751" w:rsidRPr="001C5751" w:rsidRDefault="001C5751" w:rsidP="001C5751">
            <w:pPr>
              <w:spacing w:after="160" w:line="259" w:lineRule="auto"/>
              <w:ind w:left="318"/>
            </w:pPr>
            <w:bookmarkStart w:id="34" w:name="_Hlk38477681"/>
            <w:bookmarkEnd w:id="33"/>
            <w:r w:rsidRPr="001C5751">
              <w:t>1.1.3</w:t>
            </w:r>
          </w:p>
        </w:tc>
        <w:tc>
          <w:tcPr>
            <w:tcW w:w="4954" w:type="dxa"/>
          </w:tcPr>
          <w:p w14:paraId="1446E6D1" w14:textId="77777777" w:rsidR="001C5751" w:rsidRPr="001C5751" w:rsidRDefault="001C5751" w:rsidP="001C5751">
            <w:pPr>
              <w:spacing w:after="160" w:line="259" w:lineRule="auto"/>
            </w:pPr>
            <w:r w:rsidRPr="001C5751">
              <w:t xml:space="preserve">App has Bluetooth functionality </w:t>
            </w:r>
          </w:p>
        </w:tc>
        <w:tc>
          <w:tcPr>
            <w:tcW w:w="2830" w:type="dxa"/>
          </w:tcPr>
          <w:p w14:paraId="7F119366" w14:textId="77777777" w:rsidR="001C5751" w:rsidRPr="001C5751" w:rsidRDefault="001C5751" w:rsidP="001C5751">
            <w:pPr>
              <w:spacing w:after="160" w:line="259" w:lineRule="auto"/>
            </w:pPr>
            <w:r w:rsidRPr="001C5751">
              <w:t xml:space="preserve">Must have </w:t>
            </w:r>
          </w:p>
        </w:tc>
      </w:tr>
      <w:bookmarkEnd w:id="34"/>
      <w:tr w:rsidR="001C5751" w:rsidRPr="001C5751" w14:paraId="467BAFC4" w14:textId="77777777" w:rsidTr="00397CD4">
        <w:trPr>
          <w:trHeight w:val="250"/>
        </w:trPr>
        <w:tc>
          <w:tcPr>
            <w:tcW w:w="1553" w:type="dxa"/>
          </w:tcPr>
          <w:p w14:paraId="114D53E6" w14:textId="77777777" w:rsidR="001C5751" w:rsidRPr="001C5751" w:rsidRDefault="001C5751" w:rsidP="001C5751">
            <w:pPr>
              <w:spacing w:after="160" w:line="259" w:lineRule="auto"/>
              <w:ind w:left="318"/>
            </w:pPr>
            <w:r w:rsidRPr="001C5751">
              <w:t>1.1.4</w:t>
            </w:r>
          </w:p>
        </w:tc>
        <w:tc>
          <w:tcPr>
            <w:tcW w:w="4954" w:type="dxa"/>
          </w:tcPr>
          <w:p w14:paraId="5E98545A" w14:textId="77777777" w:rsidR="001C5751" w:rsidRPr="001C5751" w:rsidRDefault="001C5751" w:rsidP="001C5751">
            <w:pPr>
              <w:spacing w:after="160" w:line="259" w:lineRule="auto"/>
            </w:pPr>
            <w:r w:rsidRPr="001C5751">
              <w:t xml:space="preserve">App retries dropped network attempts </w:t>
            </w:r>
          </w:p>
        </w:tc>
        <w:tc>
          <w:tcPr>
            <w:tcW w:w="2830" w:type="dxa"/>
          </w:tcPr>
          <w:p w14:paraId="14E8EA92" w14:textId="77777777" w:rsidR="001C5751" w:rsidRPr="001C5751" w:rsidRDefault="001C5751" w:rsidP="001C5751">
            <w:pPr>
              <w:spacing w:after="160" w:line="259" w:lineRule="auto"/>
            </w:pPr>
            <w:r w:rsidRPr="001C5751">
              <w:t xml:space="preserve">Should have </w:t>
            </w:r>
          </w:p>
        </w:tc>
      </w:tr>
      <w:tr w:rsidR="001C5751" w:rsidRPr="001C5751" w14:paraId="1104CFE5" w14:textId="77777777" w:rsidTr="00397CD4">
        <w:trPr>
          <w:trHeight w:val="250"/>
        </w:trPr>
        <w:tc>
          <w:tcPr>
            <w:tcW w:w="1553" w:type="dxa"/>
          </w:tcPr>
          <w:p w14:paraId="1212CC0C" w14:textId="77777777" w:rsidR="001C5751" w:rsidRPr="001C5751" w:rsidRDefault="001C5751" w:rsidP="001C5751">
            <w:pPr>
              <w:spacing w:after="160" w:line="259" w:lineRule="auto"/>
              <w:ind w:left="318"/>
            </w:pPr>
            <w:bookmarkStart w:id="35" w:name="_Hlk38477857"/>
            <w:r w:rsidRPr="001C5751">
              <w:t>1.1.5</w:t>
            </w:r>
          </w:p>
        </w:tc>
        <w:tc>
          <w:tcPr>
            <w:tcW w:w="4954" w:type="dxa"/>
          </w:tcPr>
          <w:p w14:paraId="762A93AA" w14:textId="77777777" w:rsidR="001C5751" w:rsidRPr="001C5751" w:rsidRDefault="001C5751" w:rsidP="001C5751">
            <w:pPr>
              <w:spacing w:after="160" w:line="259" w:lineRule="auto"/>
            </w:pPr>
            <w:r w:rsidRPr="001C5751">
              <w:t xml:space="preserve">App retries unsuccessful Bluetooth communication </w:t>
            </w:r>
          </w:p>
        </w:tc>
        <w:tc>
          <w:tcPr>
            <w:tcW w:w="2830" w:type="dxa"/>
          </w:tcPr>
          <w:p w14:paraId="5A6FE082" w14:textId="77777777" w:rsidR="001C5751" w:rsidRPr="001C5751" w:rsidRDefault="001C5751" w:rsidP="001C5751">
            <w:pPr>
              <w:spacing w:after="160" w:line="259" w:lineRule="auto"/>
            </w:pPr>
            <w:r w:rsidRPr="001C5751">
              <w:t xml:space="preserve">Should have </w:t>
            </w:r>
          </w:p>
        </w:tc>
      </w:tr>
      <w:bookmarkEnd w:id="35"/>
      <w:tr w:rsidR="001C5751" w:rsidRPr="001C5751" w14:paraId="71933223" w14:textId="77777777" w:rsidTr="00397CD4">
        <w:trPr>
          <w:trHeight w:val="250"/>
        </w:trPr>
        <w:tc>
          <w:tcPr>
            <w:tcW w:w="1553" w:type="dxa"/>
          </w:tcPr>
          <w:p w14:paraId="00A8308E" w14:textId="77777777" w:rsidR="001C5751" w:rsidRPr="001C5751" w:rsidRDefault="001C5751" w:rsidP="001C5751">
            <w:pPr>
              <w:spacing w:after="160" w:line="259" w:lineRule="auto"/>
              <w:ind w:left="318"/>
            </w:pPr>
            <w:r w:rsidRPr="001C5751">
              <w:t>1.1.6</w:t>
            </w:r>
          </w:p>
        </w:tc>
        <w:tc>
          <w:tcPr>
            <w:tcW w:w="4954" w:type="dxa"/>
          </w:tcPr>
          <w:p w14:paraId="4F5B5914" w14:textId="77777777" w:rsidR="001C5751" w:rsidRPr="001C5751" w:rsidRDefault="001C5751" w:rsidP="001C5751">
            <w:pPr>
              <w:spacing w:after="160" w:line="259" w:lineRule="auto"/>
            </w:pPr>
            <w:r w:rsidRPr="001C5751">
              <w:t xml:space="preserve">App should set notification in database </w:t>
            </w:r>
          </w:p>
        </w:tc>
        <w:tc>
          <w:tcPr>
            <w:tcW w:w="2830" w:type="dxa"/>
          </w:tcPr>
          <w:p w14:paraId="7E753585" w14:textId="77777777" w:rsidR="001C5751" w:rsidRPr="001C5751" w:rsidRDefault="001C5751" w:rsidP="001C5751">
            <w:pPr>
              <w:spacing w:after="160" w:line="259" w:lineRule="auto"/>
            </w:pPr>
            <w:r w:rsidRPr="001C5751">
              <w:t xml:space="preserve">Must have </w:t>
            </w:r>
          </w:p>
        </w:tc>
      </w:tr>
      <w:tr w:rsidR="001C5751" w:rsidRPr="001C5751" w14:paraId="1999197E" w14:textId="77777777" w:rsidTr="00397CD4">
        <w:trPr>
          <w:trHeight w:val="261"/>
        </w:trPr>
        <w:tc>
          <w:tcPr>
            <w:tcW w:w="1553" w:type="dxa"/>
          </w:tcPr>
          <w:p w14:paraId="36F76E9D" w14:textId="77777777" w:rsidR="001C5751" w:rsidRPr="001C5751" w:rsidRDefault="001C5751" w:rsidP="001C5751">
            <w:pPr>
              <w:spacing w:after="160" w:line="259" w:lineRule="auto"/>
              <w:ind w:left="318"/>
            </w:pPr>
            <w:r w:rsidRPr="001C5751">
              <w:t>1.1.7</w:t>
            </w:r>
          </w:p>
        </w:tc>
        <w:tc>
          <w:tcPr>
            <w:tcW w:w="4954" w:type="dxa"/>
          </w:tcPr>
          <w:p w14:paraId="4D5B474A" w14:textId="77777777" w:rsidR="001C5751" w:rsidRPr="001C5751" w:rsidRDefault="001C5751" w:rsidP="001C5751">
            <w:pPr>
              <w:spacing w:after="160" w:line="259" w:lineRule="auto"/>
            </w:pPr>
            <w:r w:rsidRPr="001C5751">
              <w:t xml:space="preserve">App should receive notification from database </w:t>
            </w:r>
          </w:p>
        </w:tc>
        <w:tc>
          <w:tcPr>
            <w:tcW w:w="2830" w:type="dxa"/>
          </w:tcPr>
          <w:p w14:paraId="41CABBF2" w14:textId="77777777" w:rsidR="001C5751" w:rsidRPr="001C5751" w:rsidRDefault="001C5751" w:rsidP="001C5751">
            <w:pPr>
              <w:spacing w:after="160" w:line="259" w:lineRule="auto"/>
            </w:pPr>
            <w:r w:rsidRPr="001C5751">
              <w:t xml:space="preserve">Must have </w:t>
            </w:r>
          </w:p>
        </w:tc>
      </w:tr>
      <w:tr w:rsidR="001C5751" w:rsidRPr="001C5751" w14:paraId="11D86426" w14:textId="77777777" w:rsidTr="00397CD4">
        <w:trPr>
          <w:trHeight w:val="250"/>
        </w:trPr>
        <w:tc>
          <w:tcPr>
            <w:tcW w:w="1553" w:type="dxa"/>
          </w:tcPr>
          <w:p w14:paraId="2173C3CD" w14:textId="77777777" w:rsidR="001C5751" w:rsidRPr="001C5751" w:rsidRDefault="001C5751" w:rsidP="001C5751">
            <w:pPr>
              <w:spacing w:after="160" w:line="259" w:lineRule="auto"/>
              <w:ind w:left="318"/>
            </w:pPr>
            <w:r w:rsidRPr="001C5751">
              <w:t xml:space="preserve">1.1.8 </w:t>
            </w:r>
          </w:p>
        </w:tc>
        <w:tc>
          <w:tcPr>
            <w:tcW w:w="4954" w:type="dxa"/>
          </w:tcPr>
          <w:p w14:paraId="712B5ED2" w14:textId="77777777" w:rsidR="001C5751" w:rsidRPr="001C5751" w:rsidRDefault="001C5751" w:rsidP="001C5751">
            <w:pPr>
              <w:spacing w:after="160" w:line="259" w:lineRule="auto"/>
            </w:pPr>
            <w:r w:rsidRPr="001C5751">
              <w:t xml:space="preserve">App should create new user </w:t>
            </w:r>
          </w:p>
        </w:tc>
        <w:tc>
          <w:tcPr>
            <w:tcW w:w="2830" w:type="dxa"/>
          </w:tcPr>
          <w:p w14:paraId="27E185D7" w14:textId="77777777" w:rsidR="001C5751" w:rsidRPr="001C5751" w:rsidRDefault="001C5751" w:rsidP="001C5751">
            <w:pPr>
              <w:spacing w:after="160" w:line="259" w:lineRule="auto"/>
            </w:pPr>
            <w:r w:rsidRPr="001C5751">
              <w:t xml:space="preserve">Should have </w:t>
            </w:r>
          </w:p>
        </w:tc>
      </w:tr>
      <w:tr w:rsidR="001C5751" w:rsidRPr="001C5751" w14:paraId="3319EA2C" w14:textId="77777777" w:rsidTr="00397CD4">
        <w:trPr>
          <w:trHeight w:val="250"/>
        </w:trPr>
        <w:tc>
          <w:tcPr>
            <w:tcW w:w="1553" w:type="dxa"/>
          </w:tcPr>
          <w:p w14:paraId="3586AD85" w14:textId="77777777" w:rsidR="001C5751" w:rsidRPr="001C5751" w:rsidRDefault="001C5751" w:rsidP="001C5751">
            <w:pPr>
              <w:spacing w:after="160" w:line="259" w:lineRule="auto"/>
              <w:ind w:left="318"/>
            </w:pPr>
            <w:r w:rsidRPr="001C5751">
              <w:t>1.1.9</w:t>
            </w:r>
          </w:p>
        </w:tc>
        <w:tc>
          <w:tcPr>
            <w:tcW w:w="4954" w:type="dxa"/>
          </w:tcPr>
          <w:p w14:paraId="0ABB8523" w14:textId="77777777" w:rsidR="001C5751" w:rsidRPr="001C5751" w:rsidRDefault="001C5751" w:rsidP="001C5751">
            <w:pPr>
              <w:spacing w:after="160" w:line="259" w:lineRule="auto"/>
            </w:pPr>
            <w:r w:rsidRPr="001C5751">
              <w:t xml:space="preserve">App should have function to silence device </w:t>
            </w:r>
          </w:p>
        </w:tc>
        <w:tc>
          <w:tcPr>
            <w:tcW w:w="2830" w:type="dxa"/>
          </w:tcPr>
          <w:p w14:paraId="56EF3D92" w14:textId="77777777" w:rsidR="001C5751" w:rsidRPr="001C5751" w:rsidRDefault="001C5751" w:rsidP="00C66744">
            <w:pPr>
              <w:keepNext/>
              <w:spacing w:after="160" w:line="259" w:lineRule="auto"/>
            </w:pPr>
            <w:r w:rsidRPr="001C5751">
              <w:t xml:space="preserve">Should have </w:t>
            </w:r>
          </w:p>
        </w:tc>
      </w:tr>
    </w:tbl>
    <w:p w14:paraId="0EEDB269" w14:textId="14000A5D" w:rsidR="00C66744" w:rsidRDefault="00C66744">
      <w:pPr>
        <w:pStyle w:val="Caption"/>
      </w:pPr>
      <w:bookmarkStart w:id="36" w:name="_Toc23943065"/>
      <w:r>
        <w:t xml:space="preserve">Table </w:t>
      </w:r>
      <w:fldSimple w:instr=" SEQ Table \* ARABIC ">
        <w:r w:rsidR="00D878A4">
          <w:rPr>
            <w:noProof/>
          </w:rPr>
          <w:t>3</w:t>
        </w:r>
      </w:fldSimple>
    </w:p>
    <w:p w14:paraId="2B5F545A" w14:textId="47D80B52" w:rsidR="001C5751" w:rsidRPr="001C5751" w:rsidRDefault="00E37BE2" w:rsidP="001C5751">
      <w:pPr>
        <w:pStyle w:val="Heading3"/>
      </w:pPr>
      <w:bookmarkStart w:id="37" w:name="_Toc38492988"/>
      <w:r>
        <w:t xml:space="preserve">5.1.2 </w:t>
      </w:r>
      <w:r w:rsidR="001C5751" w:rsidRPr="001C5751">
        <w:t>Non-Functional</w:t>
      </w:r>
      <w:bookmarkEnd w:id="36"/>
      <w:bookmarkEnd w:id="37"/>
    </w:p>
    <w:tbl>
      <w:tblPr>
        <w:tblStyle w:val="TableGrid"/>
        <w:tblW w:w="0" w:type="auto"/>
        <w:tblLook w:val="04A0" w:firstRow="1" w:lastRow="0" w:firstColumn="1" w:lastColumn="0" w:noHBand="0" w:noVBand="1"/>
      </w:tblPr>
      <w:tblGrid>
        <w:gridCol w:w="1555"/>
        <w:gridCol w:w="4961"/>
        <w:gridCol w:w="2834"/>
      </w:tblGrid>
      <w:tr w:rsidR="001C5751" w:rsidRPr="001C5751" w14:paraId="45353D45" w14:textId="77777777" w:rsidTr="00397CD4">
        <w:tc>
          <w:tcPr>
            <w:tcW w:w="1555" w:type="dxa"/>
          </w:tcPr>
          <w:p w14:paraId="0333C808" w14:textId="77777777" w:rsidR="001C5751" w:rsidRPr="001C5751" w:rsidRDefault="001C5751" w:rsidP="001C5751">
            <w:pPr>
              <w:spacing w:after="160" w:line="259" w:lineRule="auto"/>
            </w:pPr>
            <w:r w:rsidRPr="001C5751">
              <w:t>Requirement #</w:t>
            </w:r>
          </w:p>
        </w:tc>
        <w:tc>
          <w:tcPr>
            <w:tcW w:w="4961" w:type="dxa"/>
          </w:tcPr>
          <w:p w14:paraId="748D8B62" w14:textId="77777777" w:rsidR="001C5751" w:rsidRPr="001C5751" w:rsidRDefault="001C5751" w:rsidP="001C5751">
            <w:pPr>
              <w:spacing w:after="160" w:line="259" w:lineRule="auto"/>
            </w:pPr>
            <w:r w:rsidRPr="001C5751">
              <w:t xml:space="preserve">Requirement description </w:t>
            </w:r>
          </w:p>
        </w:tc>
        <w:tc>
          <w:tcPr>
            <w:tcW w:w="2834" w:type="dxa"/>
          </w:tcPr>
          <w:p w14:paraId="75291C72" w14:textId="77777777" w:rsidR="001C5751" w:rsidRPr="001C5751" w:rsidRDefault="001C5751" w:rsidP="001C5751">
            <w:pPr>
              <w:spacing w:after="160" w:line="259" w:lineRule="auto"/>
            </w:pPr>
            <w:r w:rsidRPr="001C5751">
              <w:t>Category</w:t>
            </w:r>
          </w:p>
        </w:tc>
      </w:tr>
      <w:tr w:rsidR="001C5751" w:rsidRPr="001C5751" w14:paraId="63D0F77D" w14:textId="77777777" w:rsidTr="00397CD4">
        <w:tc>
          <w:tcPr>
            <w:tcW w:w="1555" w:type="dxa"/>
          </w:tcPr>
          <w:p w14:paraId="267C63A6" w14:textId="77777777" w:rsidR="001C5751" w:rsidRPr="001C5751" w:rsidRDefault="001C5751" w:rsidP="001C5751">
            <w:pPr>
              <w:spacing w:after="160" w:line="259" w:lineRule="auto"/>
              <w:ind w:left="306"/>
              <w:contextualSpacing/>
            </w:pPr>
            <w:r w:rsidRPr="001C5751">
              <w:t>2.1.1</w:t>
            </w:r>
          </w:p>
        </w:tc>
        <w:tc>
          <w:tcPr>
            <w:tcW w:w="4961" w:type="dxa"/>
          </w:tcPr>
          <w:p w14:paraId="0D079A25" w14:textId="77777777" w:rsidR="001C5751" w:rsidRPr="001C5751" w:rsidRDefault="001C5751" w:rsidP="001C5751">
            <w:pPr>
              <w:spacing w:after="160" w:line="259" w:lineRule="auto"/>
            </w:pPr>
            <w:r w:rsidRPr="001C5751">
              <w:t xml:space="preserve">App should communicate over wide area network </w:t>
            </w:r>
          </w:p>
        </w:tc>
        <w:tc>
          <w:tcPr>
            <w:tcW w:w="2834" w:type="dxa"/>
          </w:tcPr>
          <w:p w14:paraId="77B131D0" w14:textId="77777777" w:rsidR="001C5751" w:rsidRPr="001C5751" w:rsidRDefault="001C5751" w:rsidP="001C5751">
            <w:pPr>
              <w:spacing w:after="160" w:line="259" w:lineRule="auto"/>
            </w:pPr>
            <w:r w:rsidRPr="001C5751">
              <w:t xml:space="preserve">Must have </w:t>
            </w:r>
          </w:p>
        </w:tc>
      </w:tr>
      <w:tr w:rsidR="001C5751" w:rsidRPr="001C5751" w14:paraId="227095D9" w14:textId="77777777" w:rsidTr="00397CD4">
        <w:tc>
          <w:tcPr>
            <w:tcW w:w="1555" w:type="dxa"/>
          </w:tcPr>
          <w:p w14:paraId="62B36B39" w14:textId="77777777" w:rsidR="001C5751" w:rsidRPr="001C5751" w:rsidRDefault="001C5751" w:rsidP="001C5751">
            <w:pPr>
              <w:spacing w:after="160" w:line="259" w:lineRule="auto"/>
              <w:ind w:left="306"/>
              <w:contextualSpacing/>
            </w:pPr>
            <w:r w:rsidRPr="001C5751">
              <w:t>2.1.2</w:t>
            </w:r>
          </w:p>
        </w:tc>
        <w:tc>
          <w:tcPr>
            <w:tcW w:w="4961" w:type="dxa"/>
          </w:tcPr>
          <w:p w14:paraId="18254A5E" w14:textId="77777777" w:rsidR="001C5751" w:rsidRPr="001C5751" w:rsidRDefault="001C5751" w:rsidP="001C5751">
            <w:pPr>
              <w:spacing w:after="160" w:line="259" w:lineRule="auto"/>
            </w:pPr>
            <w:r w:rsidRPr="001C5751">
              <w:t xml:space="preserve">App should communicate over a personal area network </w:t>
            </w:r>
          </w:p>
        </w:tc>
        <w:tc>
          <w:tcPr>
            <w:tcW w:w="2834" w:type="dxa"/>
          </w:tcPr>
          <w:p w14:paraId="69A2B7C3" w14:textId="77777777" w:rsidR="001C5751" w:rsidRPr="001C5751" w:rsidRDefault="001C5751" w:rsidP="001C5751">
            <w:pPr>
              <w:spacing w:after="160" w:line="259" w:lineRule="auto"/>
            </w:pPr>
            <w:r w:rsidRPr="001C5751">
              <w:t xml:space="preserve">Must have </w:t>
            </w:r>
          </w:p>
        </w:tc>
      </w:tr>
      <w:tr w:rsidR="001C5751" w:rsidRPr="001C5751" w14:paraId="3674AEF9" w14:textId="77777777" w:rsidTr="00397CD4">
        <w:tc>
          <w:tcPr>
            <w:tcW w:w="1555" w:type="dxa"/>
          </w:tcPr>
          <w:p w14:paraId="54316FC9" w14:textId="77777777" w:rsidR="001C5751" w:rsidRPr="001C5751" w:rsidRDefault="001C5751" w:rsidP="001C5751">
            <w:pPr>
              <w:spacing w:after="160" w:line="259" w:lineRule="auto"/>
              <w:ind w:left="306"/>
              <w:contextualSpacing/>
            </w:pPr>
            <w:r w:rsidRPr="001C5751">
              <w:lastRenderedPageBreak/>
              <w:t>2.1.3</w:t>
            </w:r>
          </w:p>
        </w:tc>
        <w:tc>
          <w:tcPr>
            <w:tcW w:w="4961" w:type="dxa"/>
          </w:tcPr>
          <w:p w14:paraId="079A5694" w14:textId="77777777" w:rsidR="001C5751" w:rsidRPr="001C5751" w:rsidRDefault="001C5751" w:rsidP="001C5751">
            <w:pPr>
              <w:spacing w:after="160" w:line="259" w:lineRule="auto"/>
            </w:pPr>
            <w:r w:rsidRPr="001C5751">
              <w:t>App should perform notification in a timely manner (&gt;10s)</w:t>
            </w:r>
          </w:p>
        </w:tc>
        <w:tc>
          <w:tcPr>
            <w:tcW w:w="2834" w:type="dxa"/>
          </w:tcPr>
          <w:p w14:paraId="46F8161A" w14:textId="77777777" w:rsidR="001C5751" w:rsidRPr="001C5751" w:rsidRDefault="001C5751" w:rsidP="001C5751">
            <w:pPr>
              <w:spacing w:after="160" w:line="259" w:lineRule="auto"/>
            </w:pPr>
            <w:r w:rsidRPr="001C5751">
              <w:t xml:space="preserve">Should have </w:t>
            </w:r>
          </w:p>
        </w:tc>
      </w:tr>
      <w:tr w:rsidR="001C5751" w:rsidRPr="001C5751" w14:paraId="416A86D1" w14:textId="77777777" w:rsidTr="00397CD4">
        <w:tc>
          <w:tcPr>
            <w:tcW w:w="1555" w:type="dxa"/>
          </w:tcPr>
          <w:p w14:paraId="356963E5" w14:textId="77777777" w:rsidR="001C5751" w:rsidRPr="001C5751" w:rsidRDefault="001C5751" w:rsidP="001C5751">
            <w:pPr>
              <w:spacing w:after="160" w:line="259" w:lineRule="auto"/>
              <w:ind w:left="306"/>
              <w:contextualSpacing/>
            </w:pPr>
            <w:r w:rsidRPr="001C5751">
              <w:t>2.1.4</w:t>
            </w:r>
          </w:p>
        </w:tc>
        <w:tc>
          <w:tcPr>
            <w:tcW w:w="4961" w:type="dxa"/>
          </w:tcPr>
          <w:p w14:paraId="272A0F13" w14:textId="77777777" w:rsidR="001C5751" w:rsidRPr="001C5751" w:rsidRDefault="001C5751" w:rsidP="001C5751">
            <w:pPr>
              <w:spacing w:after="160" w:line="259" w:lineRule="auto"/>
            </w:pPr>
            <w:r w:rsidRPr="001C5751">
              <w:t xml:space="preserve">App development should be low cost </w:t>
            </w:r>
          </w:p>
        </w:tc>
        <w:tc>
          <w:tcPr>
            <w:tcW w:w="2834" w:type="dxa"/>
          </w:tcPr>
          <w:p w14:paraId="13911F4D" w14:textId="77777777" w:rsidR="001C5751" w:rsidRPr="001C5751" w:rsidRDefault="001C5751" w:rsidP="001C5751">
            <w:pPr>
              <w:spacing w:after="160" w:line="259" w:lineRule="auto"/>
            </w:pPr>
            <w:r w:rsidRPr="001C5751">
              <w:t xml:space="preserve">Should have </w:t>
            </w:r>
          </w:p>
        </w:tc>
      </w:tr>
      <w:tr w:rsidR="001C5751" w:rsidRPr="001C5751" w14:paraId="253CF3F3" w14:textId="77777777" w:rsidTr="00397CD4">
        <w:tc>
          <w:tcPr>
            <w:tcW w:w="1555" w:type="dxa"/>
          </w:tcPr>
          <w:p w14:paraId="2EC2E275" w14:textId="77777777" w:rsidR="001C5751" w:rsidRPr="001C5751" w:rsidRDefault="001C5751" w:rsidP="001C5751">
            <w:pPr>
              <w:spacing w:after="160" w:line="259" w:lineRule="auto"/>
              <w:ind w:left="306"/>
              <w:contextualSpacing/>
            </w:pPr>
            <w:r w:rsidRPr="001C5751">
              <w:t>2.1.5</w:t>
            </w:r>
          </w:p>
        </w:tc>
        <w:tc>
          <w:tcPr>
            <w:tcW w:w="4961" w:type="dxa"/>
          </w:tcPr>
          <w:p w14:paraId="057676E1" w14:textId="77777777" w:rsidR="001C5751" w:rsidRPr="001C5751" w:rsidRDefault="001C5751" w:rsidP="001C5751">
            <w:pPr>
              <w:spacing w:after="160" w:line="259" w:lineRule="auto"/>
            </w:pPr>
            <w:r w:rsidRPr="001C5751">
              <w:t xml:space="preserve">App should perform its own housekeeping </w:t>
            </w:r>
          </w:p>
        </w:tc>
        <w:tc>
          <w:tcPr>
            <w:tcW w:w="2834" w:type="dxa"/>
          </w:tcPr>
          <w:p w14:paraId="2CBB3715" w14:textId="77777777" w:rsidR="001C5751" w:rsidRPr="001C5751" w:rsidRDefault="001C5751" w:rsidP="00C66744">
            <w:pPr>
              <w:keepNext/>
              <w:spacing w:after="160" w:line="259" w:lineRule="auto"/>
            </w:pPr>
            <w:r w:rsidRPr="001C5751">
              <w:t xml:space="preserve">Should have </w:t>
            </w:r>
          </w:p>
        </w:tc>
      </w:tr>
    </w:tbl>
    <w:bookmarkEnd w:id="30"/>
    <w:p w14:paraId="2E678A85" w14:textId="6E0A1C28" w:rsidR="001C5751" w:rsidRPr="001C5751" w:rsidRDefault="00C66744" w:rsidP="00C66744">
      <w:pPr>
        <w:pStyle w:val="Caption"/>
      </w:pPr>
      <w:r>
        <w:t xml:space="preserve">Table </w:t>
      </w:r>
      <w:fldSimple w:instr=" SEQ Table \* ARABIC ">
        <w:r w:rsidR="00D878A4">
          <w:rPr>
            <w:noProof/>
          </w:rPr>
          <w:t>4</w:t>
        </w:r>
      </w:fldSimple>
    </w:p>
    <w:p w14:paraId="5539D09B" w14:textId="47C046A9" w:rsidR="001C5751" w:rsidRPr="001C5751" w:rsidRDefault="00E37BE2" w:rsidP="001C5751">
      <w:pPr>
        <w:pStyle w:val="Heading2"/>
      </w:pPr>
      <w:bookmarkStart w:id="38" w:name="_Toc38492989"/>
      <w:r>
        <w:t xml:space="preserve">5.2 </w:t>
      </w:r>
      <w:r w:rsidR="001C5751" w:rsidRPr="001C5751">
        <w:t>Haptic Powerband</w:t>
      </w:r>
      <w:bookmarkEnd w:id="38"/>
      <w:r w:rsidR="001C5751" w:rsidRPr="001C5751">
        <w:t xml:space="preserve"> </w:t>
      </w:r>
    </w:p>
    <w:p w14:paraId="26049E4E" w14:textId="77777777" w:rsidR="001C5751" w:rsidRPr="001C5751" w:rsidRDefault="001C5751" w:rsidP="001C5751">
      <w:r w:rsidRPr="001C5751">
        <w:t xml:space="preserve">Requirements for the powerband hardware are as follows - </w:t>
      </w:r>
    </w:p>
    <w:p w14:paraId="1A39E191" w14:textId="33D33231" w:rsidR="001C5751" w:rsidRPr="001C5751" w:rsidRDefault="00E37BE2" w:rsidP="001C5751">
      <w:pPr>
        <w:pStyle w:val="Heading3"/>
      </w:pPr>
      <w:bookmarkStart w:id="39" w:name="_Toc38492990"/>
      <w:r>
        <w:t xml:space="preserve">5.2.1 </w:t>
      </w:r>
      <w:r w:rsidR="001C5751" w:rsidRPr="001C5751">
        <w:t>Functional</w:t>
      </w:r>
      <w:bookmarkEnd w:id="39"/>
      <w:r w:rsidR="001C5751" w:rsidRPr="001C5751">
        <w:t xml:space="preserve"> </w:t>
      </w:r>
    </w:p>
    <w:tbl>
      <w:tblPr>
        <w:tblStyle w:val="TableGrid"/>
        <w:tblW w:w="0" w:type="auto"/>
        <w:tblLook w:val="04A0" w:firstRow="1" w:lastRow="0" w:firstColumn="1" w:lastColumn="0" w:noHBand="0" w:noVBand="1"/>
      </w:tblPr>
      <w:tblGrid>
        <w:gridCol w:w="1555"/>
        <w:gridCol w:w="4961"/>
        <w:gridCol w:w="2834"/>
      </w:tblGrid>
      <w:tr w:rsidR="001C5751" w:rsidRPr="001C5751" w14:paraId="20DF717C" w14:textId="77777777" w:rsidTr="00397CD4">
        <w:tc>
          <w:tcPr>
            <w:tcW w:w="1555" w:type="dxa"/>
          </w:tcPr>
          <w:p w14:paraId="398F393D" w14:textId="77777777" w:rsidR="001C5751" w:rsidRPr="001C5751" w:rsidRDefault="001C5751" w:rsidP="001C5751">
            <w:pPr>
              <w:spacing w:after="160" w:line="259" w:lineRule="auto"/>
            </w:pPr>
            <w:r w:rsidRPr="001C5751">
              <w:t>Requirement #</w:t>
            </w:r>
          </w:p>
        </w:tc>
        <w:tc>
          <w:tcPr>
            <w:tcW w:w="4961" w:type="dxa"/>
          </w:tcPr>
          <w:p w14:paraId="4693B087" w14:textId="77777777" w:rsidR="001C5751" w:rsidRPr="001C5751" w:rsidRDefault="001C5751" w:rsidP="001C5751">
            <w:pPr>
              <w:spacing w:after="160" w:line="259" w:lineRule="auto"/>
            </w:pPr>
            <w:r w:rsidRPr="001C5751">
              <w:t xml:space="preserve">Requirement description </w:t>
            </w:r>
          </w:p>
        </w:tc>
        <w:tc>
          <w:tcPr>
            <w:tcW w:w="2834" w:type="dxa"/>
          </w:tcPr>
          <w:p w14:paraId="2AE7FCF1" w14:textId="77777777" w:rsidR="001C5751" w:rsidRPr="001C5751" w:rsidRDefault="001C5751" w:rsidP="001C5751">
            <w:pPr>
              <w:spacing w:after="160" w:line="259" w:lineRule="auto"/>
            </w:pPr>
            <w:r w:rsidRPr="001C5751">
              <w:t>Category</w:t>
            </w:r>
          </w:p>
        </w:tc>
      </w:tr>
      <w:tr w:rsidR="001C5751" w:rsidRPr="001C5751" w14:paraId="3302BE26" w14:textId="77777777" w:rsidTr="00397CD4">
        <w:tc>
          <w:tcPr>
            <w:tcW w:w="1555" w:type="dxa"/>
          </w:tcPr>
          <w:p w14:paraId="371163E9" w14:textId="77777777" w:rsidR="001C5751" w:rsidRPr="001C5751" w:rsidRDefault="001C5751" w:rsidP="001C5751">
            <w:pPr>
              <w:spacing w:after="160" w:line="259" w:lineRule="auto"/>
              <w:ind w:left="318"/>
            </w:pPr>
            <w:r w:rsidRPr="001C5751">
              <w:t>1.2.1</w:t>
            </w:r>
          </w:p>
        </w:tc>
        <w:tc>
          <w:tcPr>
            <w:tcW w:w="4961" w:type="dxa"/>
          </w:tcPr>
          <w:p w14:paraId="3132AE86" w14:textId="77777777" w:rsidR="001C5751" w:rsidRPr="001C5751" w:rsidRDefault="001C5751" w:rsidP="001C5751">
            <w:pPr>
              <w:spacing w:after="160" w:line="259" w:lineRule="auto"/>
            </w:pPr>
            <w:r w:rsidRPr="001C5751">
              <w:t>Device should power to a ready state automatically</w:t>
            </w:r>
          </w:p>
        </w:tc>
        <w:tc>
          <w:tcPr>
            <w:tcW w:w="2834" w:type="dxa"/>
          </w:tcPr>
          <w:p w14:paraId="005E0C19" w14:textId="77777777" w:rsidR="001C5751" w:rsidRPr="001C5751" w:rsidRDefault="001C5751" w:rsidP="001C5751">
            <w:pPr>
              <w:spacing w:after="160" w:line="259" w:lineRule="auto"/>
            </w:pPr>
            <w:r w:rsidRPr="001C5751">
              <w:t xml:space="preserve">Must have </w:t>
            </w:r>
          </w:p>
        </w:tc>
      </w:tr>
      <w:tr w:rsidR="001C5751" w:rsidRPr="001C5751" w14:paraId="64991DCF" w14:textId="77777777" w:rsidTr="00397CD4">
        <w:tc>
          <w:tcPr>
            <w:tcW w:w="1555" w:type="dxa"/>
          </w:tcPr>
          <w:p w14:paraId="0B4591F3" w14:textId="77777777" w:rsidR="001C5751" w:rsidRPr="001C5751" w:rsidRDefault="001C5751" w:rsidP="001C5751">
            <w:pPr>
              <w:spacing w:after="160" w:line="259" w:lineRule="auto"/>
              <w:ind w:left="318"/>
            </w:pPr>
            <w:r w:rsidRPr="001C5751">
              <w:t>1.2.2</w:t>
            </w:r>
          </w:p>
        </w:tc>
        <w:tc>
          <w:tcPr>
            <w:tcW w:w="4961" w:type="dxa"/>
          </w:tcPr>
          <w:p w14:paraId="06FCC67C" w14:textId="77777777" w:rsidR="001C5751" w:rsidRPr="001C5751" w:rsidRDefault="001C5751" w:rsidP="001C5751">
            <w:pPr>
              <w:spacing w:after="160" w:line="259" w:lineRule="auto"/>
            </w:pPr>
            <w:r w:rsidRPr="001C5751">
              <w:t xml:space="preserve">Device should get to a pairable state from first boot automatically </w:t>
            </w:r>
          </w:p>
        </w:tc>
        <w:tc>
          <w:tcPr>
            <w:tcW w:w="2834" w:type="dxa"/>
          </w:tcPr>
          <w:p w14:paraId="2A574729" w14:textId="77777777" w:rsidR="001C5751" w:rsidRPr="001C5751" w:rsidRDefault="001C5751" w:rsidP="001C5751">
            <w:pPr>
              <w:spacing w:after="160" w:line="259" w:lineRule="auto"/>
            </w:pPr>
            <w:r w:rsidRPr="001C5751">
              <w:t xml:space="preserve">Must have </w:t>
            </w:r>
          </w:p>
          <w:p w14:paraId="7151A7A3" w14:textId="77777777" w:rsidR="001C5751" w:rsidRPr="001C5751" w:rsidRDefault="001C5751" w:rsidP="001C5751">
            <w:pPr>
              <w:spacing w:after="160" w:line="259" w:lineRule="auto"/>
            </w:pPr>
          </w:p>
        </w:tc>
      </w:tr>
      <w:tr w:rsidR="001C5751" w:rsidRPr="001C5751" w14:paraId="058D2DD4" w14:textId="77777777" w:rsidTr="00397CD4">
        <w:tc>
          <w:tcPr>
            <w:tcW w:w="1555" w:type="dxa"/>
          </w:tcPr>
          <w:p w14:paraId="6119894E" w14:textId="77777777" w:rsidR="001C5751" w:rsidRPr="001C5751" w:rsidRDefault="001C5751" w:rsidP="001C5751">
            <w:pPr>
              <w:spacing w:after="160" w:line="259" w:lineRule="auto"/>
              <w:ind w:left="318"/>
            </w:pPr>
            <w:r w:rsidRPr="001C5751">
              <w:t>1.2.3</w:t>
            </w:r>
          </w:p>
        </w:tc>
        <w:tc>
          <w:tcPr>
            <w:tcW w:w="4961" w:type="dxa"/>
          </w:tcPr>
          <w:p w14:paraId="2BB55FE3" w14:textId="77777777" w:rsidR="001C5751" w:rsidRPr="001C5751" w:rsidRDefault="001C5751" w:rsidP="001C5751">
            <w:pPr>
              <w:spacing w:after="160" w:line="259" w:lineRule="auto"/>
            </w:pPr>
            <w:r w:rsidRPr="001C5751">
              <w:t xml:space="preserve">Device should retry connections if dropped </w:t>
            </w:r>
          </w:p>
        </w:tc>
        <w:tc>
          <w:tcPr>
            <w:tcW w:w="2834" w:type="dxa"/>
          </w:tcPr>
          <w:p w14:paraId="682C462D" w14:textId="77777777" w:rsidR="001C5751" w:rsidRPr="001C5751" w:rsidRDefault="001C5751" w:rsidP="001C5751">
            <w:pPr>
              <w:spacing w:after="160" w:line="259" w:lineRule="auto"/>
            </w:pPr>
            <w:r w:rsidRPr="001C5751">
              <w:t xml:space="preserve">Should have </w:t>
            </w:r>
          </w:p>
        </w:tc>
      </w:tr>
      <w:tr w:rsidR="001C5751" w:rsidRPr="001C5751" w14:paraId="7650B615" w14:textId="77777777" w:rsidTr="00397CD4">
        <w:tc>
          <w:tcPr>
            <w:tcW w:w="1555" w:type="dxa"/>
          </w:tcPr>
          <w:p w14:paraId="1423CCB3" w14:textId="77777777" w:rsidR="001C5751" w:rsidRPr="001C5751" w:rsidRDefault="001C5751" w:rsidP="001C5751">
            <w:pPr>
              <w:spacing w:after="160" w:line="259" w:lineRule="auto"/>
              <w:ind w:left="318"/>
            </w:pPr>
            <w:r w:rsidRPr="001C5751">
              <w:t>1.2.4</w:t>
            </w:r>
          </w:p>
        </w:tc>
        <w:tc>
          <w:tcPr>
            <w:tcW w:w="4961" w:type="dxa"/>
          </w:tcPr>
          <w:p w14:paraId="3C70A8B9" w14:textId="300D0788" w:rsidR="001C5751" w:rsidRPr="001C5751" w:rsidRDefault="001C5751" w:rsidP="001C5751">
            <w:pPr>
              <w:spacing w:after="160" w:line="259" w:lineRule="auto"/>
            </w:pPr>
            <w:r w:rsidRPr="001C5751">
              <w:t xml:space="preserve">Device should pair to </w:t>
            </w:r>
            <w:r w:rsidR="00662878">
              <w:t>Android</w:t>
            </w:r>
            <w:r w:rsidRPr="001C5751">
              <w:t xml:space="preserve"> app </w:t>
            </w:r>
          </w:p>
        </w:tc>
        <w:tc>
          <w:tcPr>
            <w:tcW w:w="2834" w:type="dxa"/>
          </w:tcPr>
          <w:p w14:paraId="490595CD" w14:textId="77777777" w:rsidR="001C5751" w:rsidRPr="001C5751" w:rsidRDefault="001C5751" w:rsidP="001C5751">
            <w:pPr>
              <w:spacing w:after="160" w:line="259" w:lineRule="auto"/>
            </w:pPr>
            <w:r w:rsidRPr="001C5751">
              <w:t xml:space="preserve">Must have </w:t>
            </w:r>
          </w:p>
        </w:tc>
      </w:tr>
      <w:tr w:rsidR="001C5751" w:rsidRPr="001C5751" w14:paraId="25E16D8E" w14:textId="77777777" w:rsidTr="00397CD4">
        <w:tc>
          <w:tcPr>
            <w:tcW w:w="1555" w:type="dxa"/>
          </w:tcPr>
          <w:p w14:paraId="116630F4" w14:textId="77777777" w:rsidR="001C5751" w:rsidRPr="001C5751" w:rsidRDefault="001C5751" w:rsidP="001C5751">
            <w:pPr>
              <w:spacing w:after="160" w:line="259" w:lineRule="auto"/>
              <w:ind w:left="318"/>
            </w:pPr>
            <w:r w:rsidRPr="001C5751">
              <w:t>1.2.5</w:t>
            </w:r>
          </w:p>
        </w:tc>
        <w:tc>
          <w:tcPr>
            <w:tcW w:w="4961" w:type="dxa"/>
          </w:tcPr>
          <w:p w14:paraId="1870B4B8" w14:textId="77777777" w:rsidR="001C5751" w:rsidRPr="001C5751" w:rsidRDefault="001C5751" w:rsidP="001C5751">
            <w:pPr>
              <w:spacing w:after="160" w:line="259" w:lineRule="auto"/>
            </w:pPr>
            <w:r w:rsidRPr="001C5751">
              <w:t xml:space="preserve">Device should receive notification from app </w:t>
            </w:r>
          </w:p>
        </w:tc>
        <w:tc>
          <w:tcPr>
            <w:tcW w:w="2834" w:type="dxa"/>
          </w:tcPr>
          <w:p w14:paraId="36D1B389" w14:textId="77777777" w:rsidR="001C5751" w:rsidRPr="001C5751" w:rsidRDefault="001C5751" w:rsidP="001C5751">
            <w:pPr>
              <w:spacing w:after="160" w:line="259" w:lineRule="auto"/>
            </w:pPr>
            <w:r w:rsidRPr="001C5751">
              <w:t xml:space="preserve">Must have </w:t>
            </w:r>
          </w:p>
        </w:tc>
      </w:tr>
      <w:tr w:rsidR="001C5751" w:rsidRPr="001C5751" w14:paraId="75690068" w14:textId="77777777" w:rsidTr="00397CD4">
        <w:tc>
          <w:tcPr>
            <w:tcW w:w="1555" w:type="dxa"/>
          </w:tcPr>
          <w:p w14:paraId="5434B1CF" w14:textId="77777777" w:rsidR="001C5751" w:rsidRPr="001C5751" w:rsidRDefault="001C5751" w:rsidP="001C5751">
            <w:pPr>
              <w:spacing w:after="160" w:line="259" w:lineRule="auto"/>
              <w:ind w:left="318"/>
            </w:pPr>
            <w:r w:rsidRPr="001C5751">
              <w:t>1.2.6</w:t>
            </w:r>
          </w:p>
        </w:tc>
        <w:tc>
          <w:tcPr>
            <w:tcW w:w="4961" w:type="dxa"/>
          </w:tcPr>
          <w:p w14:paraId="04962825" w14:textId="77777777" w:rsidR="001C5751" w:rsidRPr="001C5751" w:rsidRDefault="001C5751" w:rsidP="001C5751">
            <w:pPr>
              <w:spacing w:after="160" w:line="259" w:lineRule="auto"/>
            </w:pPr>
            <w:r w:rsidRPr="001C5751">
              <w:t xml:space="preserve">Device should vibrate upon notification receipt </w:t>
            </w:r>
          </w:p>
        </w:tc>
        <w:tc>
          <w:tcPr>
            <w:tcW w:w="2834" w:type="dxa"/>
          </w:tcPr>
          <w:p w14:paraId="0F8ED408" w14:textId="77777777" w:rsidR="001C5751" w:rsidRPr="001C5751" w:rsidRDefault="001C5751" w:rsidP="001C5751">
            <w:pPr>
              <w:spacing w:after="160" w:line="259" w:lineRule="auto"/>
            </w:pPr>
            <w:r w:rsidRPr="001C5751">
              <w:t xml:space="preserve">Must have </w:t>
            </w:r>
          </w:p>
        </w:tc>
      </w:tr>
      <w:tr w:rsidR="001C5751" w:rsidRPr="001C5751" w14:paraId="7B406D30" w14:textId="77777777" w:rsidTr="00397CD4">
        <w:tc>
          <w:tcPr>
            <w:tcW w:w="1555" w:type="dxa"/>
          </w:tcPr>
          <w:p w14:paraId="58419D40" w14:textId="77777777" w:rsidR="001C5751" w:rsidRPr="001C5751" w:rsidRDefault="001C5751" w:rsidP="001C5751">
            <w:pPr>
              <w:spacing w:after="160" w:line="259" w:lineRule="auto"/>
              <w:ind w:left="318"/>
            </w:pPr>
            <w:r w:rsidRPr="001C5751">
              <w:t>1.2.7</w:t>
            </w:r>
          </w:p>
        </w:tc>
        <w:tc>
          <w:tcPr>
            <w:tcW w:w="4961" w:type="dxa"/>
          </w:tcPr>
          <w:p w14:paraId="683A89AC" w14:textId="77777777" w:rsidR="001C5751" w:rsidRPr="001C5751" w:rsidRDefault="001C5751" w:rsidP="001C5751">
            <w:pPr>
              <w:spacing w:after="160" w:line="259" w:lineRule="auto"/>
            </w:pPr>
            <w:r w:rsidRPr="001C5751">
              <w:t xml:space="preserve">Device should send confirmation of vibration </w:t>
            </w:r>
          </w:p>
        </w:tc>
        <w:tc>
          <w:tcPr>
            <w:tcW w:w="2834" w:type="dxa"/>
          </w:tcPr>
          <w:p w14:paraId="28C07B21" w14:textId="77777777" w:rsidR="001C5751" w:rsidRPr="001C5751" w:rsidRDefault="001C5751" w:rsidP="001C5751">
            <w:pPr>
              <w:spacing w:after="160" w:line="259" w:lineRule="auto"/>
            </w:pPr>
            <w:r w:rsidRPr="001C5751">
              <w:t xml:space="preserve">Should have </w:t>
            </w:r>
          </w:p>
        </w:tc>
      </w:tr>
      <w:tr w:rsidR="001C5751" w:rsidRPr="001C5751" w14:paraId="1F8DA47E" w14:textId="77777777" w:rsidTr="00397CD4">
        <w:tc>
          <w:tcPr>
            <w:tcW w:w="1555" w:type="dxa"/>
          </w:tcPr>
          <w:p w14:paraId="71A9C039" w14:textId="77777777" w:rsidR="001C5751" w:rsidRPr="001C5751" w:rsidRDefault="001C5751" w:rsidP="001C5751">
            <w:pPr>
              <w:spacing w:after="160" w:line="259" w:lineRule="auto"/>
              <w:ind w:left="318"/>
            </w:pPr>
            <w:r w:rsidRPr="001C5751">
              <w:t>1.2.8</w:t>
            </w:r>
          </w:p>
        </w:tc>
        <w:tc>
          <w:tcPr>
            <w:tcW w:w="4961" w:type="dxa"/>
          </w:tcPr>
          <w:p w14:paraId="1840393B" w14:textId="77777777" w:rsidR="001C5751" w:rsidRPr="001C5751" w:rsidRDefault="001C5751" w:rsidP="001C5751">
            <w:pPr>
              <w:spacing w:after="160" w:line="259" w:lineRule="auto"/>
            </w:pPr>
            <w:r w:rsidRPr="001C5751">
              <w:t xml:space="preserve">Device should have a way to silence notifications </w:t>
            </w:r>
          </w:p>
        </w:tc>
        <w:tc>
          <w:tcPr>
            <w:tcW w:w="2834" w:type="dxa"/>
          </w:tcPr>
          <w:p w14:paraId="72E03CE9" w14:textId="77777777" w:rsidR="001C5751" w:rsidRPr="001C5751" w:rsidRDefault="001C5751" w:rsidP="001C5751">
            <w:pPr>
              <w:spacing w:after="160" w:line="259" w:lineRule="auto"/>
            </w:pPr>
            <w:r w:rsidRPr="001C5751">
              <w:t xml:space="preserve">Could have </w:t>
            </w:r>
          </w:p>
        </w:tc>
      </w:tr>
      <w:tr w:rsidR="001C5751" w:rsidRPr="001C5751" w14:paraId="35E267DC" w14:textId="77777777" w:rsidTr="00397CD4">
        <w:tc>
          <w:tcPr>
            <w:tcW w:w="1555" w:type="dxa"/>
          </w:tcPr>
          <w:p w14:paraId="17EC3457" w14:textId="77777777" w:rsidR="001C5751" w:rsidRPr="001C5751" w:rsidRDefault="001C5751" w:rsidP="001C5751">
            <w:pPr>
              <w:spacing w:after="160" w:line="259" w:lineRule="auto"/>
              <w:ind w:left="318"/>
            </w:pPr>
            <w:r w:rsidRPr="001C5751">
              <w:t>1.2.9</w:t>
            </w:r>
          </w:p>
        </w:tc>
        <w:tc>
          <w:tcPr>
            <w:tcW w:w="4961" w:type="dxa"/>
          </w:tcPr>
          <w:p w14:paraId="5BA0BAC8" w14:textId="77777777" w:rsidR="001C5751" w:rsidRPr="001C5751" w:rsidRDefault="001C5751" w:rsidP="001C5751">
            <w:pPr>
              <w:spacing w:after="160" w:line="259" w:lineRule="auto"/>
            </w:pPr>
            <w:r w:rsidRPr="001C5751">
              <w:t>Device should provide differentiation between reasons for notification via haptic feedback (intensity and/or duration of pulse)</w:t>
            </w:r>
          </w:p>
        </w:tc>
        <w:tc>
          <w:tcPr>
            <w:tcW w:w="2834" w:type="dxa"/>
          </w:tcPr>
          <w:p w14:paraId="402A67F1" w14:textId="77777777" w:rsidR="001C5751" w:rsidRPr="001C5751" w:rsidRDefault="001C5751" w:rsidP="001C5751">
            <w:pPr>
              <w:spacing w:after="160" w:line="259" w:lineRule="auto"/>
            </w:pPr>
            <w:r w:rsidRPr="001C5751">
              <w:t xml:space="preserve">Could have </w:t>
            </w:r>
          </w:p>
        </w:tc>
      </w:tr>
      <w:tr w:rsidR="001C5751" w:rsidRPr="001C5751" w14:paraId="761A4846" w14:textId="77777777" w:rsidTr="00397CD4">
        <w:tc>
          <w:tcPr>
            <w:tcW w:w="1555" w:type="dxa"/>
          </w:tcPr>
          <w:p w14:paraId="49B73E8F" w14:textId="77777777" w:rsidR="001C5751" w:rsidRPr="001C5751" w:rsidRDefault="001C5751" w:rsidP="001C5751">
            <w:pPr>
              <w:spacing w:after="160" w:line="259" w:lineRule="auto"/>
              <w:ind w:left="318"/>
            </w:pPr>
            <w:r w:rsidRPr="001C5751">
              <w:t>1.2.10</w:t>
            </w:r>
          </w:p>
        </w:tc>
        <w:tc>
          <w:tcPr>
            <w:tcW w:w="4961" w:type="dxa"/>
          </w:tcPr>
          <w:p w14:paraId="15E7D369" w14:textId="77777777" w:rsidR="001C5751" w:rsidRPr="001C5751" w:rsidRDefault="001C5751" w:rsidP="001C5751">
            <w:pPr>
              <w:spacing w:after="160" w:line="259" w:lineRule="auto"/>
            </w:pPr>
            <w:r w:rsidRPr="001C5751">
              <w:t>Device should have a visual representation for reason of notification (RGB light or display)</w:t>
            </w:r>
          </w:p>
        </w:tc>
        <w:tc>
          <w:tcPr>
            <w:tcW w:w="2834" w:type="dxa"/>
          </w:tcPr>
          <w:p w14:paraId="79A6265A" w14:textId="77777777" w:rsidR="001C5751" w:rsidRPr="001C5751" w:rsidRDefault="001C5751" w:rsidP="00C66744">
            <w:pPr>
              <w:keepNext/>
              <w:spacing w:after="160" w:line="259" w:lineRule="auto"/>
            </w:pPr>
            <w:r w:rsidRPr="001C5751">
              <w:t xml:space="preserve">Could have </w:t>
            </w:r>
          </w:p>
        </w:tc>
      </w:tr>
    </w:tbl>
    <w:p w14:paraId="4D6C1905" w14:textId="1ED0BC14" w:rsidR="00C66744" w:rsidRDefault="00C66744">
      <w:pPr>
        <w:pStyle w:val="Caption"/>
      </w:pPr>
      <w:r>
        <w:t xml:space="preserve">Table </w:t>
      </w:r>
      <w:fldSimple w:instr=" SEQ Table \* ARABIC ">
        <w:r w:rsidR="00D878A4">
          <w:rPr>
            <w:noProof/>
          </w:rPr>
          <w:t>5</w:t>
        </w:r>
      </w:fldSimple>
    </w:p>
    <w:p w14:paraId="3F5A4ADE" w14:textId="59AAE4C1" w:rsidR="001C5751" w:rsidRPr="001C5751" w:rsidRDefault="00E37BE2" w:rsidP="001C5751">
      <w:pPr>
        <w:pStyle w:val="Heading3"/>
      </w:pPr>
      <w:bookmarkStart w:id="40" w:name="_Toc38492991"/>
      <w:r>
        <w:t xml:space="preserve">5.2.2 </w:t>
      </w:r>
      <w:r w:rsidR="001C5751" w:rsidRPr="001C5751">
        <w:t>Non-Functional</w:t>
      </w:r>
      <w:bookmarkEnd w:id="40"/>
    </w:p>
    <w:tbl>
      <w:tblPr>
        <w:tblStyle w:val="TableGrid"/>
        <w:tblW w:w="0" w:type="auto"/>
        <w:tblLook w:val="04A0" w:firstRow="1" w:lastRow="0" w:firstColumn="1" w:lastColumn="0" w:noHBand="0" w:noVBand="1"/>
      </w:tblPr>
      <w:tblGrid>
        <w:gridCol w:w="1555"/>
        <w:gridCol w:w="4961"/>
        <w:gridCol w:w="2834"/>
      </w:tblGrid>
      <w:tr w:rsidR="001C5751" w:rsidRPr="001C5751" w14:paraId="7576EAF1" w14:textId="77777777" w:rsidTr="00397CD4">
        <w:tc>
          <w:tcPr>
            <w:tcW w:w="1555" w:type="dxa"/>
          </w:tcPr>
          <w:p w14:paraId="05F6F673" w14:textId="77777777" w:rsidR="001C5751" w:rsidRPr="001C5751" w:rsidRDefault="001C5751" w:rsidP="001C5751">
            <w:pPr>
              <w:spacing w:after="160" w:line="259" w:lineRule="auto"/>
            </w:pPr>
            <w:r w:rsidRPr="001C5751">
              <w:t>Requirement #</w:t>
            </w:r>
          </w:p>
        </w:tc>
        <w:tc>
          <w:tcPr>
            <w:tcW w:w="4961" w:type="dxa"/>
          </w:tcPr>
          <w:p w14:paraId="6E595E69" w14:textId="77777777" w:rsidR="001C5751" w:rsidRPr="001C5751" w:rsidRDefault="001C5751" w:rsidP="001C5751">
            <w:pPr>
              <w:spacing w:after="160" w:line="259" w:lineRule="auto"/>
            </w:pPr>
            <w:r w:rsidRPr="001C5751">
              <w:t xml:space="preserve">Requirement description </w:t>
            </w:r>
          </w:p>
        </w:tc>
        <w:tc>
          <w:tcPr>
            <w:tcW w:w="2834" w:type="dxa"/>
          </w:tcPr>
          <w:p w14:paraId="7587CAAB" w14:textId="77777777" w:rsidR="001C5751" w:rsidRPr="001C5751" w:rsidRDefault="001C5751" w:rsidP="001C5751">
            <w:pPr>
              <w:spacing w:after="160" w:line="259" w:lineRule="auto"/>
            </w:pPr>
            <w:r w:rsidRPr="001C5751">
              <w:t>Category</w:t>
            </w:r>
          </w:p>
        </w:tc>
      </w:tr>
      <w:tr w:rsidR="001C5751" w:rsidRPr="001C5751" w14:paraId="01DBB84D" w14:textId="77777777" w:rsidTr="00397CD4">
        <w:tc>
          <w:tcPr>
            <w:tcW w:w="1555" w:type="dxa"/>
          </w:tcPr>
          <w:p w14:paraId="6E20243F" w14:textId="77777777" w:rsidR="001C5751" w:rsidRPr="001C5751" w:rsidRDefault="001C5751" w:rsidP="001C5751">
            <w:pPr>
              <w:spacing w:after="160" w:line="259" w:lineRule="auto"/>
              <w:ind w:left="306"/>
              <w:contextualSpacing/>
            </w:pPr>
            <w:r w:rsidRPr="001C5751">
              <w:t>2.2.1</w:t>
            </w:r>
          </w:p>
        </w:tc>
        <w:tc>
          <w:tcPr>
            <w:tcW w:w="4961" w:type="dxa"/>
          </w:tcPr>
          <w:p w14:paraId="621B7919" w14:textId="74F802D9" w:rsidR="001C5751" w:rsidRPr="001C5751" w:rsidRDefault="001C5751" w:rsidP="001C5751">
            <w:pPr>
              <w:spacing w:after="160" w:line="259" w:lineRule="auto"/>
            </w:pPr>
            <w:r w:rsidRPr="001C5751">
              <w:t>Device must provide primary notification to the use</w:t>
            </w:r>
            <w:r w:rsidR="00655CB7">
              <w:t>r</w:t>
            </w:r>
            <w:r w:rsidRPr="001C5751">
              <w:t xml:space="preserve"> alone (discretion)</w:t>
            </w:r>
          </w:p>
        </w:tc>
        <w:tc>
          <w:tcPr>
            <w:tcW w:w="2834" w:type="dxa"/>
          </w:tcPr>
          <w:p w14:paraId="5301A9CB" w14:textId="77777777" w:rsidR="001C5751" w:rsidRPr="001C5751" w:rsidRDefault="001C5751" w:rsidP="001C5751">
            <w:pPr>
              <w:spacing w:after="160" w:line="259" w:lineRule="auto"/>
            </w:pPr>
            <w:r w:rsidRPr="001C5751">
              <w:t xml:space="preserve">Must have </w:t>
            </w:r>
          </w:p>
        </w:tc>
      </w:tr>
      <w:tr w:rsidR="001C5751" w:rsidRPr="001C5751" w14:paraId="747959FB" w14:textId="77777777" w:rsidTr="00397CD4">
        <w:tc>
          <w:tcPr>
            <w:tcW w:w="1555" w:type="dxa"/>
          </w:tcPr>
          <w:p w14:paraId="653A167F" w14:textId="77777777" w:rsidR="001C5751" w:rsidRPr="001C5751" w:rsidRDefault="001C5751" w:rsidP="001C5751">
            <w:pPr>
              <w:spacing w:after="160" w:line="259" w:lineRule="auto"/>
              <w:ind w:left="306"/>
              <w:contextualSpacing/>
            </w:pPr>
            <w:r w:rsidRPr="001C5751">
              <w:t>2.2.2</w:t>
            </w:r>
          </w:p>
        </w:tc>
        <w:tc>
          <w:tcPr>
            <w:tcW w:w="4961" w:type="dxa"/>
          </w:tcPr>
          <w:p w14:paraId="007DECA5" w14:textId="77777777" w:rsidR="001C5751" w:rsidRPr="001C5751" w:rsidRDefault="001C5751" w:rsidP="001C5751">
            <w:pPr>
              <w:spacing w:after="160" w:line="259" w:lineRule="auto"/>
            </w:pPr>
            <w:r w:rsidRPr="001C5751">
              <w:t xml:space="preserve">Device must provide long service life without user input </w:t>
            </w:r>
          </w:p>
        </w:tc>
        <w:tc>
          <w:tcPr>
            <w:tcW w:w="2834" w:type="dxa"/>
          </w:tcPr>
          <w:p w14:paraId="79EC2CA3" w14:textId="77777777" w:rsidR="001C5751" w:rsidRPr="001C5751" w:rsidRDefault="001C5751" w:rsidP="001C5751">
            <w:pPr>
              <w:spacing w:after="160" w:line="259" w:lineRule="auto"/>
            </w:pPr>
            <w:r w:rsidRPr="001C5751">
              <w:t xml:space="preserve">Should have </w:t>
            </w:r>
          </w:p>
        </w:tc>
      </w:tr>
      <w:tr w:rsidR="001C5751" w:rsidRPr="001C5751" w14:paraId="13CDF74F" w14:textId="77777777" w:rsidTr="00397CD4">
        <w:tc>
          <w:tcPr>
            <w:tcW w:w="1555" w:type="dxa"/>
          </w:tcPr>
          <w:p w14:paraId="6E7DE5CC" w14:textId="77777777" w:rsidR="001C5751" w:rsidRPr="001C5751" w:rsidRDefault="001C5751" w:rsidP="001C5751">
            <w:pPr>
              <w:spacing w:after="160" w:line="259" w:lineRule="auto"/>
              <w:ind w:left="306"/>
              <w:contextualSpacing/>
            </w:pPr>
            <w:r w:rsidRPr="001C5751">
              <w:lastRenderedPageBreak/>
              <w:t>2.2.3</w:t>
            </w:r>
          </w:p>
        </w:tc>
        <w:tc>
          <w:tcPr>
            <w:tcW w:w="4961" w:type="dxa"/>
          </w:tcPr>
          <w:p w14:paraId="6EE5A770" w14:textId="77777777" w:rsidR="001C5751" w:rsidRPr="001C5751" w:rsidRDefault="001C5751" w:rsidP="001C5751">
            <w:pPr>
              <w:spacing w:after="160" w:line="259" w:lineRule="auto"/>
            </w:pPr>
            <w:r w:rsidRPr="001C5751">
              <w:t>Device must have physical attributes to enable comfortable wearing/use</w:t>
            </w:r>
          </w:p>
        </w:tc>
        <w:tc>
          <w:tcPr>
            <w:tcW w:w="2834" w:type="dxa"/>
          </w:tcPr>
          <w:p w14:paraId="7B5555EA" w14:textId="77777777" w:rsidR="001C5751" w:rsidRPr="001C5751" w:rsidRDefault="001C5751" w:rsidP="001C5751">
            <w:pPr>
              <w:spacing w:after="160" w:line="259" w:lineRule="auto"/>
            </w:pPr>
            <w:r w:rsidRPr="001C5751">
              <w:t xml:space="preserve">Must have </w:t>
            </w:r>
          </w:p>
        </w:tc>
      </w:tr>
      <w:tr w:rsidR="001C5751" w:rsidRPr="001C5751" w14:paraId="5FB04C27" w14:textId="77777777" w:rsidTr="00397CD4">
        <w:tc>
          <w:tcPr>
            <w:tcW w:w="1555" w:type="dxa"/>
          </w:tcPr>
          <w:p w14:paraId="5F954A91" w14:textId="77777777" w:rsidR="001C5751" w:rsidRPr="001C5751" w:rsidRDefault="001C5751" w:rsidP="001C5751">
            <w:pPr>
              <w:spacing w:after="160" w:line="259" w:lineRule="auto"/>
              <w:ind w:left="306"/>
              <w:contextualSpacing/>
            </w:pPr>
            <w:r w:rsidRPr="001C5751">
              <w:t>2.2.4</w:t>
            </w:r>
          </w:p>
        </w:tc>
        <w:tc>
          <w:tcPr>
            <w:tcW w:w="4961" w:type="dxa"/>
          </w:tcPr>
          <w:p w14:paraId="7D5A97B4" w14:textId="77777777" w:rsidR="001C5751" w:rsidRPr="001C5751" w:rsidRDefault="001C5751" w:rsidP="001C5751">
            <w:pPr>
              <w:spacing w:after="160" w:line="259" w:lineRule="auto"/>
            </w:pPr>
            <w:r w:rsidRPr="001C5751">
              <w:t>Device should be of near disposable cost (&gt;£10)</w:t>
            </w:r>
          </w:p>
        </w:tc>
        <w:tc>
          <w:tcPr>
            <w:tcW w:w="2834" w:type="dxa"/>
          </w:tcPr>
          <w:p w14:paraId="177ADE56" w14:textId="77777777" w:rsidR="001C5751" w:rsidRPr="001C5751" w:rsidRDefault="001C5751" w:rsidP="001C5751">
            <w:pPr>
              <w:spacing w:after="160" w:line="259" w:lineRule="auto"/>
            </w:pPr>
            <w:r w:rsidRPr="001C5751">
              <w:t xml:space="preserve">Must have </w:t>
            </w:r>
          </w:p>
        </w:tc>
      </w:tr>
      <w:tr w:rsidR="001C5751" w:rsidRPr="001C5751" w14:paraId="301136EE" w14:textId="77777777" w:rsidTr="00397CD4">
        <w:tc>
          <w:tcPr>
            <w:tcW w:w="1555" w:type="dxa"/>
          </w:tcPr>
          <w:p w14:paraId="096655E1" w14:textId="77777777" w:rsidR="001C5751" w:rsidRPr="001C5751" w:rsidRDefault="001C5751" w:rsidP="001C5751">
            <w:pPr>
              <w:spacing w:after="160" w:line="259" w:lineRule="auto"/>
              <w:ind w:left="306"/>
              <w:contextualSpacing/>
            </w:pPr>
            <w:r w:rsidRPr="001C5751">
              <w:t>2.2.5</w:t>
            </w:r>
          </w:p>
        </w:tc>
        <w:tc>
          <w:tcPr>
            <w:tcW w:w="4961" w:type="dxa"/>
          </w:tcPr>
          <w:p w14:paraId="35F946D2" w14:textId="77777777" w:rsidR="001C5751" w:rsidRPr="001C5751" w:rsidRDefault="001C5751" w:rsidP="001C5751">
            <w:pPr>
              <w:spacing w:after="160" w:line="259" w:lineRule="auto"/>
            </w:pPr>
            <w:r w:rsidRPr="001C5751">
              <w:t>Device should provide a widespread method to connect to an internet enabled device (Bluetooth)</w:t>
            </w:r>
          </w:p>
        </w:tc>
        <w:tc>
          <w:tcPr>
            <w:tcW w:w="2834" w:type="dxa"/>
          </w:tcPr>
          <w:p w14:paraId="371EB4F7" w14:textId="77777777" w:rsidR="001C5751" w:rsidRPr="001C5751" w:rsidRDefault="001C5751" w:rsidP="001C5751">
            <w:pPr>
              <w:spacing w:after="160" w:line="259" w:lineRule="auto"/>
            </w:pPr>
            <w:r w:rsidRPr="001C5751">
              <w:t xml:space="preserve">Must have </w:t>
            </w:r>
          </w:p>
        </w:tc>
      </w:tr>
      <w:tr w:rsidR="001C5751" w:rsidRPr="001C5751" w14:paraId="4DD51EA5" w14:textId="77777777" w:rsidTr="00397CD4">
        <w:tc>
          <w:tcPr>
            <w:tcW w:w="1555" w:type="dxa"/>
          </w:tcPr>
          <w:p w14:paraId="1F752214" w14:textId="77777777" w:rsidR="001C5751" w:rsidRPr="001C5751" w:rsidRDefault="001C5751" w:rsidP="001C5751">
            <w:pPr>
              <w:spacing w:after="160" w:line="259" w:lineRule="auto"/>
              <w:ind w:left="306"/>
            </w:pPr>
            <w:r w:rsidRPr="001C5751">
              <w:t>2.2.6</w:t>
            </w:r>
          </w:p>
        </w:tc>
        <w:tc>
          <w:tcPr>
            <w:tcW w:w="4961" w:type="dxa"/>
          </w:tcPr>
          <w:p w14:paraId="6BA91608" w14:textId="77777777" w:rsidR="001C5751" w:rsidRPr="001C5751" w:rsidRDefault="001C5751" w:rsidP="001C5751">
            <w:pPr>
              <w:spacing w:after="160" w:line="259" w:lineRule="auto"/>
            </w:pPr>
            <w:r w:rsidRPr="001C5751">
              <w:t xml:space="preserve">Device must work over a reasonable range between it and internet enabled device </w:t>
            </w:r>
          </w:p>
        </w:tc>
        <w:tc>
          <w:tcPr>
            <w:tcW w:w="2834" w:type="dxa"/>
          </w:tcPr>
          <w:p w14:paraId="50BF16A8" w14:textId="77777777" w:rsidR="001C5751" w:rsidRPr="001C5751" w:rsidRDefault="001C5751" w:rsidP="001C5751">
            <w:pPr>
              <w:spacing w:after="160" w:line="259" w:lineRule="auto"/>
            </w:pPr>
            <w:r w:rsidRPr="001C5751">
              <w:t xml:space="preserve">Must have </w:t>
            </w:r>
          </w:p>
        </w:tc>
      </w:tr>
      <w:tr w:rsidR="001C5751" w:rsidRPr="001C5751" w14:paraId="3BB468B1" w14:textId="77777777" w:rsidTr="00397CD4">
        <w:tc>
          <w:tcPr>
            <w:tcW w:w="1555" w:type="dxa"/>
          </w:tcPr>
          <w:p w14:paraId="04058433" w14:textId="77777777" w:rsidR="001C5751" w:rsidRPr="001C5751" w:rsidRDefault="001C5751" w:rsidP="001C5751">
            <w:pPr>
              <w:spacing w:after="160" w:line="259" w:lineRule="auto"/>
              <w:ind w:left="306"/>
            </w:pPr>
            <w:r w:rsidRPr="001C5751">
              <w:t>2.2.7</w:t>
            </w:r>
          </w:p>
        </w:tc>
        <w:tc>
          <w:tcPr>
            <w:tcW w:w="4961" w:type="dxa"/>
          </w:tcPr>
          <w:p w14:paraId="62AD4D5A" w14:textId="43258F62" w:rsidR="001C5751" w:rsidRPr="001C5751" w:rsidRDefault="001C5751" w:rsidP="001C5751">
            <w:pPr>
              <w:spacing w:after="160" w:line="259" w:lineRule="auto"/>
            </w:pPr>
            <w:r w:rsidRPr="001C5751">
              <w:t xml:space="preserve">Device must serve notifications in a timely </w:t>
            </w:r>
            <w:r w:rsidR="006B0CC1" w:rsidRPr="001C5751">
              <w:t>manner</w:t>
            </w:r>
            <w:r w:rsidRPr="001C5751">
              <w:t xml:space="preserve"> (&gt;10s)</w:t>
            </w:r>
          </w:p>
        </w:tc>
        <w:tc>
          <w:tcPr>
            <w:tcW w:w="2834" w:type="dxa"/>
          </w:tcPr>
          <w:p w14:paraId="2D7D51B5" w14:textId="77777777" w:rsidR="001C5751" w:rsidRPr="001C5751" w:rsidRDefault="001C5751" w:rsidP="00C66744">
            <w:pPr>
              <w:keepNext/>
              <w:spacing w:after="160" w:line="259" w:lineRule="auto"/>
            </w:pPr>
            <w:r w:rsidRPr="001C5751">
              <w:t xml:space="preserve">Must have </w:t>
            </w:r>
          </w:p>
        </w:tc>
      </w:tr>
    </w:tbl>
    <w:p w14:paraId="13212346" w14:textId="6F93DAE0" w:rsidR="001C5751" w:rsidRPr="001C5751" w:rsidRDefault="00C66744" w:rsidP="00C66744">
      <w:pPr>
        <w:pStyle w:val="Caption"/>
      </w:pPr>
      <w:r>
        <w:t xml:space="preserve">Table </w:t>
      </w:r>
      <w:fldSimple w:instr=" SEQ Table \* ARABIC ">
        <w:r w:rsidR="00D878A4">
          <w:rPr>
            <w:noProof/>
          </w:rPr>
          <w:t>6</w:t>
        </w:r>
      </w:fldSimple>
    </w:p>
    <w:p w14:paraId="7952E727" w14:textId="520C5893" w:rsidR="001C5751" w:rsidRPr="001C5751" w:rsidRDefault="00E37BE2" w:rsidP="001C5751">
      <w:pPr>
        <w:pStyle w:val="Heading2"/>
      </w:pPr>
      <w:bookmarkStart w:id="41" w:name="_Toc38492992"/>
      <w:r>
        <w:t xml:space="preserve">5.3 </w:t>
      </w:r>
      <w:r w:rsidR="001C5751" w:rsidRPr="001C5751">
        <w:t>Database</w:t>
      </w:r>
      <w:bookmarkEnd w:id="41"/>
      <w:r w:rsidR="001C5751" w:rsidRPr="001C5751">
        <w:t xml:space="preserve"> </w:t>
      </w:r>
    </w:p>
    <w:p w14:paraId="7C7AC23E" w14:textId="77777777" w:rsidR="001C5751" w:rsidRPr="001C5751" w:rsidRDefault="001C5751" w:rsidP="001C5751">
      <w:r w:rsidRPr="001C5751">
        <w:t xml:space="preserve">Requirements for the database are as follows – </w:t>
      </w:r>
    </w:p>
    <w:p w14:paraId="0C7AC720" w14:textId="4FC19BB6" w:rsidR="001C5751" w:rsidRPr="001C5751" w:rsidRDefault="00E37BE2" w:rsidP="001C5751">
      <w:pPr>
        <w:pStyle w:val="Heading3"/>
      </w:pPr>
      <w:bookmarkStart w:id="42" w:name="_Toc38492993"/>
      <w:r>
        <w:t xml:space="preserve">5.3.1 </w:t>
      </w:r>
      <w:r w:rsidR="001C5751" w:rsidRPr="001C5751">
        <w:t>Functional</w:t>
      </w:r>
      <w:bookmarkEnd w:id="42"/>
      <w:r w:rsidR="001C5751" w:rsidRPr="001C5751">
        <w:t xml:space="preserve"> </w:t>
      </w:r>
    </w:p>
    <w:tbl>
      <w:tblPr>
        <w:tblStyle w:val="TableGrid"/>
        <w:tblW w:w="0" w:type="auto"/>
        <w:tblLook w:val="04A0" w:firstRow="1" w:lastRow="0" w:firstColumn="1" w:lastColumn="0" w:noHBand="0" w:noVBand="1"/>
      </w:tblPr>
      <w:tblGrid>
        <w:gridCol w:w="1555"/>
        <w:gridCol w:w="4961"/>
        <w:gridCol w:w="2834"/>
      </w:tblGrid>
      <w:tr w:rsidR="001C5751" w:rsidRPr="001C5751" w14:paraId="715CFCA2" w14:textId="77777777" w:rsidTr="00397CD4">
        <w:tc>
          <w:tcPr>
            <w:tcW w:w="1555" w:type="dxa"/>
          </w:tcPr>
          <w:p w14:paraId="5D35E12D" w14:textId="77777777" w:rsidR="001C5751" w:rsidRPr="001C5751" w:rsidRDefault="001C5751" w:rsidP="001C5751">
            <w:pPr>
              <w:spacing w:after="160" w:line="259" w:lineRule="auto"/>
            </w:pPr>
            <w:r w:rsidRPr="001C5751">
              <w:t>Requirement #</w:t>
            </w:r>
          </w:p>
        </w:tc>
        <w:tc>
          <w:tcPr>
            <w:tcW w:w="4961" w:type="dxa"/>
          </w:tcPr>
          <w:p w14:paraId="770C7148" w14:textId="77777777" w:rsidR="001C5751" w:rsidRPr="001C5751" w:rsidRDefault="001C5751" w:rsidP="001C5751">
            <w:pPr>
              <w:spacing w:after="160" w:line="259" w:lineRule="auto"/>
            </w:pPr>
            <w:r w:rsidRPr="001C5751">
              <w:t xml:space="preserve">Requirement description </w:t>
            </w:r>
          </w:p>
        </w:tc>
        <w:tc>
          <w:tcPr>
            <w:tcW w:w="2834" w:type="dxa"/>
          </w:tcPr>
          <w:p w14:paraId="3362D39D" w14:textId="77777777" w:rsidR="001C5751" w:rsidRPr="001C5751" w:rsidRDefault="001C5751" w:rsidP="001C5751">
            <w:pPr>
              <w:spacing w:after="160" w:line="259" w:lineRule="auto"/>
            </w:pPr>
            <w:r w:rsidRPr="001C5751">
              <w:t>Category</w:t>
            </w:r>
          </w:p>
        </w:tc>
      </w:tr>
      <w:tr w:rsidR="001C5751" w:rsidRPr="001C5751" w14:paraId="2534AB3A" w14:textId="77777777" w:rsidTr="00397CD4">
        <w:tc>
          <w:tcPr>
            <w:tcW w:w="1555" w:type="dxa"/>
          </w:tcPr>
          <w:p w14:paraId="1754C173" w14:textId="77777777" w:rsidR="001C5751" w:rsidRPr="001C5751" w:rsidRDefault="001C5751" w:rsidP="001C5751">
            <w:pPr>
              <w:spacing w:after="160" w:line="259" w:lineRule="auto"/>
              <w:ind w:left="318"/>
            </w:pPr>
            <w:r w:rsidRPr="001C5751">
              <w:t>1.3.1</w:t>
            </w:r>
          </w:p>
        </w:tc>
        <w:tc>
          <w:tcPr>
            <w:tcW w:w="4961" w:type="dxa"/>
          </w:tcPr>
          <w:p w14:paraId="298E1027" w14:textId="77777777" w:rsidR="001C5751" w:rsidRPr="001C5751" w:rsidRDefault="001C5751" w:rsidP="001C5751">
            <w:pPr>
              <w:spacing w:after="160" w:line="259" w:lineRule="auto"/>
            </w:pPr>
            <w:r w:rsidRPr="001C5751">
              <w:t xml:space="preserve">Database must store users powerband contact details </w:t>
            </w:r>
          </w:p>
        </w:tc>
        <w:tc>
          <w:tcPr>
            <w:tcW w:w="2834" w:type="dxa"/>
          </w:tcPr>
          <w:p w14:paraId="4A0E648F" w14:textId="77777777" w:rsidR="001C5751" w:rsidRPr="001C5751" w:rsidRDefault="001C5751" w:rsidP="001C5751">
            <w:pPr>
              <w:spacing w:after="160" w:line="259" w:lineRule="auto"/>
            </w:pPr>
            <w:r w:rsidRPr="001C5751">
              <w:t xml:space="preserve">Must have </w:t>
            </w:r>
          </w:p>
        </w:tc>
      </w:tr>
      <w:tr w:rsidR="001C5751" w:rsidRPr="001C5751" w14:paraId="4EA5F27F" w14:textId="77777777" w:rsidTr="00397CD4">
        <w:tc>
          <w:tcPr>
            <w:tcW w:w="1555" w:type="dxa"/>
          </w:tcPr>
          <w:p w14:paraId="70998B69" w14:textId="77777777" w:rsidR="001C5751" w:rsidRPr="001C5751" w:rsidRDefault="001C5751" w:rsidP="001C5751">
            <w:pPr>
              <w:spacing w:after="160" w:line="259" w:lineRule="auto"/>
              <w:ind w:left="318"/>
            </w:pPr>
            <w:r w:rsidRPr="001C5751">
              <w:t>1.3.2</w:t>
            </w:r>
          </w:p>
        </w:tc>
        <w:tc>
          <w:tcPr>
            <w:tcW w:w="4961" w:type="dxa"/>
          </w:tcPr>
          <w:p w14:paraId="4D8635F4" w14:textId="77777777" w:rsidR="001C5751" w:rsidRPr="001C5751" w:rsidRDefault="001C5751" w:rsidP="001C5751">
            <w:pPr>
              <w:spacing w:after="160" w:line="259" w:lineRule="auto"/>
            </w:pPr>
            <w:r w:rsidRPr="001C5751">
              <w:t xml:space="preserve">Database must be accessible remotely </w:t>
            </w:r>
          </w:p>
        </w:tc>
        <w:tc>
          <w:tcPr>
            <w:tcW w:w="2834" w:type="dxa"/>
          </w:tcPr>
          <w:p w14:paraId="30D0A064" w14:textId="77777777" w:rsidR="001C5751" w:rsidRPr="001C5751" w:rsidRDefault="001C5751" w:rsidP="001C5751">
            <w:pPr>
              <w:spacing w:after="160" w:line="259" w:lineRule="auto"/>
            </w:pPr>
            <w:r w:rsidRPr="001C5751">
              <w:t xml:space="preserve">Must have </w:t>
            </w:r>
          </w:p>
        </w:tc>
      </w:tr>
      <w:tr w:rsidR="001C5751" w:rsidRPr="001C5751" w14:paraId="39F45BBA" w14:textId="77777777" w:rsidTr="00397CD4">
        <w:tc>
          <w:tcPr>
            <w:tcW w:w="1555" w:type="dxa"/>
          </w:tcPr>
          <w:p w14:paraId="4F54C7A1" w14:textId="77777777" w:rsidR="001C5751" w:rsidRPr="001C5751" w:rsidRDefault="001C5751" w:rsidP="001C5751">
            <w:pPr>
              <w:spacing w:after="160" w:line="259" w:lineRule="auto"/>
              <w:ind w:left="318"/>
            </w:pPr>
            <w:r w:rsidRPr="001C5751">
              <w:t>1.3.3</w:t>
            </w:r>
          </w:p>
        </w:tc>
        <w:tc>
          <w:tcPr>
            <w:tcW w:w="4961" w:type="dxa"/>
          </w:tcPr>
          <w:p w14:paraId="027B4EFF" w14:textId="77777777" w:rsidR="001C5751" w:rsidRPr="001C5751" w:rsidRDefault="001C5751" w:rsidP="001C5751">
            <w:pPr>
              <w:spacing w:after="160" w:line="259" w:lineRule="auto"/>
            </w:pPr>
            <w:r w:rsidRPr="001C5751">
              <w:t xml:space="preserve">Database must have security against unauthorized access </w:t>
            </w:r>
          </w:p>
        </w:tc>
        <w:tc>
          <w:tcPr>
            <w:tcW w:w="2834" w:type="dxa"/>
          </w:tcPr>
          <w:p w14:paraId="4F924881" w14:textId="77777777" w:rsidR="001C5751" w:rsidRPr="001C5751" w:rsidRDefault="001C5751" w:rsidP="001C5751">
            <w:pPr>
              <w:spacing w:after="160" w:line="259" w:lineRule="auto"/>
            </w:pPr>
            <w:r w:rsidRPr="001C5751">
              <w:t xml:space="preserve">Must have </w:t>
            </w:r>
          </w:p>
        </w:tc>
      </w:tr>
      <w:tr w:rsidR="001C5751" w:rsidRPr="001C5751" w14:paraId="00D0EF7F" w14:textId="77777777" w:rsidTr="00397CD4">
        <w:tc>
          <w:tcPr>
            <w:tcW w:w="1555" w:type="dxa"/>
          </w:tcPr>
          <w:p w14:paraId="6E6FB766" w14:textId="77777777" w:rsidR="001C5751" w:rsidRPr="001C5751" w:rsidRDefault="001C5751" w:rsidP="001C5751">
            <w:pPr>
              <w:spacing w:after="160" w:line="259" w:lineRule="auto"/>
              <w:ind w:left="318"/>
            </w:pPr>
            <w:r w:rsidRPr="001C5751">
              <w:t>1.3.4</w:t>
            </w:r>
          </w:p>
        </w:tc>
        <w:tc>
          <w:tcPr>
            <w:tcW w:w="4961" w:type="dxa"/>
          </w:tcPr>
          <w:p w14:paraId="4EDBB32C" w14:textId="77777777" w:rsidR="001C5751" w:rsidRPr="001C5751" w:rsidRDefault="001C5751" w:rsidP="001C5751">
            <w:pPr>
              <w:spacing w:after="160" w:line="259" w:lineRule="auto"/>
            </w:pPr>
            <w:r w:rsidRPr="001C5751">
              <w:t xml:space="preserve">Database must store a unique value for each user </w:t>
            </w:r>
          </w:p>
        </w:tc>
        <w:tc>
          <w:tcPr>
            <w:tcW w:w="2834" w:type="dxa"/>
          </w:tcPr>
          <w:p w14:paraId="5D758735" w14:textId="77777777" w:rsidR="001C5751" w:rsidRPr="001C5751" w:rsidRDefault="001C5751" w:rsidP="00C66744">
            <w:pPr>
              <w:keepNext/>
              <w:spacing w:after="160" w:line="259" w:lineRule="auto"/>
            </w:pPr>
            <w:r w:rsidRPr="001C5751">
              <w:t xml:space="preserve">Must have </w:t>
            </w:r>
          </w:p>
        </w:tc>
      </w:tr>
    </w:tbl>
    <w:p w14:paraId="52BF50A7" w14:textId="3D662C6F" w:rsidR="00C66744" w:rsidRDefault="00C66744">
      <w:pPr>
        <w:pStyle w:val="Caption"/>
      </w:pPr>
      <w:r>
        <w:t xml:space="preserve">Table </w:t>
      </w:r>
      <w:fldSimple w:instr=" SEQ Table \* ARABIC ">
        <w:r w:rsidR="00D878A4">
          <w:rPr>
            <w:noProof/>
          </w:rPr>
          <w:t>7</w:t>
        </w:r>
      </w:fldSimple>
    </w:p>
    <w:p w14:paraId="755A6A45" w14:textId="33B90274" w:rsidR="001C5751" w:rsidRPr="001C5751" w:rsidRDefault="00E37BE2" w:rsidP="001C5751">
      <w:pPr>
        <w:pStyle w:val="Heading3"/>
      </w:pPr>
      <w:bookmarkStart w:id="43" w:name="_Toc38492994"/>
      <w:r>
        <w:t xml:space="preserve">5.3.2 </w:t>
      </w:r>
      <w:r w:rsidR="001C5751" w:rsidRPr="001C5751">
        <w:t>Non-Functional</w:t>
      </w:r>
      <w:bookmarkEnd w:id="43"/>
    </w:p>
    <w:tbl>
      <w:tblPr>
        <w:tblStyle w:val="TableGrid"/>
        <w:tblW w:w="0" w:type="auto"/>
        <w:tblLook w:val="04A0" w:firstRow="1" w:lastRow="0" w:firstColumn="1" w:lastColumn="0" w:noHBand="0" w:noVBand="1"/>
      </w:tblPr>
      <w:tblGrid>
        <w:gridCol w:w="1555"/>
        <w:gridCol w:w="4961"/>
        <w:gridCol w:w="2834"/>
      </w:tblGrid>
      <w:tr w:rsidR="001C5751" w:rsidRPr="001C5751" w14:paraId="0B4C43A8" w14:textId="77777777" w:rsidTr="00397CD4">
        <w:tc>
          <w:tcPr>
            <w:tcW w:w="1555" w:type="dxa"/>
          </w:tcPr>
          <w:p w14:paraId="28ABBE99" w14:textId="77777777" w:rsidR="001C5751" w:rsidRPr="001C5751" w:rsidRDefault="001C5751" w:rsidP="001C5751">
            <w:pPr>
              <w:spacing w:after="160" w:line="259" w:lineRule="auto"/>
            </w:pPr>
            <w:r w:rsidRPr="001C5751">
              <w:t>Requirement #</w:t>
            </w:r>
          </w:p>
        </w:tc>
        <w:tc>
          <w:tcPr>
            <w:tcW w:w="4961" w:type="dxa"/>
          </w:tcPr>
          <w:p w14:paraId="5FBBABDA" w14:textId="77777777" w:rsidR="001C5751" w:rsidRPr="001C5751" w:rsidRDefault="001C5751" w:rsidP="001C5751">
            <w:pPr>
              <w:spacing w:after="160" w:line="259" w:lineRule="auto"/>
            </w:pPr>
            <w:r w:rsidRPr="001C5751">
              <w:t xml:space="preserve">Requirement description </w:t>
            </w:r>
          </w:p>
        </w:tc>
        <w:tc>
          <w:tcPr>
            <w:tcW w:w="2834" w:type="dxa"/>
          </w:tcPr>
          <w:p w14:paraId="3DBCB3D8" w14:textId="77777777" w:rsidR="001C5751" w:rsidRPr="001C5751" w:rsidRDefault="001C5751" w:rsidP="001C5751">
            <w:pPr>
              <w:spacing w:after="160" w:line="259" w:lineRule="auto"/>
            </w:pPr>
            <w:r w:rsidRPr="001C5751">
              <w:t>Category</w:t>
            </w:r>
          </w:p>
        </w:tc>
      </w:tr>
      <w:tr w:rsidR="001C5751" w:rsidRPr="001C5751" w14:paraId="00DD929A" w14:textId="77777777" w:rsidTr="00397CD4">
        <w:tc>
          <w:tcPr>
            <w:tcW w:w="1555" w:type="dxa"/>
          </w:tcPr>
          <w:p w14:paraId="07CC43E0" w14:textId="77777777" w:rsidR="001C5751" w:rsidRPr="001C5751" w:rsidRDefault="001C5751" w:rsidP="001C5751">
            <w:pPr>
              <w:spacing w:after="160" w:line="259" w:lineRule="auto"/>
              <w:ind w:left="306"/>
              <w:contextualSpacing/>
            </w:pPr>
            <w:r w:rsidRPr="001C5751">
              <w:t>2.3.1</w:t>
            </w:r>
          </w:p>
        </w:tc>
        <w:tc>
          <w:tcPr>
            <w:tcW w:w="4961" w:type="dxa"/>
          </w:tcPr>
          <w:p w14:paraId="4254928F" w14:textId="77777777" w:rsidR="001C5751" w:rsidRPr="001C5751" w:rsidRDefault="001C5751" w:rsidP="001C5751">
            <w:pPr>
              <w:spacing w:after="160" w:line="259" w:lineRule="auto"/>
            </w:pPr>
            <w:r w:rsidRPr="001C5751">
              <w:t xml:space="preserve">Database must run on common hardware </w:t>
            </w:r>
          </w:p>
        </w:tc>
        <w:tc>
          <w:tcPr>
            <w:tcW w:w="2834" w:type="dxa"/>
          </w:tcPr>
          <w:p w14:paraId="41875BE7" w14:textId="77777777" w:rsidR="001C5751" w:rsidRPr="001C5751" w:rsidRDefault="001C5751" w:rsidP="001C5751">
            <w:pPr>
              <w:spacing w:after="160" w:line="259" w:lineRule="auto"/>
            </w:pPr>
            <w:r w:rsidRPr="001C5751">
              <w:t xml:space="preserve">Must have </w:t>
            </w:r>
          </w:p>
        </w:tc>
      </w:tr>
      <w:tr w:rsidR="001C5751" w:rsidRPr="001C5751" w14:paraId="78A419AB" w14:textId="77777777" w:rsidTr="00397CD4">
        <w:tc>
          <w:tcPr>
            <w:tcW w:w="1555" w:type="dxa"/>
          </w:tcPr>
          <w:p w14:paraId="4F4DBDB7" w14:textId="77777777" w:rsidR="001C5751" w:rsidRPr="001C5751" w:rsidRDefault="001C5751" w:rsidP="001C5751">
            <w:pPr>
              <w:spacing w:after="160" w:line="259" w:lineRule="auto"/>
              <w:ind w:left="306"/>
              <w:contextualSpacing/>
            </w:pPr>
            <w:r w:rsidRPr="001C5751">
              <w:t>2.3.2</w:t>
            </w:r>
          </w:p>
        </w:tc>
        <w:tc>
          <w:tcPr>
            <w:tcW w:w="4961" w:type="dxa"/>
          </w:tcPr>
          <w:p w14:paraId="7473EFEB" w14:textId="77777777" w:rsidR="001C5751" w:rsidRPr="001C5751" w:rsidRDefault="001C5751" w:rsidP="001C5751">
            <w:pPr>
              <w:spacing w:after="160" w:line="259" w:lineRule="auto"/>
            </w:pPr>
            <w:r w:rsidRPr="001C5751">
              <w:t>Database must run without huge computational/power draw</w:t>
            </w:r>
          </w:p>
        </w:tc>
        <w:tc>
          <w:tcPr>
            <w:tcW w:w="2834" w:type="dxa"/>
          </w:tcPr>
          <w:p w14:paraId="1EC7F8E5" w14:textId="77777777" w:rsidR="001C5751" w:rsidRPr="001C5751" w:rsidRDefault="001C5751" w:rsidP="001C5751">
            <w:pPr>
              <w:spacing w:after="160" w:line="259" w:lineRule="auto"/>
            </w:pPr>
            <w:r w:rsidRPr="001C5751">
              <w:t xml:space="preserve">Must have </w:t>
            </w:r>
          </w:p>
        </w:tc>
      </w:tr>
      <w:tr w:rsidR="001C5751" w:rsidRPr="001C5751" w14:paraId="6C23B053" w14:textId="77777777" w:rsidTr="00397CD4">
        <w:tc>
          <w:tcPr>
            <w:tcW w:w="1555" w:type="dxa"/>
          </w:tcPr>
          <w:p w14:paraId="4A79A2F7" w14:textId="77777777" w:rsidR="001C5751" w:rsidRPr="001C5751" w:rsidRDefault="001C5751" w:rsidP="001C5751">
            <w:pPr>
              <w:spacing w:after="160" w:line="259" w:lineRule="auto"/>
              <w:ind w:left="306"/>
              <w:contextualSpacing/>
            </w:pPr>
            <w:r w:rsidRPr="001C5751">
              <w:t>2.3.3</w:t>
            </w:r>
          </w:p>
        </w:tc>
        <w:tc>
          <w:tcPr>
            <w:tcW w:w="4961" w:type="dxa"/>
          </w:tcPr>
          <w:p w14:paraId="376DC2A9" w14:textId="77777777" w:rsidR="001C5751" w:rsidRPr="001C5751" w:rsidRDefault="001C5751" w:rsidP="001C5751">
            <w:pPr>
              <w:spacing w:after="160" w:line="259" w:lineRule="auto"/>
            </w:pPr>
            <w:r w:rsidRPr="001C5751">
              <w:t xml:space="preserve">Database must use a compatible interface language </w:t>
            </w:r>
          </w:p>
        </w:tc>
        <w:tc>
          <w:tcPr>
            <w:tcW w:w="2834" w:type="dxa"/>
          </w:tcPr>
          <w:p w14:paraId="08D19A93" w14:textId="77777777" w:rsidR="001C5751" w:rsidRPr="001C5751" w:rsidRDefault="001C5751" w:rsidP="001C5751">
            <w:pPr>
              <w:spacing w:after="160" w:line="259" w:lineRule="auto"/>
            </w:pPr>
            <w:r w:rsidRPr="001C5751">
              <w:t xml:space="preserve">Must have </w:t>
            </w:r>
          </w:p>
        </w:tc>
      </w:tr>
      <w:tr w:rsidR="001C5751" w:rsidRPr="001C5751" w14:paraId="1989AC5E" w14:textId="77777777" w:rsidTr="00397CD4">
        <w:tc>
          <w:tcPr>
            <w:tcW w:w="1555" w:type="dxa"/>
          </w:tcPr>
          <w:p w14:paraId="30303F76" w14:textId="77777777" w:rsidR="001C5751" w:rsidRPr="001C5751" w:rsidRDefault="001C5751" w:rsidP="001C5751">
            <w:pPr>
              <w:spacing w:after="160" w:line="259" w:lineRule="auto"/>
              <w:ind w:left="306"/>
              <w:contextualSpacing/>
            </w:pPr>
            <w:r w:rsidRPr="001C5751">
              <w:t>2.3.4</w:t>
            </w:r>
          </w:p>
        </w:tc>
        <w:tc>
          <w:tcPr>
            <w:tcW w:w="4961" w:type="dxa"/>
          </w:tcPr>
          <w:p w14:paraId="45FF6D81" w14:textId="77777777" w:rsidR="001C5751" w:rsidRPr="001C5751" w:rsidRDefault="001C5751" w:rsidP="001C5751">
            <w:pPr>
              <w:spacing w:after="160" w:line="259" w:lineRule="auto"/>
            </w:pPr>
            <w:r w:rsidRPr="001C5751">
              <w:t>Database must update in a timely manner (&gt;10s)</w:t>
            </w:r>
          </w:p>
        </w:tc>
        <w:tc>
          <w:tcPr>
            <w:tcW w:w="2834" w:type="dxa"/>
          </w:tcPr>
          <w:p w14:paraId="7318CD52" w14:textId="77777777" w:rsidR="001C5751" w:rsidRPr="001C5751" w:rsidRDefault="001C5751" w:rsidP="00C66744">
            <w:pPr>
              <w:keepNext/>
              <w:spacing w:after="160" w:line="259" w:lineRule="auto"/>
            </w:pPr>
            <w:r w:rsidRPr="001C5751">
              <w:t xml:space="preserve">Must have </w:t>
            </w:r>
          </w:p>
        </w:tc>
      </w:tr>
    </w:tbl>
    <w:p w14:paraId="51A64313" w14:textId="4D612ADA" w:rsidR="001C5751" w:rsidRPr="001C5751" w:rsidRDefault="00C66744" w:rsidP="00C66744">
      <w:pPr>
        <w:pStyle w:val="Caption"/>
      </w:pPr>
      <w:r>
        <w:t xml:space="preserve">Table </w:t>
      </w:r>
      <w:fldSimple w:instr=" SEQ Table \* ARABIC ">
        <w:r w:rsidR="00D878A4">
          <w:rPr>
            <w:noProof/>
          </w:rPr>
          <w:t>8</w:t>
        </w:r>
      </w:fldSimple>
    </w:p>
    <w:p w14:paraId="478A01E5" w14:textId="229341B7" w:rsidR="005F2E87" w:rsidRDefault="00E37BE2" w:rsidP="005F2E87">
      <w:pPr>
        <w:pStyle w:val="Heading1"/>
      </w:pPr>
      <w:bookmarkStart w:id="44" w:name="_Toc38492995"/>
      <w:bookmarkEnd w:id="24"/>
      <w:bookmarkEnd w:id="26"/>
      <w:r>
        <w:t xml:space="preserve">6 </w:t>
      </w:r>
      <w:r w:rsidR="005F2E87">
        <w:t>Methodology</w:t>
      </w:r>
      <w:bookmarkEnd w:id="44"/>
    </w:p>
    <w:p w14:paraId="66780B54" w14:textId="3130CD7A" w:rsidR="005F2E87" w:rsidRDefault="00065A0C" w:rsidP="005F2E87">
      <w:r>
        <w:t xml:space="preserve">The methodology being used for this project is the Agile method. This will allow us to change features and design considerations throughout the process. </w:t>
      </w:r>
    </w:p>
    <w:p w14:paraId="38479637" w14:textId="2AFCB2FF" w:rsidR="000479DF" w:rsidRDefault="006910BB" w:rsidP="005F2E87">
      <w:r>
        <w:lastRenderedPageBreak/>
        <w:t xml:space="preserve">Two methodologies were considered for the project, </w:t>
      </w:r>
      <w:r w:rsidR="00444C8E">
        <w:t>Waterfall and Agile. Though</w:t>
      </w:r>
      <w:r w:rsidR="00296839">
        <w:t xml:space="preserve"> for a single person project with limited scope the waterfall method may </w:t>
      </w:r>
      <w:r w:rsidR="00347569">
        <w:t>work</w:t>
      </w:r>
      <w:r w:rsidR="00AF100F">
        <w:t>,</w:t>
      </w:r>
      <w:r w:rsidR="00347569">
        <w:t xml:space="preserve"> it does not allow for additions or revisions to the </w:t>
      </w:r>
      <w:proofErr w:type="gramStart"/>
      <w:r w:rsidR="00347569">
        <w:t>end product</w:t>
      </w:r>
      <w:proofErr w:type="gramEnd"/>
      <w:r w:rsidR="00347569">
        <w:t xml:space="preserve"> without significant time delays</w:t>
      </w:r>
      <w:r w:rsidR="00AF100F">
        <w:t>.</w:t>
      </w:r>
      <w:r w:rsidR="00347569">
        <w:t xml:space="preserve"> </w:t>
      </w:r>
      <w:r w:rsidR="00AF100F">
        <w:t>It also introduces</w:t>
      </w:r>
      <w:r w:rsidR="00347569">
        <w:t xml:space="preserve"> the potential for scope creep turning the project into an impossible task as features are proposed during any resets in the design process. </w:t>
      </w:r>
    </w:p>
    <w:p w14:paraId="50A9F903" w14:textId="2EC9C451" w:rsidR="00347569" w:rsidRDefault="00347569" w:rsidP="005F2E87">
      <w:r>
        <w:t xml:space="preserve">Using an Agile methodology allows us to expand on features continuously throughout the project while not suffering from the scope creep issues of Waterfall – this is accomplished using the previously mentioned </w:t>
      </w:r>
      <w:proofErr w:type="spellStart"/>
      <w:r>
        <w:t>MoSCoW</w:t>
      </w:r>
      <w:proofErr w:type="spellEnd"/>
      <w:r>
        <w:t xml:space="preserve"> method. This allows new features to be proposed and logged without requiring them to be in the final product while also giving a list for any new iterations or revisions to follow – saving on future development time. </w:t>
      </w:r>
    </w:p>
    <w:p w14:paraId="0D7D2488" w14:textId="36C2BDA4" w:rsidR="00236046" w:rsidRDefault="00236046" w:rsidP="005F2E87">
      <w:r>
        <w:t xml:space="preserve">If time allows the project could be split into 3 phases with the structure of which outlined below however given time constraints it is </w:t>
      </w:r>
      <w:r w:rsidR="00E91767">
        <w:t>unlikely,</w:t>
      </w:r>
      <w:r>
        <w:t xml:space="preserve"> they will all see completion. </w:t>
      </w:r>
    </w:p>
    <w:p w14:paraId="33122825" w14:textId="77777777" w:rsidR="00236046" w:rsidRDefault="00236046" w:rsidP="00236046">
      <w:pPr>
        <w:jc w:val="center"/>
      </w:pPr>
      <w:r w:rsidRPr="00236046">
        <w:drawing>
          <wp:inline distT="0" distB="0" distL="0" distR="0" wp14:anchorId="4F5D8DA2" wp14:editId="22E78445">
            <wp:extent cx="4293704" cy="1685829"/>
            <wp:effectExtent l="0" t="0" r="0" b="0"/>
            <wp:docPr id="41" name="Picture 40" descr="A screenshot of a cell phone&#10;&#10;Description automatically generated">
              <a:extLst xmlns:a="http://schemas.openxmlformats.org/drawingml/2006/main">
                <a:ext uri="{FF2B5EF4-FFF2-40B4-BE49-F238E27FC236}">
                  <a16:creationId xmlns:a16="http://schemas.microsoft.com/office/drawing/2014/main" id="{6452C391-E50E-4A3F-9C83-727D49C4FF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A screenshot of a cell phone&#10;&#10;Description automatically generated">
                      <a:extLst>
                        <a:ext uri="{FF2B5EF4-FFF2-40B4-BE49-F238E27FC236}">
                          <a16:creationId xmlns:a16="http://schemas.microsoft.com/office/drawing/2014/main" id="{6452C391-E50E-4A3F-9C83-727D49C4FF11}"/>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359724" cy="1711750"/>
                    </a:xfrm>
                    <a:prstGeom prst="rect">
                      <a:avLst/>
                    </a:prstGeom>
                  </pic:spPr>
                </pic:pic>
              </a:graphicData>
            </a:graphic>
          </wp:inline>
        </w:drawing>
      </w:r>
    </w:p>
    <w:p w14:paraId="6C691CF4" w14:textId="017194DA" w:rsidR="00545163" w:rsidRDefault="00545163" w:rsidP="00545163">
      <w:pPr>
        <w:pStyle w:val="Heading1"/>
      </w:pPr>
      <w:bookmarkStart w:id="45" w:name="_Toc38492996"/>
      <w:r>
        <w:t>7 Planning</w:t>
      </w:r>
      <w:bookmarkEnd w:id="45"/>
      <w:r>
        <w:t xml:space="preserve"> </w:t>
      </w:r>
    </w:p>
    <w:p w14:paraId="1E3ADD6F" w14:textId="77777777" w:rsidR="00B40D80" w:rsidRDefault="00545163" w:rsidP="00545163">
      <w:r>
        <w:t>In order to time manage this project it will be broken into</w:t>
      </w:r>
      <w:r w:rsidR="00B40D80">
        <w:t xml:space="preserve"> logical</w:t>
      </w:r>
      <w:r>
        <w:t xml:space="preserve"> sections with defined </w:t>
      </w:r>
      <w:r w:rsidR="00B40D80">
        <w:t>workloads and timeframes called sprints. These are to allow an overall large project to be looked at in smaller and more manageable sections allowing for changes to be implemented easily and with minimal disruptions and helps follow the Agile principal of delivering working software frequently.</w:t>
      </w:r>
    </w:p>
    <w:p w14:paraId="7D680D8A" w14:textId="44D1B599" w:rsidR="00545163" w:rsidRDefault="00B40D80" w:rsidP="00B40D80">
      <w:pPr>
        <w:pStyle w:val="Heading2"/>
      </w:pPr>
      <w:bookmarkStart w:id="46" w:name="_Toc38492997"/>
      <w:r>
        <w:t xml:space="preserve">7.1 </w:t>
      </w:r>
      <w:r w:rsidR="00F84C6E">
        <w:t>Sprint 1</w:t>
      </w:r>
      <w:bookmarkEnd w:id="46"/>
      <w:r w:rsidR="00F84C6E">
        <w:t xml:space="preserve"> </w:t>
      </w:r>
    </w:p>
    <w:p w14:paraId="6693CC51" w14:textId="16C4948C" w:rsidR="00B40D80" w:rsidRPr="00B40D80" w:rsidRDefault="00B40D80" w:rsidP="00B40D80">
      <w:r>
        <w:t>Oct 1</w:t>
      </w:r>
      <w:r w:rsidRPr="00B40D80">
        <w:rPr>
          <w:vertAlign w:val="superscript"/>
        </w:rPr>
        <w:t>st</w:t>
      </w:r>
      <w:r>
        <w:t xml:space="preserve"> – 20</w:t>
      </w:r>
      <w:r w:rsidRPr="00B40D80">
        <w:rPr>
          <w:vertAlign w:val="superscript"/>
        </w:rPr>
        <w:t>th</w:t>
      </w:r>
      <w:r>
        <w:t xml:space="preserve"> </w:t>
      </w:r>
    </w:p>
    <w:p w14:paraId="244A726F" w14:textId="376973E8" w:rsidR="00B40D80" w:rsidRDefault="00B40D80" w:rsidP="00B40D80">
      <w:r>
        <w:t>Task 1 - Perform background product research, check if this product already exists.</w:t>
      </w:r>
      <w:r w:rsidR="00F84C6E">
        <w:t xml:space="preserve"> Est hours 2.</w:t>
      </w:r>
    </w:p>
    <w:p w14:paraId="63904CEB" w14:textId="057077EF" w:rsidR="00645C79" w:rsidRDefault="00645C79" w:rsidP="00B40D80">
      <w:r>
        <w:t>Task 2 – Perform background research on broadly similar products and their specs. Est hours 10.</w:t>
      </w:r>
    </w:p>
    <w:p w14:paraId="7B2EA76F" w14:textId="44EEC4DA" w:rsidR="00B40D80" w:rsidRDefault="00B40D80" w:rsidP="00B40D80">
      <w:r>
        <w:t xml:space="preserve">Task </w:t>
      </w:r>
      <w:r w:rsidR="00645C79">
        <w:t>3</w:t>
      </w:r>
      <w:r>
        <w:t xml:space="preserve"> </w:t>
      </w:r>
      <w:r w:rsidR="00F84C6E">
        <w:t>-</w:t>
      </w:r>
      <w:r>
        <w:t xml:space="preserve"> Perform research on energy harvesting, </w:t>
      </w:r>
      <w:r w:rsidR="00F84C6E">
        <w:t>check if this can be used. Est hours 4.</w:t>
      </w:r>
    </w:p>
    <w:p w14:paraId="2F278F4D" w14:textId="5F56165F" w:rsidR="00F84C6E" w:rsidRDefault="00F84C6E" w:rsidP="00B40D80">
      <w:r>
        <w:t xml:space="preserve">Task </w:t>
      </w:r>
      <w:r w:rsidR="00645C79">
        <w:t>4</w:t>
      </w:r>
      <w:r>
        <w:t xml:space="preserve"> </w:t>
      </w:r>
      <w:r w:rsidR="00F55A55">
        <w:t>–</w:t>
      </w:r>
      <w:r>
        <w:t xml:space="preserve"> </w:t>
      </w:r>
      <w:r w:rsidR="00F55A55">
        <w:t>Create requirements. Est hours 4.</w:t>
      </w:r>
    </w:p>
    <w:p w14:paraId="13E7C040" w14:textId="6C534064" w:rsidR="00F84C6E" w:rsidRDefault="00F84C6E" w:rsidP="00F84C6E">
      <w:pPr>
        <w:pStyle w:val="Heading2"/>
      </w:pPr>
      <w:bookmarkStart w:id="47" w:name="_Toc38492998"/>
      <w:r>
        <w:t>7.2 Sprint 2</w:t>
      </w:r>
      <w:bookmarkEnd w:id="47"/>
      <w:r>
        <w:t xml:space="preserve"> </w:t>
      </w:r>
    </w:p>
    <w:p w14:paraId="50DA3DBB" w14:textId="4084DA18" w:rsidR="00F84C6E" w:rsidRDefault="00F84C6E" w:rsidP="00F84C6E">
      <w:r>
        <w:t>Oct 21</w:t>
      </w:r>
      <w:r w:rsidRPr="00F84C6E">
        <w:rPr>
          <w:vertAlign w:val="superscript"/>
        </w:rPr>
        <w:t>st</w:t>
      </w:r>
      <w:r>
        <w:t xml:space="preserve"> – Nov </w:t>
      </w:r>
      <w:r w:rsidR="00F55A55">
        <w:t>30</w:t>
      </w:r>
      <w:r w:rsidR="00F55A55" w:rsidRPr="00F55A55">
        <w:rPr>
          <w:vertAlign w:val="superscript"/>
        </w:rPr>
        <w:t>th</w:t>
      </w:r>
      <w:r w:rsidR="00F55A55">
        <w:t xml:space="preserve"> </w:t>
      </w:r>
    </w:p>
    <w:p w14:paraId="43AF9114" w14:textId="54F77394" w:rsidR="00F55A55" w:rsidRDefault="00F55A55" w:rsidP="00F84C6E">
      <w:r>
        <w:t xml:space="preserve">Task 1 – Begin </w:t>
      </w:r>
      <w:r w:rsidR="00662878">
        <w:t>Android</w:t>
      </w:r>
      <w:r>
        <w:t xml:space="preserve"> development, implement requirements 1.1.1-1.1.3</w:t>
      </w:r>
      <w:r w:rsidR="00645C79">
        <w:t xml:space="preserve">. Est hours 10. </w:t>
      </w:r>
    </w:p>
    <w:p w14:paraId="5733D60F" w14:textId="72AD17EB" w:rsidR="00F55A55" w:rsidRDefault="00F55A55" w:rsidP="00F84C6E">
      <w:r>
        <w:t xml:space="preserve">Task 2 – Begin database </w:t>
      </w:r>
      <w:r w:rsidR="00645C79">
        <w:t>development, implement requirements 1.3.1 -1</w:t>
      </w:r>
      <w:r w:rsidR="008C2D91">
        <w:t>.</w:t>
      </w:r>
      <w:r w:rsidR="00645C79">
        <w:t>3</w:t>
      </w:r>
      <w:r w:rsidR="008C2D91">
        <w:t>.</w:t>
      </w:r>
      <w:r w:rsidR="00645C79">
        <w:t>2. Est hours 5.</w:t>
      </w:r>
    </w:p>
    <w:p w14:paraId="00E7CADC" w14:textId="20FC3842" w:rsidR="00645C79" w:rsidRDefault="00645C79" w:rsidP="00F84C6E">
      <w:r>
        <w:t>Task 3 – Research hardware availability, suitability and complexity. Est hours 5.</w:t>
      </w:r>
    </w:p>
    <w:p w14:paraId="0706ED48" w14:textId="60F9C5C0" w:rsidR="00645C79" w:rsidRDefault="00645C79" w:rsidP="00F84C6E">
      <w:r>
        <w:lastRenderedPageBreak/>
        <w:t xml:space="preserve">Task 4 – Testing of T1 and 2 requirements and troubleshooting. Est hours 20 </w:t>
      </w:r>
    </w:p>
    <w:p w14:paraId="69243216" w14:textId="74C2D0F3" w:rsidR="00645C79" w:rsidRDefault="008C2D91" w:rsidP="00645C79">
      <w:pPr>
        <w:pStyle w:val="Heading2"/>
      </w:pPr>
      <w:bookmarkStart w:id="48" w:name="_Toc38492999"/>
      <w:r>
        <w:t>7</w:t>
      </w:r>
      <w:r w:rsidR="00645C79">
        <w:t>.3 Sprint 3</w:t>
      </w:r>
      <w:bookmarkEnd w:id="48"/>
    </w:p>
    <w:p w14:paraId="11D65D84" w14:textId="32F63473" w:rsidR="00645C79" w:rsidRDefault="00645C79" w:rsidP="00645C79">
      <w:r>
        <w:t>Dec 1</w:t>
      </w:r>
      <w:r w:rsidRPr="00645C79">
        <w:rPr>
          <w:vertAlign w:val="superscript"/>
        </w:rPr>
        <w:t>st</w:t>
      </w:r>
      <w:r>
        <w:t xml:space="preserve"> – Jan 20</w:t>
      </w:r>
      <w:r w:rsidRPr="00645C79">
        <w:rPr>
          <w:vertAlign w:val="superscript"/>
        </w:rPr>
        <w:t>th</w:t>
      </w:r>
      <w:r>
        <w:t xml:space="preserve"> </w:t>
      </w:r>
    </w:p>
    <w:p w14:paraId="2A46EED4" w14:textId="62E3D592" w:rsidR="00645C79" w:rsidRDefault="008C2D91" w:rsidP="00645C79">
      <w:r>
        <w:t>Task 1 – Acquire hardware and setup its development environment. Est hours 5.</w:t>
      </w:r>
    </w:p>
    <w:p w14:paraId="59853235" w14:textId="66F66A9A" w:rsidR="008C2D91" w:rsidRDefault="008C2D91" w:rsidP="00645C79">
      <w:r>
        <w:t>Task 2 – Complete Database development, implement requirements 1.3.1 – 1.3.4. Est hours 5.</w:t>
      </w:r>
    </w:p>
    <w:p w14:paraId="16648956" w14:textId="5C2F0C74" w:rsidR="008C2D91" w:rsidRDefault="008C2D91" w:rsidP="008C2D91">
      <w:r>
        <w:t xml:space="preserve">Task 3 – Start band development and </w:t>
      </w:r>
      <w:r w:rsidR="00662878">
        <w:t>Android</w:t>
      </w:r>
      <w:r>
        <w:t xml:space="preserve"> communications, implement requirements 1.1.3, </w:t>
      </w:r>
      <w:r>
        <w:br/>
        <w:t xml:space="preserve">               1.2.1-1.2.5. Est hours 20.</w:t>
      </w:r>
    </w:p>
    <w:p w14:paraId="39D55D09" w14:textId="06113536" w:rsidR="008C2D91" w:rsidRDefault="008C2D91" w:rsidP="008C2D91">
      <w:r>
        <w:t>Task 4 – Testing of T2 and T3 requirements and troubleshooting. Est hours 10</w:t>
      </w:r>
      <w:r w:rsidR="000B4E90">
        <w:t>.</w:t>
      </w:r>
    </w:p>
    <w:p w14:paraId="5D3309FE" w14:textId="1E4C4EAB" w:rsidR="000B4E90" w:rsidRDefault="000B4E90" w:rsidP="008C2D91">
      <w:r>
        <w:t xml:space="preserve">Task 5 – Implementation of ‘should have’ requirements 1.1.4, 1.1.5, 1.1.8 and 1.2.3 and troubleshoot. Est hours 20 </w:t>
      </w:r>
    </w:p>
    <w:p w14:paraId="6F6994ED" w14:textId="32622D89" w:rsidR="008C2D91" w:rsidRDefault="008C2D91" w:rsidP="008C2D91">
      <w:pPr>
        <w:pStyle w:val="Heading2"/>
      </w:pPr>
      <w:bookmarkStart w:id="49" w:name="_Toc38493000"/>
      <w:r>
        <w:t>7.4 Sprint 4</w:t>
      </w:r>
      <w:bookmarkEnd w:id="49"/>
    </w:p>
    <w:p w14:paraId="7B79B5BC" w14:textId="3420601F" w:rsidR="000B4E90" w:rsidRDefault="000B4E90" w:rsidP="000B4E90">
      <w:r>
        <w:t>Jan 21</w:t>
      </w:r>
      <w:r w:rsidRPr="000B4E90">
        <w:rPr>
          <w:vertAlign w:val="superscript"/>
        </w:rPr>
        <w:t>st</w:t>
      </w:r>
      <w:r>
        <w:t xml:space="preserve"> </w:t>
      </w:r>
      <w:r w:rsidR="00236046">
        <w:t>–</w:t>
      </w:r>
      <w:r>
        <w:t xml:space="preserve"> </w:t>
      </w:r>
      <w:r w:rsidR="00236046">
        <w:t>Feb 21</w:t>
      </w:r>
      <w:r w:rsidR="00236046" w:rsidRPr="00236046">
        <w:rPr>
          <w:vertAlign w:val="superscript"/>
        </w:rPr>
        <w:t>th</w:t>
      </w:r>
      <w:r w:rsidR="00236046">
        <w:t xml:space="preserve"> </w:t>
      </w:r>
    </w:p>
    <w:p w14:paraId="43210B1E" w14:textId="4952E4D3" w:rsidR="00236046" w:rsidRDefault="00236046" w:rsidP="000B4E90">
      <w:r>
        <w:t xml:space="preserve">Task 1 – Implementation of any missing requirements or requirements with issues. Est hours 30 </w:t>
      </w:r>
    </w:p>
    <w:p w14:paraId="0C214E85" w14:textId="09648FF1" w:rsidR="00236046" w:rsidRDefault="00236046" w:rsidP="000B4E90">
      <w:r>
        <w:t xml:space="preserve">Task 2 – Begin report. Est hours 10. </w:t>
      </w:r>
    </w:p>
    <w:p w14:paraId="71F2CEBD" w14:textId="1E227FD2" w:rsidR="00236046" w:rsidRDefault="00236046" w:rsidP="000B4E90">
      <w:r>
        <w:t xml:space="preserve">Task 3 – attempt cost reduction phase with custom PCB. Est hours 20. </w:t>
      </w:r>
    </w:p>
    <w:p w14:paraId="1BFF2E7E" w14:textId="7FB6657F" w:rsidR="00236046" w:rsidRDefault="00236046" w:rsidP="00654E0B">
      <w:pPr>
        <w:pStyle w:val="Heading2"/>
      </w:pPr>
      <w:bookmarkStart w:id="50" w:name="_Toc38493001"/>
      <w:r>
        <w:t>7.5</w:t>
      </w:r>
      <w:r w:rsidR="00654E0B">
        <w:t xml:space="preserve"> Sprint 5</w:t>
      </w:r>
      <w:bookmarkEnd w:id="50"/>
      <w:r w:rsidR="00654E0B">
        <w:t xml:space="preserve"> </w:t>
      </w:r>
    </w:p>
    <w:p w14:paraId="1360AF3A" w14:textId="1F857A37" w:rsidR="00654E0B" w:rsidRDefault="00654E0B" w:rsidP="00654E0B">
      <w:r>
        <w:t>Feb 22</w:t>
      </w:r>
      <w:r w:rsidRPr="00654E0B">
        <w:rPr>
          <w:vertAlign w:val="superscript"/>
        </w:rPr>
        <w:t>nd</w:t>
      </w:r>
      <w:r>
        <w:t xml:space="preserve"> – Mar 15</w:t>
      </w:r>
      <w:r w:rsidRPr="00654E0B">
        <w:rPr>
          <w:vertAlign w:val="superscript"/>
        </w:rPr>
        <w:t>th</w:t>
      </w:r>
      <w:r>
        <w:t xml:space="preserve"> </w:t>
      </w:r>
    </w:p>
    <w:p w14:paraId="5EAE5583" w14:textId="0E18D963" w:rsidR="00654E0B" w:rsidRDefault="00654E0B" w:rsidP="00654E0B">
      <w:r>
        <w:t xml:space="preserve">Task 1 – Complete report and documentation. Est hours 20. </w:t>
      </w:r>
    </w:p>
    <w:p w14:paraId="6A58719F" w14:textId="3654FB59" w:rsidR="00654E0B" w:rsidRDefault="00654E0B" w:rsidP="00654E0B">
      <w:r>
        <w:t>Task 2 – Complete any missing requirements and implement ‘Could have’ requirements. Est hours 20</w:t>
      </w:r>
    </w:p>
    <w:p w14:paraId="753B6310" w14:textId="7532592E" w:rsidR="00654E0B" w:rsidRDefault="00654E0B" w:rsidP="00654E0B">
      <w:pPr>
        <w:pStyle w:val="Heading2"/>
      </w:pPr>
      <w:bookmarkStart w:id="51" w:name="_Toc38493002"/>
      <w:r>
        <w:t>7.6 Sprint 6</w:t>
      </w:r>
      <w:bookmarkEnd w:id="51"/>
      <w:r>
        <w:t xml:space="preserve"> </w:t>
      </w:r>
    </w:p>
    <w:p w14:paraId="27941E1E" w14:textId="4DACBE50" w:rsidR="00654E0B" w:rsidRDefault="00654E0B" w:rsidP="00654E0B">
      <w:r>
        <w:t>Mar 16</w:t>
      </w:r>
      <w:r w:rsidRPr="00654E0B">
        <w:rPr>
          <w:vertAlign w:val="superscript"/>
        </w:rPr>
        <w:t>th</w:t>
      </w:r>
      <w:r>
        <w:t xml:space="preserve"> – Mar 30</w:t>
      </w:r>
      <w:r w:rsidRPr="00654E0B">
        <w:rPr>
          <w:vertAlign w:val="superscript"/>
        </w:rPr>
        <w:t>th</w:t>
      </w:r>
      <w:r>
        <w:t xml:space="preserve"> </w:t>
      </w:r>
    </w:p>
    <w:p w14:paraId="770DF22E" w14:textId="37F344DE" w:rsidR="00654E0B" w:rsidRPr="00654E0B" w:rsidRDefault="00654E0B" w:rsidP="00654E0B">
      <w:r>
        <w:t xml:space="preserve">Task 1 – Submit draft report and react to feedback. Est hours 40 </w:t>
      </w:r>
    </w:p>
    <w:p w14:paraId="1631F7CE" w14:textId="77777777" w:rsidR="00B40D80" w:rsidRPr="00545163" w:rsidRDefault="00B40D80" w:rsidP="00545163"/>
    <w:p w14:paraId="064EA598" w14:textId="41012E25" w:rsidR="005F2E87" w:rsidRDefault="00654E0B" w:rsidP="005F2E87">
      <w:pPr>
        <w:pStyle w:val="Heading1"/>
      </w:pPr>
      <w:bookmarkStart w:id="52" w:name="_Toc38493003"/>
      <w:r>
        <w:t>8</w:t>
      </w:r>
      <w:r w:rsidR="00E37BE2">
        <w:t xml:space="preserve"> </w:t>
      </w:r>
      <w:r w:rsidR="005F2E87">
        <w:t>Design</w:t>
      </w:r>
      <w:bookmarkEnd w:id="52"/>
    </w:p>
    <w:p w14:paraId="2244B025" w14:textId="737F5C93" w:rsidR="00521B94" w:rsidRPr="008C155F" w:rsidRDefault="008C155F" w:rsidP="00521B94">
      <w:r>
        <w:t>In this section we will discuss design considerations as well as outline how the system will work as a whole.</w:t>
      </w:r>
    </w:p>
    <w:p w14:paraId="23CDC45E" w14:textId="6396AE22" w:rsidR="00AF100F" w:rsidRDefault="00654E0B" w:rsidP="00AF100F">
      <w:pPr>
        <w:pStyle w:val="Heading2"/>
      </w:pPr>
      <w:bookmarkStart w:id="53" w:name="_Toc38493004"/>
      <w:r>
        <w:t>8</w:t>
      </w:r>
      <w:r w:rsidR="00E37BE2">
        <w:t xml:space="preserve">.1 </w:t>
      </w:r>
      <w:r w:rsidR="00AF100F">
        <w:t>High level design</w:t>
      </w:r>
      <w:bookmarkEnd w:id="53"/>
    </w:p>
    <w:p w14:paraId="203F6E20" w14:textId="500304ED" w:rsidR="008C155F" w:rsidRDefault="008C155F" w:rsidP="008C155F">
      <w:r>
        <w:t xml:space="preserve">At the highest level our system is </w:t>
      </w:r>
      <w:r w:rsidR="00F468A7">
        <w:t>made from</w:t>
      </w:r>
      <w:r>
        <w:t xml:space="preserve"> 3 components </w:t>
      </w:r>
      <w:r w:rsidR="00F468A7">
        <w:t>–</w:t>
      </w:r>
    </w:p>
    <w:p w14:paraId="64742A6F" w14:textId="06B2FC35" w:rsidR="00F468A7" w:rsidRDefault="00F468A7" w:rsidP="00F468A7">
      <w:pPr>
        <w:pStyle w:val="ListParagraph"/>
        <w:numPr>
          <w:ilvl w:val="0"/>
          <w:numId w:val="29"/>
        </w:numPr>
      </w:pPr>
      <w:r>
        <w:t xml:space="preserve">A mobile phone app (in our case </w:t>
      </w:r>
      <w:r w:rsidR="00662878">
        <w:t>Android</w:t>
      </w:r>
      <w:r>
        <w:t>)</w:t>
      </w:r>
    </w:p>
    <w:p w14:paraId="5B1E548D" w14:textId="2A9FD24D" w:rsidR="00F468A7" w:rsidRDefault="00F468A7" w:rsidP="00F468A7">
      <w:pPr>
        <w:pStyle w:val="ListParagraph"/>
        <w:numPr>
          <w:ilvl w:val="0"/>
          <w:numId w:val="29"/>
        </w:numPr>
      </w:pPr>
      <w:r>
        <w:t xml:space="preserve">A physical wristband </w:t>
      </w:r>
    </w:p>
    <w:p w14:paraId="5053953C" w14:textId="780F72DA" w:rsidR="00F468A7" w:rsidRDefault="00F468A7" w:rsidP="00F468A7">
      <w:pPr>
        <w:pStyle w:val="ListParagraph"/>
        <w:numPr>
          <w:ilvl w:val="0"/>
          <w:numId w:val="29"/>
        </w:numPr>
      </w:pPr>
      <w:r>
        <w:t xml:space="preserve">A database </w:t>
      </w:r>
    </w:p>
    <w:p w14:paraId="03B6145A" w14:textId="6CF8E314" w:rsidR="00521B94" w:rsidRDefault="00521B94" w:rsidP="00521B94">
      <w:r>
        <w:lastRenderedPageBreak/>
        <w:t>These components will use the most ubiquitous communications methods between each other,</w:t>
      </w:r>
      <w:r>
        <w:br/>
        <w:t>so in our case communication between the wristband and the mobile phone device will be via Bluetooth LE as this is an exceptionally common standard and should keep compatibility at its maximum</w:t>
      </w:r>
      <w:r w:rsidR="00C66744">
        <w:t xml:space="preserve"> (and thus give the highest potential customer base)</w:t>
      </w:r>
      <w:r>
        <w:t xml:space="preserve">. </w:t>
      </w:r>
      <w:r>
        <w:br/>
        <w:t xml:space="preserve">The communication between the </w:t>
      </w:r>
      <w:r w:rsidR="00C66744">
        <w:t xml:space="preserve">mobile devices and the database will be handled by the internet so we do not have to be concerned as to the exact method as this will be dealt with by the </w:t>
      </w:r>
      <w:r w:rsidR="00662878">
        <w:t>Android</w:t>
      </w:r>
      <w:r w:rsidR="00C66744">
        <w:t xml:space="preserve"> operating system and the internet itself provided a TCP/UDP connection is established.</w:t>
      </w:r>
    </w:p>
    <w:p w14:paraId="4C3AB29B" w14:textId="77777777" w:rsidR="00004BFA" w:rsidRDefault="00004BFA" w:rsidP="00521B94"/>
    <w:p w14:paraId="61DB7961" w14:textId="77777777" w:rsidR="00C66744" w:rsidRDefault="00521B94" w:rsidP="00C66744">
      <w:pPr>
        <w:keepNext/>
        <w:jc w:val="center"/>
      </w:pPr>
      <w:r>
        <w:rPr>
          <w:noProof/>
        </w:rPr>
        <w:drawing>
          <wp:inline distT="0" distB="0" distL="0" distR="0" wp14:anchorId="51E13C0C" wp14:editId="48C9744C">
            <wp:extent cx="4556760" cy="2257907"/>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335" cy="2265625"/>
                    </a:xfrm>
                    <a:prstGeom prst="rect">
                      <a:avLst/>
                    </a:prstGeom>
                    <a:noFill/>
                    <a:ln>
                      <a:noFill/>
                    </a:ln>
                  </pic:spPr>
                </pic:pic>
              </a:graphicData>
            </a:graphic>
          </wp:inline>
        </w:drawing>
      </w:r>
    </w:p>
    <w:p w14:paraId="483E22B7" w14:textId="77D44629" w:rsidR="00F468A7" w:rsidRPr="008C155F" w:rsidRDefault="00C66744" w:rsidP="00C66744">
      <w:pPr>
        <w:pStyle w:val="Caption"/>
        <w:jc w:val="center"/>
      </w:pPr>
      <w:bookmarkStart w:id="54" w:name="_Toc38480739"/>
      <w:r>
        <w:t xml:space="preserve">Figure </w:t>
      </w:r>
      <w:fldSimple w:instr=" SEQ Figure \* ARABIC ">
        <w:r w:rsidR="00ED4167">
          <w:rPr>
            <w:noProof/>
          </w:rPr>
          <w:t>4</w:t>
        </w:r>
        <w:bookmarkEnd w:id="54"/>
      </w:fldSimple>
    </w:p>
    <w:p w14:paraId="1EFA04A7" w14:textId="5E187CA6" w:rsidR="00CD55DE" w:rsidRDefault="00654E0B" w:rsidP="00E37BE2">
      <w:pPr>
        <w:pStyle w:val="Heading3"/>
      </w:pPr>
      <w:bookmarkStart w:id="55" w:name="_Hlk34152738"/>
      <w:bookmarkStart w:id="56" w:name="_Toc38493005"/>
      <w:r>
        <w:t>8</w:t>
      </w:r>
      <w:r w:rsidR="00E37BE2">
        <w:t xml:space="preserve">.1.1 </w:t>
      </w:r>
      <w:r w:rsidR="00CD55DE">
        <w:t>Outline</w:t>
      </w:r>
      <w:bookmarkEnd w:id="56"/>
      <w:r w:rsidR="00CD55DE">
        <w:t xml:space="preserve"> </w:t>
      </w:r>
    </w:p>
    <w:p w14:paraId="677EC748" w14:textId="21CA2A5A" w:rsidR="00CD55DE" w:rsidRDefault="00CD55DE" w:rsidP="00CD55DE">
      <w:r>
        <w:t xml:space="preserve">The device being created is a small </w:t>
      </w:r>
      <w:r w:rsidR="00CD6919">
        <w:t>low-cost</w:t>
      </w:r>
      <w:r>
        <w:t xml:space="preserve"> wearable for personal notifications.</w:t>
      </w:r>
    </w:p>
    <w:p w14:paraId="61CCE2CA" w14:textId="74B16B97" w:rsidR="00CD55DE" w:rsidRDefault="00CD55DE" w:rsidP="00CD55DE">
      <w:r>
        <w:t>Its purpose is to provide discrete notifications to a user with minimal setup and configuration</w:t>
      </w:r>
      <w:r w:rsidR="00CD6919">
        <w:t>.</w:t>
      </w:r>
    </w:p>
    <w:p w14:paraId="242DEC7E" w14:textId="6B331721" w:rsidR="00CD6919" w:rsidRDefault="00CD6919" w:rsidP="00CD55DE">
      <w:r>
        <w:t>It is intended to be used by children and adults with access to a smart phone but without any prior experience with such devices.</w:t>
      </w:r>
    </w:p>
    <w:p w14:paraId="220B4493" w14:textId="0E24BD35" w:rsidR="00CD6919" w:rsidRPr="00CD55DE" w:rsidRDefault="00654E0B" w:rsidP="00E37BE2">
      <w:pPr>
        <w:pStyle w:val="Heading3"/>
      </w:pPr>
      <w:bookmarkStart w:id="57" w:name="_Toc38493006"/>
      <w:r>
        <w:t>8</w:t>
      </w:r>
      <w:r w:rsidR="00E37BE2">
        <w:t xml:space="preserve">.1.2 </w:t>
      </w:r>
      <w:r w:rsidR="00CD6919">
        <w:t>Design goals</w:t>
      </w:r>
      <w:bookmarkEnd w:id="57"/>
    </w:p>
    <w:p w14:paraId="3BEF4C63" w14:textId="72C5261C" w:rsidR="000A792F" w:rsidRDefault="00CD6919" w:rsidP="00CD6919">
      <w:pPr>
        <w:pStyle w:val="ListParagraph"/>
        <w:numPr>
          <w:ilvl w:val="0"/>
          <w:numId w:val="23"/>
        </w:numPr>
      </w:pPr>
      <w:r>
        <w:t xml:space="preserve">Be easy to use </w:t>
      </w:r>
    </w:p>
    <w:p w14:paraId="10540207" w14:textId="754456C5" w:rsidR="00CD6919" w:rsidRDefault="00084221" w:rsidP="00CD6919">
      <w:pPr>
        <w:pStyle w:val="ListParagraph"/>
        <w:numPr>
          <w:ilvl w:val="0"/>
          <w:numId w:val="23"/>
        </w:numPr>
      </w:pPr>
      <w:r>
        <w:t xml:space="preserve">Require no prior knowledge to use </w:t>
      </w:r>
    </w:p>
    <w:p w14:paraId="59C1B17C" w14:textId="55796635" w:rsidR="00084221" w:rsidRDefault="00084221" w:rsidP="00CD6919">
      <w:pPr>
        <w:pStyle w:val="ListParagraph"/>
        <w:numPr>
          <w:ilvl w:val="0"/>
          <w:numId w:val="23"/>
        </w:numPr>
      </w:pPr>
      <w:r>
        <w:t xml:space="preserve">Provide discrete notification for local or remote matters using a vibrate motor </w:t>
      </w:r>
    </w:p>
    <w:p w14:paraId="3E8CE043" w14:textId="5A758879" w:rsidR="00084221" w:rsidRDefault="00084221" w:rsidP="00CD6919">
      <w:pPr>
        <w:pStyle w:val="ListParagraph"/>
        <w:numPr>
          <w:ilvl w:val="0"/>
          <w:numId w:val="23"/>
        </w:numPr>
      </w:pPr>
      <w:r>
        <w:t xml:space="preserve">Be energy efficient to run long term from an embedded battery </w:t>
      </w:r>
    </w:p>
    <w:p w14:paraId="6A017DB8" w14:textId="3E8D1A2D" w:rsidR="00084221" w:rsidRDefault="00654E0B" w:rsidP="00F536DA">
      <w:pPr>
        <w:pStyle w:val="Heading3"/>
      </w:pPr>
      <w:bookmarkStart w:id="58" w:name="_Toc38493007"/>
      <w:bookmarkEnd w:id="55"/>
      <w:r>
        <w:t>8</w:t>
      </w:r>
      <w:r w:rsidR="00E37BE2">
        <w:t xml:space="preserve">.1.3 </w:t>
      </w:r>
      <w:r w:rsidR="00084221">
        <w:t>Architecture</w:t>
      </w:r>
      <w:bookmarkEnd w:id="58"/>
      <w:r w:rsidR="00084221">
        <w:t xml:space="preserve"> </w:t>
      </w:r>
    </w:p>
    <w:p w14:paraId="6F17ACD9" w14:textId="6A5D4A3C" w:rsidR="00084221" w:rsidRDefault="000A02FF" w:rsidP="00084221">
      <w:r>
        <w:t>For this project research has been performed as above into potential competitor</w:t>
      </w:r>
      <w:r w:rsidR="00855EDE">
        <w:t>s’</w:t>
      </w:r>
      <w:r>
        <w:t xml:space="preserve"> devices with the aim to show any pitfalls in similar designs and to allow the final product to outperform other similar devices on the market. </w:t>
      </w:r>
    </w:p>
    <w:p w14:paraId="3CD5B86B" w14:textId="74562D07" w:rsidR="003E1940" w:rsidRDefault="003E1940" w:rsidP="00F536DA">
      <w:pPr>
        <w:pStyle w:val="Heading4"/>
      </w:pPr>
      <w:r>
        <w:t>Data</w:t>
      </w:r>
    </w:p>
    <w:p w14:paraId="38F9A052" w14:textId="2EEBC61B" w:rsidR="003E1940" w:rsidRDefault="003E1940" w:rsidP="003E1940">
      <w:r>
        <w:t xml:space="preserve">This product will need to store some customer data and as such some considerations must be made as to what should be stored, where it should be stored and how that information is secured. </w:t>
      </w:r>
    </w:p>
    <w:p w14:paraId="261BD500" w14:textId="5426D1BE" w:rsidR="003E1940" w:rsidRDefault="003E1940" w:rsidP="00F536DA">
      <w:pPr>
        <w:pStyle w:val="Heading5"/>
      </w:pPr>
      <w:r>
        <w:lastRenderedPageBreak/>
        <w:t xml:space="preserve">What is stored </w:t>
      </w:r>
    </w:p>
    <w:p w14:paraId="41803AD5" w14:textId="019035CA" w:rsidR="003E1940" w:rsidRDefault="003E1940" w:rsidP="003E1940">
      <w:r>
        <w:t xml:space="preserve">Data to be stored should be kept to a minimum, </w:t>
      </w:r>
      <w:r w:rsidR="00855EDE">
        <w:t xml:space="preserve">and </w:t>
      </w:r>
      <w:proofErr w:type="gramStart"/>
      <w:r w:rsidR="00855EDE">
        <w:t>in order</w:t>
      </w:r>
      <w:r>
        <w:t xml:space="preserve"> for</w:t>
      </w:r>
      <w:proofErr w:type="gramEnd"/>
      <w:r>
        <w:t xml:space="preserve"> this system to work would consist of the following – </w:t>
      </w:r>
    </w:p>
    <w:p w14:paraId="7A970E62" w14:textId="14212359" w:rsidR="003E1940" w:rsidRDefault="003E1940" w:rsidP="003E1940">
      <w:pPr>
        <w:pStyle w:val="ListParagraph"/>
        <w:numPr>
          <w:ilvl w:val="0"/>
          <w:numId w:val="26"/>
        </w:numPr>
      </w:pPr>
      <w:r>
        <w:t xml:space="preserve">Users name </w:t>
      </w:r>
    </w:p>
    <w:p w14:paraId="634BD729" w14:textId="77777777" w:rsidR="00027735" w:rsidRDefault="003E1940" w:rsidP="003E1940">
      <w:pPr>
        <w:pStyle w:val="ListParagraph"/>
      </w:pPr>
      <w:r>
        <w:t xml:space="preserve">This </w:t>
      </w:r>
      <w:r w:rsidR="00027735">
        <w:t>will</w:t>
      </w:r>
      <w:r>
        <w:t xml:space="preserve"> be taken when the user signs up and stored entirely on the database making it harder for an attacker to acquire</w:t>
      </w:r>
      <w:r w:rsidR="00027735">
        <w:t>.</w:t>
      </w:r>
    </w:p>
    <w:p w14:paraId="0D37FE90" w14:textId="03554137" w:rsidR="00027735" w:rsidRDefault="00027735" w:rsidP="003E1940">
      <w:pPr>
        <w:pStyle w:val="ListParagraph"/>
      </w:pPr>
      <w:r>
        <w:t>(in future iterations this would be secured with a one</w:t>
      </w:r>
      <w:r w:rsidR="00004130">
        <w:t>-</w:t>
      </w:r>
      <w:r>
        <w:t>way hash function so that the data is never stored on either device or database in an easily readable way)</w:t>
      </w:r>
    </w:p>
    <w:p w14:paraId="5655BA4A" w14:textId="5BCA0DEE" w:rsidR="003E1940" w:rsidRDefault="00027735" w:rsidP="00027735">
      <w:pPr>
        <w:pStyle w:val="ListParagraph"/>
        <w:numPr>
          <w:ilvl w:val="0"/>
          <w:numId w:val="26"/>
        </w:numPr>
      </w:pPr>
      <w:r>
        <w:t xml:space="preserve">Users unique identification </w:t>
      </w:r>
    </w:p>
    <w:p w14:paraId="71854DB5" w14:textId="57A782B4" w:rsidR="00027735" w:rsidRDefault="00027735" w:rsidP="00027735">
      <w:pPr>
        <w:pStyle w:val="ListParagraph"/>
      </w:pPr>
      <w:r>
        <w:t xml:space="preserve">This </w:t>
      </w:r>
      <w:r w:rsidR="00004130">
        <w:t>should</w:t>
      </w:r>
      <w:r>
        <w:t xml:space="preserve"> be a </w:t>
      </w:r>
      <w:r w:rsidR="00004130">
        <w:t>unique number generated by the database</w:t>
      </w:r>
      <w:r w:rsidR="00855EDE">
        <w:t>.</w:t>
      </w:r>
      <w:r w:rsidR="00004130">
        <w:t xml:space="preserve"> </w:t>
      </w:r>
      <w:r w:rsidR="00855EDE">
        <w:t>T</w:t>
      </w:r>
      <w:r w:rsidR="00004130">
        <w:t>his will allow multiple people of the same name to use the system and cut down on data being sent and received.</w:t>
      </w:r>
    </w:p>
    <w:p w14:paraId="7DDB978E" w14:textId="13DB0F22" w:rsidR="00004130" w:rsidRDefault="00004130" w:rsidP="00004130">
      <w:pPr>
        <w:pStyle w:val="ListParagraph"/>
        <w:numPr>
          <w:ilvl w:val="0"/>
          <w:numId w:val="26"/>
        </w:numPr>
      </w:pPr>
      <w:r>
        <w:t xml:space="preserve">The wristband status </w:t>
      </w:r>
    </w:p>
    <w:p w14:paraId="55E03828" w14:textId="29CC765C" w:rsidR="00004130" w:rsidRDefault="00004130" w:rsidP="00004130">
      <w:pPr>
        <w:pStyle w:val="ListParagraph"/>
      </w:pPr>
      <w:r>
        <w:t xml:space="preserve">This is a Boolean value that shows if the </w:t>
      </w:r>
      <w:r w:rsidR="00243998">
        <w:t>user’s</w:t>
      </w:r>
      <w:r>
        <w:t xml:space="preserve"> device is/should be triggered.</w:t>
      </w:r>
    </w:p>
    <w:p w14:paraId="4CC83483" w14:textId="23E56743" w:rsidR="00004130" w:rsidRDefault="00004130" w:rsidP="00004130">
      <w:r>
        <w:t>In further and expanded iterations of this project more details could be stored in further fields of the database for the purpose of creating a</w:t>
      </w:r>
      <w:r w:rsidR="00243998">
        <w:t xml:space="preserve">n interface from other systems – such as a web interface or a method to mass notify people at an event or similar. </w:t>
      </w:r>
    </w:p>
    <w:p w14:paraId="32B745E4" w14:textId="704941A8" w:rsidR="00243998" w:rsidRDefault="00AC23DF" w:rsidP="00F536DA">
      <w:pPr>
        <w:pStyle w:val="Heading5"/>
      </w:pPr>
      <w:r>
        <w:t xml:space="preserve">How it is stored </w:t>
      </w:r>
    </w:p>
    <w:p w14:paraId="58485574" w14:textId="504E1698" w:rsidR="00AC23DF" w:rsidRDefault="00AC23DF" w:rsidP="00AC23DF">
      <w:r>
        <w:t xml:space="preserve">The physical device will store no user information. </w:t>
      </w:r>
      <w:r>
        <w:br/>
        <w:t xml:space="preserve">The only unique information on the device will be the </w:t>
      </w:r>
      <w:r w:rsidRPr="00AC23DF">
        <w:t>BD_ADDR</w:t>
      </w:r>
      <w:r>
        <w:t xml:space="preserve">, this is a 48bit </w:t>
      </w:r>
      <w:r w:rsidR="008D0B4B">
        <w:t>address commonly displayed as a 12-digit hexadecimal number. The first 24bits of this address is a</w:t>
      </w:r>
      <w:r w:rsidR="00855EDE">
        <w:t>n</w:t>
      </w:r>
      <w:r w:rsidR="008D0B4B">
        <w:t xml:space="preserve"> </w:t>
      </w:r>
      <w:r w:rsidR="008D0B4B" w:rsidRPr="008D0B4B">
        <w:t>organization unique identifier (OUI), which identifies the manufacturer</w:t>
      </w:r>
      <w:r w:rsidR="008D0B4B">
        <w:t xml:space="preserve"> and the last 24bits are a unique number</w:t>
      </w:r>
      <w:r w:rsidR="00657095">
        <w:fldChar w:fldCharType="begin"/>
      </w:r>
      <w:r w:rsidR="00657095">
        <w:instrText>ADDIN RW.CITE{{89 JIMBLOM 2020}}</w:instrText>
      </w:r>
      <w:r w:rsidR="00657095">
        <w:fldChar w:fldCharType="separate"/>
      </w:r>
      <w:r w:rsidR="00657095" w:rsidRPr="00657095">
        <w:rPr>
          <w:rFonts w:ascii="Calibri" w:hAnsi="Calibri" w:cs="Calibri"/>
          <w:bCs/>
        </w:rPr>
        <w:t>(JIMBLOM, 2020)</w:t>
      </w:r>
      <w:r w:rsidR="00657095">
        <w:fldChar w:fldCharType="end"/>
      </w:r>
      <w:r w:rsidR="008D0B4B">
        <w:t>. This information should not be modifiable.</w:t>
      </w:r>
    </w:p>
    <w:p w14:paraId="2C53DA88" w14:textId="775A3E59" w:rsidR="008D0B4B" w:rsidRDefault="008D0B4B" w:rsidP="00AC23DF">
      <w:r>
        <w:t xml:space="preserve">The </w:t>
      </w:r>
      <w:r w:rsidR="00662878">
        <w:t>Android</w:t>
      </w:r>
      <w:r>
        <w:t xml:space="preserve"> app stores only the user’s unique identification number as this is what it would use to look up its respective band’s status. As this number alone gives no sensitive information its protection is not essential. However, the number could be used to intercept another user’s notification and so some form of encryption may be used. </w:t>
      </w:r>
      <w:r w:rsidR="000B1453">
        <w:t xml:space="preserve">The app also contains the password for connection to the database and this should be protected so that an attacker cannot read the contents of the database. </w:t>
      </w:r>
    </w:p>
    <w:p w14:paraId="6DB991E7" w14:textId="6E2A1355" w:rsidR="008D0B4B" w:rsidRPr="00AC23DF" w:rsidRDefault="008D0B4B" w:rsidP="00AC23DF">
      <w:r>
        <w:t>The database stores user</w:t>
      </w:r>
      <w:r w:rsidR="0001573E">
        <w:t>’</w:t>
      </w:r>
      <w:r>
        <w:t>s names, unique identifier</w:t>
      </w:r>
      <w:r w:rsidR="000B1453">
        <w:t xml:space="preserve">s and the statuses of their respective bands and as such care must be </w:t>
      </w:r>
      <w:r w:rsidR="00855EDE">
        <w:t>taken</w:t>
      </w:r>
      <w:r w:rsidR="000B1453">
        <w:t xml:space="preserve"> to make this inaccessible outside of the confines of the app. This may be achieved using password security built into MySQL but may be further strengthened by other methods. </w:t>
      </w:r>
    </w:p>
    <w:p w14:paraId="78B766B2" w14:textId="290A5E54" w:rsidR="003E1940" w:rsidRDefault="000B1453" w:rsidP="00F536DA">
      <w:pPr>
        <w:pStyle w:val="Heading4"/>
      </w:pPr>
      <w:r>
        <w:t xml:space="preserve">Communication </w:t>
      </w:r>
    </w:p>
    <w:p w14:paraId="464DD328" w14:textId="579B35DA" w:rsidR="000B1453" w:rsidRDefault="000B1453" w:rsidP="000B1453">
      <w:r>
        <w:t>This project will use two instances of communication to function, the first being between the device and the smart phone, and the second between the smartphone and the database.</w:t>
      </w:r>
    </w:p>
    <w:p w14:paraId="786DBF70" w14:textId="5A29A3BC" w:rsidR="00657095" w:rsidRDefault="00657095" w:rsidP="00F536DA">
      <w:pPr>
        <w:pStyle w:val="Heading5"/>
      </w:pPr>
      <w:r>
        <w:t xml:space="preserve">Device – smartphone </w:t>
      </w:r>
    </w:p>
    <w:p w14:paraId="0A7B4921" w14:textId="131BC3C4" w:rsidR="00657095" w:rsidRDefault="00657095" w:rsidP="00657095">
      <w:r>
        <w:t>This will be handled by Bluetooth low energy and should rely on the GATT service feature</w:t>
      </w:r>
      <w:r w:rsidR="0001573E">
        <w:t xml:space="preserve"> (</w:t>
      </w:r>
      <w:r w:rsidR="0001573E" w:rsidRPr="0001573E">
        <w:t xml:space="preserve">Generic </w:t>
      </w:r>
      <w:proofErr w:type="spellStart"/>
      <w:r w:rsidR="0001573E" w:rsidRPr="0001573E">
        <w:t>ATTributes</w:t>
      </w:r>
      <w:proofErr w:type="spellEnd"/>
      <w:r w:rsidR="0001573E">
        <w:t>)</w:t>
      </w:r>
      <w:r>
        <w:t xml:space="preserve">. These are a collection of ‘services’ and ‘characteristics’ that allow </w:t>
      </w:r>
      <w:r w:rsidR="0001573E">
        <w:t>communication</w:t>
      </w:r>
      <w:r>
        <w:t xml:space="preserve"> between devices </w:t>
      </w:r>
      <w:r>
        <w:fldChar w:fldCharType="begin"/>
      </w:r>
      <w:r>
        <w:instrText>ADDIN RW.CITE{{90 BluetoothSIG 2020}}</w:instrText>
      </w:r>
      <w:r>
        <w:fldChar w:fldCharType="separate"/>
      </w:r>
      <w:r w:rsidRPr="00657095">
        <w:rPr>
          <w:rFonts w:ascii="Calibri" w:hAnsi="Calibri" w:cs="Calibri"/>
          <w:bCs/>
        </w:rPr>
        <w:t>(Bluetooth SIG, 2020)</w:t>
      </w:r>
      <w:r>
        <w:fldChar w:fldCharType="end"/>
      </w:r>
      <w:r>
        <w:t>.</w:t>
      </w:r>
    </w:p>
    <w:p w14:paraId="2B31EABB" w14:textId="02683677" w:rsidR="0001573E" w:rsidRDefault="0001573E" w:rsidP="00F536DA">
      <w:pPr>
        <w:pStyle w:val="Heading5"/>
      </w:pPr>
      <w:r>
        <w:lastRenderedPageBreak/>
        <w:t>Smartphone – database</w:t>
      </w:r>
    </w:p>
    <w:p w14:paraId="2B5CE709" w14:textId="70C18C00" w:rsidR="0001573E" w:rsidRDefault="0001573E" w:rsidP="0001573E">
      <w:r>
        <w:t xml:space="preserve">This will be handled by </w:t>
      </w:r>
      <w:r w:rsidR="00662878">
        <w:t>Android</w:t>
      </w:r>
      <w:r>
        <w:t xml:space="preserve"> using either Wi-Fi or mobile internet to connect to the internet. Messages will be sent via HTTP invoking PHP scripts on the database server. These scripts will be what directly communicates with the database.</w:t>
      </w:r>
    </w:p>
    <w:p w14:paraId="22C6C055" w14:textId="0DD18EDD" w:rsidR="009B6DB0" w:rsidRDefault="009B6DB0" w:rsidP="00F536DA">
      <w:pPr>
        <w:pStyle w:val="Heading4"/>
      </w:pPr>
      <w:r>
        <w:t xml:space="preserve">Finite state machine </w:t>
      </w:r>
    </w:p>
    <w:p w14:paraId="4EAF55D9" w14:textId="3A8021EA" w:rsidR="009B6DB0" w:rsidRDefault="009B6DB0" w:rsidP="009B6DB0">
      <w:r>
        <w:t xml:space="preserve">This FSM diagram provides a </w:t>
      </w:r>
      <w:r w:rsidR="009E00C7">
        <w:t>high-level</w:t>
      </w:r>
      <w:r>
        <w:t xml:space="preserve"> visual representation of the states of a functioning system and the transitions between those states. </w:t>
      </w:r>
    </w:p>
    <w:p w14:paraId="60A1D796" w14:textId="6E9A02BB" w:rsidR="009E00C7" w:rsidRDefault="009E00C7" w:rsidP="00F536DA">
      <w:pPr>
        <w:pStyle w:val="Heading5"/>
      </w:pPr>
      <w:r>
        <w:t xml:space="preserve">The band – </w:t>
      </w:r>
    </w:p>
    <w:p w14:paraId="1B0BED4D" w14:textId="77777777" w:rsidR="00C66744" w:rsidRDefault="009E00C7" w:rsidP="00C66744">
      <w:pPr>
        <w:keepNext/>
        <w:jc w:val="center"/>
      </w:pPr>
      <w:r>
        <w:rPr>
          <w:noProof/>
        </w:rPr>
        <w:drawing>
          <wp:inline distT="0" distB="0" distL="0" distR="0" wp14:anchorId="082C8F19" wp14:editId="3D710D6C">
            <wp:extent cx="5059680" cy="315468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59680" cy="3154680"/>
                    </a:xfrm>
                    <a:prstGeom prst="rect">
                      <a:avLst/>
                    </a:prstGeom>
                    <a:noFill/>
                    <a:ln>
                      <a:noFill/>
                    </a:ln>
                  </pic:spPr>
                </pic:pic>
              </a:graphicData>
            </a:graphic>
          </wp:inline>
        </w:drawing>
      </w:r>
    </w:p>
    <w:p w14:paraId="56F0A972" w14:textId="1C9BBF32" w:rsidR="009E00C7" w:rsidRPr="009B6DB0" w:rsidRDefault="00C66744" w:rsidP="00C66744">
      <w:pPr>
        <w:pStyle w:val="Caption"/>
        <w:jc w:val="center"/>
      </w:pPr>
      <w:bookmarkStart w:id="59" w:name="_Toc38480740"/>
      <w:r>
        <w:t xml:space="preserve">Figure </w:t>
      </w:r>
      <w:fldSimple w:instr=" SEQ Figure \* ARABIC ">
        <w:r w:rsidR="00ED4167">
          <w:rPr>
            <w:noProof/>
          </w:rPr>
          <w:t>5</w:t>
        </w:r>
        <w:bookmarkEnd w:id="59"/>
      </w:fldSimple>
    </w:p>
    <w:p w14:paraId="3F0FBAB3" w14:textId="77777777" w:rsidR="003E1940" w:rsidRPr="003E1940" w:rsidRDefault="003E1940" w:rsidP="003E1940"/>
    <w:p w14:paraId="13D9C63D" w14:textId="0DDC445B" w:rsidR="003E1940" w:rsidRDefault="009E00C7" w:rsidP="00F536DA">
      <w:pPr>
        <w:pStyle w:val="Heading5"/>
      </w:pPr>
      <w:r>
        <w:t>The app –</w:t>
      </w:r>
    </w:p>
    <w:p w14:paraId="5637139A" w14:textId="19F7CBCC" w:rsidR="00811D45" w:rsidRDefault="00811D45" w:rsidP="00811D45"/>
    <w:p w14:paraId="52520436" w14:textId="3B627FAA" w:rsidR="00811D45" w:rsidRDefault="00811D45" w:rsidP="00811D45">
      <w:pPr>
        <w:pStyle w:val="Heading4"/>
      </w:pPr>
      <w:r>
        <w:t>Database diagram</w:t>
      </w:r>
    </w:p>
    <w:p w14:paraId="6DCD2F93" w14:textId="77777777" w:rsidR="00D878A4" w:rsidRDefault="00811D45" w:rsidP="00D878A4">
      <w:pPr>
        <w:keepNext/>
        <w:jc w:val="center"/>
      </w:pPr>
      <w:r>
        <w:rPr>
          <w:noProof/>
        </w:rPr>
        <w:drawing>
          <wp:inline distT="0" distB="0" distL="0" distR="0" wp14:anchorId="5C5F2C36" wp14:editId="1AEC8D0D">
            <wp:extent cx="5935980" cy="14325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980" cy="1432560"/>
                    </a:xfrm>
                    <a:prstGeom prst="rect">
                      <a:avLst/>
                    </a:prstGeom>
                    <a:noFill/>
                    <a:ln>
                      <a:noFill/>
                    </a:ln>
                  </pic:spPr>
                </pic:pic>
              </a:graphicData>
            </a:graphic>
          </wp:inline>
        </w:drawing>
      </w:r>
    </w:p>
    <w:p w14:paraId="02973CCA" w14:textId="643C170A" w:rsidR="00811D45" w:rsidRPr="00811D45" w:rsidRDefault="00D878A4" w:rsidP="00D878A4">
      <w:pPr>
        <w:pStyle w:val="Caption"/>
        <w:jc w:val="center"/>
      </w:pPr>
      <w:bookmarkStart w:id="60" w:name="_Toc38480741"/>
      <w:r>
        <w:t xml:space="preserve">Figure </w:t>
      </w:r>
      <w:fldSimple w:instr=" SEQ Figure \* ARABIC ">
        <w:r w:rsidR="00ED4167">
          <w:rPr>
            <w:noProof/>
          </w:rPr>
          <w:t>6</w:t>
        </w:r>
        <w:bookmarkEnd w:id="60"/>
      </w:fldSimple>
    </w:p>
    <w:p w14:paraId="5C87C7D2" w14:textId="77777777" w:rsidR="009E00C7" w:rsidRPr="009E00C7" w:rsidRDefault="009E00C7" w:rsidP="009E00C7"/>
    <w:p w14:paraId="50F864F5" w14:textId="4CC86C42" w:rsidR="009E00C7" w:rsidRDefault="009E00C7" w:rsidP="00811D45">
      <w:pPr>
        <w:pStyle w:val="Heading4"/>
      </w:pPr>
      <w:r>
        <w:lastRenderedPageBreak/>
        <w:t xml:space="preserve">Modules </w:t>
      </w:r>
    </w:p>
    <w:p w14:paraId="5B538DBB" w14:textId="7CB64E02" w:rsidR="00294FCD" w:rsidRDefault="009E00C7" w:rsidP="009E00C7">
      <w:r>
        <w:t>The app is comprised of various system modules</w:t>
      </w:r>
      <w:r w:rsidR="00294FCD">
        <w:t xml:space="preserve"> with specific functions, this choice has been made to make updates and upgrades easier in the future as a component can be replaced without needing to rewrite the entire application. </w:t>
      </w:r>
    </w:p>
    <w:p w14:paraId="78DB9CB5" w14:textId="3C8E09C4" w:rsidR="00294FCD" w:rsidRDefault="00294FCD" w:rsidP="00294FCD">
      <w:pPr>
        <w:pStyle w:val="ListParagraph"/>
        <w:numPr>
          <w:ilvl w:val="2"/>
          <w:numId w:val="22"/>
        </w:numPr>
      </w:pPr>
      <w:r>
        <w:t xml:space="preserve">Main application </w:t>
      </w:r>
    </w:p>
    <w:p w14:paraId="301980E4" w14:textId="59994A72" w:rsidR="00294FCD" w:rsidRDefault="00294FCD" w:rsidP="00294FCD">
      <w:pPr>
        <w:pStyle w:val="ListParagraph"/>
        <w:numPr>
          <w:ilvl w:val="3"/>
          <w:numId w:val="22"/>
        </w:numPr>
      </w:pPr>
      <w:r>
        <w:t xml:space="preserve">Shows menus and functions of the app to the end user </w:t>
      </w:r>
    </w:p>
    <w:p w14:paraId="68C9EA0D" w14:textId="38D959FC" w:rsidR="00294FCD" w:rsidRDefault="00294FCD" w:rsidP="00294FCD">
      <w:pPr>
        <w:pStyle w:val="ListParagraph"/>
        <w:numPr>
          <w:ilvl w:val="3"/>
          <w:numId w:val="22"/>
        </w:numPr>
      </w:pPr>
      <w:r>
        <w:t xml:space="preserve">Handles user input via </w:t>
      </w:r>
      <w:r w:rsidR="00662878">
        <w:t>Android</w:t>
      </w:r>
      <w:r>
        <w:t xml:space="preserve"> </w:t>
      </w:r>
    </w:p>
    <w:p w14:paraId="6E51224D" w14:textId="4F3F62FD" w:rsidR="00294FCD" w:rsidRDefault="00294FCD" w:rsidP="00294FCD">
      <w:pPr>
        <w:pStyle w:val="ListParagraph"/>
        <w:numPr>
          <w:ilvl w:val="2"/>
          <w:numId w:val="22"/>
        </w:numPr>
      </w:pPr>
      <w:r>
        <w:t xml:space="preserve">JSON parser </w:t>
      </w:r>
    </w:p>
    <w:p w14:paraId="4DC5658B" w14:textId="2FABCB40" w:rsidR="00294FCD" w:rsidRDefault="00294FCD" w:rsidP="00294FCD">
      <w:pPr>
        <w:pStyle w:val="ListParagraph"/>
        <w:numPr>
          <w:ilvl w:val="3"/>
          <w:numId w:val="22"/>
        </w:numPr>
      </w:pPr>
      <w:r>
        <w:t xml:space="preserve">Handles compilation of data for database requests </w:t>
      </w:r>
    </w:p>
    <w:p w14:paraId="6CA1133D" w14:textId="5AB92A77" w:rsidR="00294FCD" w:rsidRDefault="00F536DA" w:rsidP="00294FCD">
      <w:pPr>
        <w:pStyle w:val="ListParagraph"/>
        <w:numPr>
          <w:ilvl w:val="3"/>
          <w:numId w:val="22"/>
        </w:numPr>
      </w:pPr>
      <w:r>
        <w:t xml:space="preserve">Compiles HTTP requests </w:t>
      </w:r>
    </w:p>
    <w:p w14:paraId="0092E4F9" w14:textId="2D0DD378" w:rsidR="00F536DA" w:rsidRDefault="00F536DA" w:rsidP="00F536DA">
      <w:pPr>
        <w:pStyle w:val="ListParagraph"/>
        <w:numPr>
          <w:ilvl w:val="3"/>
          <w:numId w:val="22"/>
        </w:numPr>
      </w:pPr>
      <w:r>
        <w:t xml:space="preserve">Sends commands via HTTP </w:t>
      </w:r>
    </w:p>
    <w:p w14:paraId="06767338" w14:textId="17961DE7" w:rsidR="00F536DA" w:rsidRDefault="00F536DA" w:rsidP="00F536DA">
      <w:pPr>
        <w:pStyle w:val="ListParagraph"/>
        <w:numPr>
          <w:ilvl w:val="2"/>
          <w:numId w:val="22"/>
        </w:numPr>
      </w:pPr>
      <w:r>
        <w:t xml:space="preserve">Notification handler </w:t>
      </w:r>
    </w:p>
    <w:p w14:paraId="71ACE175" w14:textId="10EE0667" w:rsidR="00F536DA" w:rsidRDefault="00F536DA" w:rsidP="00F536DA">
      <w:pPr>
        <w:pStyle w:val="ListParagraph"/>
        <w:numPr>
          <w:ilvl w:val="3"/>
          <w:numId w:val="22"/>
        </w:numPr>
      </w:pPr>
      <w:r>
        <w:t xml:space="preserve">Handles Bluetooth requests </w:t>
      </w:r>
    </w:p>
    <w:p w14:paraId="16786640" w14:textId="28DEAD58" w:rsidR="00F536DA" w:rsidRDefault="00F536DA" w:rsidP="00F536DA">
      <w:pPr>
        <w:pStyle w:val="ListParagraph"/>
        <w:numPr>
          <w:ilvl w:val="3"/>
          <w:numId w:val="22"/>
        </w:numPr>
      </w:pPr>
      <w:r>
        <w:t xml:space="preserve">Deals with GATT services </w:t>
      </w:r>
    </w:p>
    <w:p w14:paraId="01ACBFAC" w14:textId="0861A940" w:rsidR="00811D45" w:rsidRDefault="00654E0B" w:rsidP="00811D45">
      <w:pPr>
        <w:pStyle w:val="Heading1"/>
      </w:pPr>
      <w:bookmarkStart w:id="61" w:name="_Toc38493008"/>
      <w:r>
        <w:t>9</w:t>
      </w:r>
      <w:r w:rsidR="00E9168B">
        <w:t xml:space="preserve"> </w:t>
      </w:r>
      <w:r w:rsidR="00811D45">
        <w:t>Implementation</w:t>
      </w:r>
      <w:bookmarkEnd w:id="61"/>
      <w:r w:rsidR="00811D45">
        <w:t xml:space="preserve"> </w:t>
      </w:r>
    </w:p>
    <w:p w14:paraId="529E5D6B" w14:textId="0922E80E" w:rsidR="005819E8" w:rsidRDefault="00654E0B" w:rsidP="005819E8">
      <w:pPr>
        <w:pStyle w:val="Heading2"/>
      </w:pPr>
      <w:bookmarkStart w:id="62" w:name="_Toc38493009"/>
      <w:r>
        <w:t>9</w:t>
      </w:r>
      <w:r w:rsidR="00E9168B">
        <w:t xml:space="preserve">.1 </w:t>
      </w:r>
      <w:r w:rsidR="005819E8">
        <w:t>P</w:t>
      </w:r>
      <w:r w:rsidR="005819E8" w:rsidRPr="005819E8">
        <w:t>rerequisite</w:t>
      </w:r>
      <w:r w:rsidR="005819E8">
        <w:t>’s</w:t>
      </w:r>
      <w:bookmarkEnd w:id="62"/>
    </w:p>
    <w:p w14:paraId="19763F01" w14:textId="13F2A0F9" w:rsidR="005819E8" w:rsidRDefault="005819E8" w:rsidP="005819E8">
      <w:r>
        <w:t xml:space="preserve">Before attempting this </w:t>
      </w:r>
      <w:r w:rsidR="00EA771F">
        <w:t>project,</w:t>
      </w:r>
      <w:r>
        <w:t xml:space="preserve"> multiple systems were required to be in place, many of these systems relied on each other to function. In order to accomplish this, I did the following – </w:t>
      </w:r>
    </w:p>
    <w:p w14:paraId="780164BB" w14:textId="29024670" w:rsidR="007465D0" w:rsidRPr="007465D0" w:rsidRDefault="00654E0B" w:rsidP="007465D0">
      <w:pPr>
        <w:pStyle w:val="Heading2"/>
      </w:pPr>
      <w:bookmarkStart w:id="63" w:name="_Toc38493010"/>
      <w:r>
        <w:t>9</w:t>
      </w:r>
      <w:r w:rsidR="00E9168B">
        <w:t xml:space="preserve">.2 </w:t>
      </w:r>
      <w:r w:rsidR="007465D0">
        <w:t>Platform selection</w:t>
      </w:r>
      <w:bookmarkEnd w:id="63"/>
      <w:r w:rsidR="007465D0">
        <w:t xml:space="preserve"> </w:t>
      </w:r>
    </w:p>
    <w:p w14:paraId="292F89D0" w14:textId="77777777" w:rsidR="007465D0" w:rsidRDefault="007465D0" w:rsidP="007465D0">
      <w:r>
        <w:t xml:space="preserve">Below are several chips and developments boards considered for the project plus a short description of their pro’s and con’s and suitability for the task at hand. </w:t>
      </w:r>
    </w:p>
    <w:p w14:paraId="2694F702" w14:textId="6AA38FA7" w:rsidR="007465D0" w:rsidRPr="00754A1A" w:rsidRDefault="007465D0" w:rsidP="007465D0">
      <w:r>
        <w:t xml:space="preserve">Note prices are taken from </w:t>
      </w:r>
      <w:hyperlink r:id="rId15" w:history="1">
        <w:r w:rsidRPr="003332C5">
          <w:rPr>
            <w:rStyle w:val="Hyperlink"/>
          </w:rPr>
          <w:t>https://uk.farnell.com</w:t>
        </w:r>
      </w:hyperlink>
      <w:r>
        <w:t xml:space="preserve"> on the 23/2/2019 unless otherwise specified. </w:t>
      </w:r>
    </w:p>
    <w:p w14:paraId="6E2C6862" w14:textId="733A35CD" w:rsidR="007465D0" w:rsidRPr="00855EDE" w:rsidRDefault="00654E0B" w:rsidP="00855EDE">
      <w:pPr>
        <w:pStyle w:val="Heading3"/>
      </w:pPr>
      <w:bookmarkStart w:id="64" w:name="_Hlk2012122"/>
      <w:bookmarkStart w:id="65" w:name="_Toc38493011"/>
      <w:r>
        <w:t>9</w:t>
      </w:r>
      <w:r w:rsidR="00E9168B" w:rsidRPr="00855EDE">
        <w:t xml:space="preserve">.2.1 </w:t>
      </w:r>
      <w:r w:rsidR="007465D0" w:rsidRPr="00855EDE">
        <w:t>CC2640R2F</w:t>
      </w:r>
      <w:bookmarkEnd w:id="65"/>
      <w:r w:rsidR="007465D0" w:rsidRPr="00855EDE">
        <w:t> </w:t>
      </w:r>
      <w:bookmarkEnd w:id="64"/>
    </w:p>
    <w:p w14:paraId="38AD6EF7" w14:textId="7D56488F" w:rsidR="007465D0" w:rsidRPr="006056E4" w:rsidRDefault="007465D0" w:rsidP="007465D0">
      <w:r>
        <w:t>This is an ultra-low power microcontroller (cortex m3) and RF system on a single chip</w:t>
      </w:r>
      <w:r w:rsidR="00855EDE">
        <w:t xml:space="preserve"> which</w:t>
      </w:r>
      <w:r>
        <w:t xml:space="preserve"> is designed specifically to be capable of running on a coin cell battery or via an energy harvesting device </w:t>
      </w:r>
      <w:r>
        <w:fldChar w:fldCharType="begin"/>
      </w:r>
      <w:r>
        <w:instrText>ADDIN RW.CITE{{42 TexasInstruments 2019}}</w:instrText>
      </w:r>
      <w:r>
        <w:fldChar w:fldCharType="separate"/>
      </w:r>
      <w:r w:rsidRPr="00D20257">
        <w:rPr>
          <w:rFonts w:ascii="Calibri" w:hAnsi="Calibri" w:cs="Calibri"/>
          <w:bCs/>
        </w:rPr>
        <w:t>(Texas Instruments, 2019)</w:t>
      </w:r>
      <w:r>
        <w:fldChar w:fldCharType="end"/>
      </w:r>
      <w:r>
        <w:t>. The wireless capabilities include Bluetooth 4.3 and Bluetooth 5le connected to an ultra-low power sensor controller (based on a cortex m0) this is designed to run independently of the main cortex m3 processor allowing for extremely low power consumption while the main processor is in sleep states.</w:t>
      </w:r>
      <w:r>
        <w:br/>
        <w:t>The cost of this chip is approximately £4.07 per chip and the development kit (Launchpad) is £23.55 and is available immediately.</w:t>
      </w:r>
    </w:p>
    <w:p w14:paraId="7086BAD7"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Wide Supply Voltage Range</w:t>
      </w:r>
    </w:p>
    <w:p w14:paraId="7BBAC463"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Normal Operation: 1.8 to 3.8 V</w:t>
      </w:r>
    </w:p>
    <w:p w14:paraId="470CF496"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External Regulator Mode: 1.7 to 1.95 V</w:t>
      </w:r>
    </w:p>
    <w:p w14:paraId="57100A9D"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RX: 5.9 mA</w:t>
      </w:r>
    </w:p>
    <w:p w14:paraId="1D7406F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0 dBm: 6.1 mA</w:t>
      </w:r>
    </w:p>
    <w:p w14:paraId="073D35F0"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5 dBm: 9.1 mA</w:t>
      </w:r>
    </w:p>
    <w:p w14:paraId="524AEEB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61 µA/MHz</w:t>
      </w:r>
    </w:p>
    <w:p w14:paraId="1FB58521"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48.5 CoreMark/mA</w:t>
      </w:r>
    </w:p>
    <w:p w14:paraId="11C10CD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Sensor Controller: 0.4mA + 8.2 µA/MHz</w:t>
      </w:r>
    </w:p>
    <w:p w14:paraId="36177E3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lastRenderedPageBreak/>
        <w:t>Standby: 1.1 µA (RTC Running and RAM/CPU Retention)</w:t>
      </w:r>
    </w:p>
    <w:p w14:paraId="3E52989E"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 xml:space="preserve">Shutdown: 100 </w:t>
      </w:r>
      <w:proofErr w:type="spellStart"/>
      <w:r w:rsidRPr="006056E4">
        <w:rPr>
          <w:rFonts w:eastAsia="Times New Roman" w:cstheme="minorHAnsi"/>
          <w:color w:val="555555"/>
        </w:rPr>
        <w:t>nA</w:t>
      </w:r>
      <w:proofErr w:type="spellEnd"/>
      <w:r w:rsidRPr="006056E4">
        <w:rPr>
          <w:rFonts w:eastAsia="Times New Roman" w:cstheme="minorHAnsi"/>
          <w:color w:val="555555"/>
        </w:rPr>
        <w:t xml:space="preserve"> (Wake Up on External Events)</w:t>
      </w:r>
    </w:p>
    <w:p w14:paraId="01B5B08E" w14:textId="77777777" w:rsidR="007465D0" w:rsidRPr="006056E4" w:rsidRDefault="007465D0" w:rsidP="007465D0">
      <w:pPr>
        <w:rPr>
          <w:rFonts w:ascii="Segoe UI" w:hAnsi="Segoe UI" w:cs="Segoe UI"/>
          <w:color w:val="555555"/>
        </w:rPr>
      </w:pPr>
    </w:p>
    <w:p w14:paraId="4D51AA33" w14:textId="73303EF9" w:rsidR="007465D0" w:rsidRDefault="00654E0B" w:rsidP="007465D0">
      <w:pPr>
        <w:pStyle w:val="Heading3"/>
      </w:pPr>
      <w:bookmarkStart w:id="66" w:name="_Toc38493012"/>
      <w:r>
        <w:t>9</w:t>
      </w:r>
      <w:r w:rsidR="00E9168B">
        <w:t xml:space="preserve">.2.2 </w:t>
      </w:r>
      <w:r w:rsidR="007465D0">
        <w:t>NXP-</w:t>
      </w:r>
      <w:r w:rsidR="007465D0" w:rsidRPr="00714EA9">
        <w:t>QN908X</w:t>
      </w:r>
      <w:bookmarkEnd w:id="66"/>
    </w:p>
    <w:p w14:paraId="50FB4F0D" w14:textId="77777777" w:rsidR="007465D0" w:rsidRDefault="007465D0" w:rsidP="007465D0">
      <w:r w:rsidRPr="00912A2A">
        <w:t>QN908x is an ultra-low-power, high-performance and highly integrated Bluetooth Low Energy solution for Bluetooth® Smart applications such as sports and fitness, human interface devices, and app-enabled smart accessories. It is specially designed for wearable electronics with a small capacity battery.</w:t>
      </w:r>
      <w:r>
        <w:fldChar w:fldCharType="begin"/>
      </w:r>
      <w:r>
        <w:instrText>ADDIN RW.CITE{{41 NXPproducts 2019}}</w:instrText>
      </w:r>
      <w:r>
        <w:fldChar w:fldCharType="separate"/>
      </w:r>
      <w:r w:rsidRPr="00FC40D9">
        <w:rPr>
          <w:rFonts w:ascii="Calibri" w:hAnsi="Calibri" w:cs="Calibri"/>
          <w:bCs/>
        </w:rPr>
        <w:t>(NXP products, 2019)</w:t>
      </w:r>
      <w:r>
        <w:fldChar w:fldCharType="end"/>
      </w:r>
      <w:r>
        <w:t xml:space="preserve">. This chip is based around the </w:t>
      </w:r>
      <w:r w:rsidRPr="00C0631E">
        <w:t>Cortex®-M4F</w:t>
      </w:r>
      <w:r>
        <w:t xml:space="preserve"> microcontroller and </w:t>
      </w:r>
      <w:proofErr w:type="gramStart"/>
      <w:r>
        <w:t>is capable of providing</w:t>
      </w:r>
      <w:proofErr w:type="gramEnd"/>
      <w:r>
        <w:t xml:space="preserve"> floating point operations as denoted by the ‘F’ postfix and provides Bluetooth Low Energy support. </w:t>
      </w:r>
      <w:r>
        <w:br/>
        <w:t>This chip is based on a single CPU design and as such requires its main CPU to be active in order to use its Bluetooth functionality.</w:t>
      </w:r>
      <w:r>
        <w:br/>
        <w:t>The cost of this chip is approximately £4.52 and the development platform (</w:t>
      </w:r>
      <w:r w:rsidRPr="00194F54">
        <w:t>QN9080-DK</w:t>
      </w:r>
      <w:r>
        <w:t>) is £88.93 but is currently out of stock.</w:t>
      </w:r>
    </w:p>
    <w:p w14:paraId="54148E79" w14:textId="77777777" w:rsidR="007465D0" w:rsidRDefault="007465D0" w:rsidP="007465D0">
      <w:pPr>
        <w:pStyle w:val="ListParagraph"/>
        <w:numPr>
          <w:ilvl w:val="0"/>
          <w:numId w:val="4"/>
        </w:numPr>
      </w:pPr>
      <w:r>
        <w:t>Single 1.8 V ~ 3.6 V power supply</w:t>
      </w:r>
    </w:p>
    <w:p w14:paraId="33AA8F40" w14:textId="77777777" w:rsidR="007465D0" w:rsidRDefault="007465D0" w:rsidP="007465D0">
      <w:pPr>
        <w:pStyle w:val="ListParagraph"/>
        <w:numPr>
          <w:ilvl w:val="0"/>
          <w:numId w:val="4"/>
        </w:numPr>
      </w:pPr>
      <w:r>
        <w:t>1 µA deep sleep mode</w:t>
      </w:r>
    </w:p>
    <w:p w14:paraId="3146552E" w14:textId="77777777" w:rsidR="007465D0" w:rsidRDefault="007465D0" w:rsidP="007465D0">
      <w:pPr>
        <w:pStyle w:val="ListParagraph"/>
        <w:numPr>
          <w:ilvl w:val="0"/>
          <w:numId w:val="4"/>
        </w:numPr>
      </w:pPr>
      <w:r>
        <w:t>2 µA sleep mode (32-kHz OSC/RTC on)</w:t>
      </w:r>
    </w:p>
    <w:p w14:paraId="723E91C3" w14:textId="77777777" w:rsidR="007465D0" w:rsidRDefault="007465D0" w:rsidP="007465D0">
      <w:pPr>
        <w:pStyle w:val="ListParagraph"/>
        <w:numPr>
          <w:ilvl w:val="0"/>
          <w:numId w:val="4"/>
        </w:numPr>
      </w:pPr>
      <w:r>
        <w:t>3.5 mA RX current with DC-DC at 3 V supply</w:t>
      </w:r>
    </w:p>
    <w:p w14:paraId="656ACDB0" w14:textId="77777777" w:rsidR="007465D0" w:rsidRDefault="007465D0" w:rsidP="007465D0">
      <w:pPr>
        <w:pStyle w:val="ListParagraph"/>
        <w:numPr>
          <w:ilvl w:val="0"/>
          <w:numId w:val="4"/>
        </w:numPr>
      </w:pPr>
      <w:r>
        <w:t>3.5 mA TX current @0dBm Tx power with DC-DC at 3 V supply</w:t>
      </w:r>
    </w:p>
    <w:p w14:paraId="4D61CFD9" w14:textId="77777777" w:rsidR="007465D0" w:rsidRPr="006056E4" w:rsidRDefault="007465D0" w:rsidP="007465D0"/>
    <w:p w14:paraId="20B853B3" w14:textId="42C91C2D" w:rsidR="007465D0" w:rsidRDefault="00654E0B" w:rsidP="007465D0">
      <w:pPr>
        <w:pStyle w:val="Heading3"/>
      </w:pPr>
      <w:bookmarkStart w:id="67" w:name="_Toc38493013"/>
      <w:r>
        <w:t>9</w:t>
      </w:r>
      <w:r w:rsidR="00E9168B">
        <w:t xml:space="preserve">.2.3 </w:t>
      </w:r>
      <w:r w:rsidR="007465D0" w:rsidRPr="00714EA9">
        <w:t>NXP-QN902X</w:t>
      </w:r>
      <w:bookmarkEnd w:id="67"/>
    </w:p>
    <w:p w14:paraId="5A6FC029" w14:textId="77777777" w:rsidR="007465D0" w:rsidRDefault="007465D0" w:rsidP="007465D0">
      <w:r w:rsidRPr="00C0631E">
        <w:t>QN902x is an ultra-low power, high-performance and highly integrated Bluetooth LE solution. It is used in Bluetooth Smart applications such as sports and fitness, human interface devices, and app-enabled smart accessories. It is specially designed for wearable electronics and can run on a small capacity battery such as a coin cell battery</w:t>
      </w:r>
      <w:r>
        <w:fldChar w:fldCharType="begin"/>
      </w:r>
      <w:r>
        <w:instrText>ADDIN RW.CITE{{41 NXPproducts 2019}}</w:instrText>
      </w:r>
      <w:r>
        <w:fldChar w:fldCharType="separate"/>
      </w:r>
      <w:r w:rsidRPr="00C0631E">
        <w:rPr>
          <w:rFonts w:ascii="Calibri" w:hAnsi="Calibri" w:cs="Calibri"/>
          <w:bCs/>
        </w:rPr>
        <w:t>(NXP products, 2019)</w:t>
      </w:r>
      <w:r>
        <w:fldChar w:fldCharType="end"/>
      </w:r>
      <w:r w:rsidRPr="00C0631E">
        <w:t>.</w:t>
      </w:r>
      <w:r>
        <w:t xml:space="preserve"> </w:t>
      </w:r>
      <w:r>
        <w:br/>
        <w:t xml:space="preserve">This MCU is designed around </w:t>
      </w:r>
      <w:r w:rsidRPr="00475798">
        <w:t xml:space="preserve">Cortex® M0 </w:t>
      </w:r>
      <w:r>
        <w:t xml:space="preserve">design </w:t>
      </w:r>
      <w:proofErr w:type="gramStart"/>
      <w:r>
        <w:t>and also</w:t>
      </w:r>
      <w:proofErr w:type="gramEnd"/>
      <w:r>
        <w:t xml:space="preserve"> provides Bluetooth Low Energy support.</w:t>
      </w:r>
      <w:r w:rsidRPr="00E1196E">
        <w:t xml:space="preserve"> </w:t>
      </w:r>
      <w:r>
        <w:br/>
        <w:t>The cost of this chip is approximately £3.95 and the development platform (</w:t>
      </w:r>
      <w:r w:rsidRPr="00E1196E">
        <w:t>QN9020DKUL</w:t>
      </w:r>
      <w:r>
        <w:t xml:space="preserve">) is £37.40 but is again unavailable at the time of research. </w:t>
      </w:r>
    </w:p>
    <w:p w14:paraId="0C2BBF56" w14:textId="77777777" w:rsidR="007465D0" w:rsidRDefault="007465D0" w:rsidP="007465D0">
      <w:pPr>
        <w:pStyle w:val="ListParagraph"/>
        <w:numPr>
          <w:ilvl w:val="0"/>
          <w:numId w:val="7"/>
        </w:numPr>
      </w:pPr>
      <w:r>
        <w:t>Single power supply of 2.4 V to 3.6 V for QN9020/1</w:t>
      </w:r>
    </w:p>
    <w:p w14:paraId="055802F0" w14:textId="77777777" w:rsidR="007465D0" w:rsidRDefault="007465D0" w:rsidP="007465D0">
      <w:pPr>
        <w:pStyle w:val="ListParagraph"/>
        <w:numPr>
          <w:ilvl w:val="0"/>
          <w:numId w:val="7"/>
        </w:numPr>
      </w:pPr>
      <w:r>
        <w:t>Single power supply of 1.8 V to 3.6 V for QN9022</w:t>
      </w:r>
    </w:p>
    <w:p w14:paraId="1C75699C" w14:textId="77777777" w:rsidR="007465D0" w:rsidRDefault="007465D0" w:rsidP="007465D0">
      <w:pPr>
        <w:pStyle w:val="ListParagraph"/>
        <w:numPr>
          <w:ilvl w:val="0"/>
          <w:numId w:val="7"/>
        </w:numPr>
      </w:pPr>
      <w:r>
        <w:t>Integrated DC-to-DC converter and LDO</w:t>
      </w:r>
    </w:p>
    <w:p w14:paraId="5F6156E4" w14:textId="77777777" w:rsidR="007465D0" w:rsidRDefault="007465D0" w:rsidP="007465D0">
      <w:pPr>
        <w:pStyle w:val="ListParagraph"/>
        <w:numPr>
          <w:ilvl w:val="0"/>
          <w:numId w:val="7"/>
        </w:numPr>
      </w:pPr>
      <w:r>
        <w:t xml:space="preserve">2 </w:t>
      </w:r>
      <w:proofErr w:type="spellStart"/>
      <w:r>
        <w:t>μA</w:t>
      </w:r>
      <w:proofErr w:type="spellEnd"/>
      <w:r>
        <w:t xml:space="preserve"> deep sleep mode</w:t>
      </w:r>
    </w:p>
    <w:p w14:paraId="344F6523" w14:textId="77777777" w:rsidR="007465D0" w:rsidRDefault="007465D0" w:rsidP="007465D0">
      <w:pPr>
        <w:pStyle w:val="ListParagraph"/>
        <w:numPr>
          <w:ilvl w:val="0"/>
          <w:numId w:val="7"/>
        </w:numPr>
      </w:pPr>
      <w:r>
        <w:t xml:space="preserve">3 </w:t>
      </w:r>
      <w:proofErr w:type="spellStart"/>
      <w:r>
        <w:t>μA</w:t>
      </w:r>
      <w:proofErr w:type="spellEnd"/>
      <w:r>
        <w:t xml:space="preserve"> sleep mode (32 kHz RC oscillator on)</w:t>
      </w:r>
    </w:p>
    <w:p w14:paraId="64E7B04D" w14:textId="77777777" w:rsidR="007465D0" w:rsidRDefault="007465D0" w:rsidP="007465D0">
      <w:pPr>
        <w:pStyle w:val="ListParagraph"/>
        <w:numPr>
          <w:ilvl w:val="0"/>
          <w:numId w:val="7"/>
        </w:numPr>
      </w:pPr>
      <w:r>
        <w:t>9.25 mA RX current with DC-to-DC converter</w:t>
      </w:r>
    </w:p>
    <w:p w14:paraId="276369D8" w14:textId="77777777" w:rsidR="007465D0" w:rsidRDefault="007465D0" w:rsidP="007465D0">
      <w:pPr>
        <w:pStyle w:val="ListParagraph"/>
        <w:numPr>
          <w:ilvl w:val="0"/>
          <w:numId w:val="7"/>
        </w:numPr>
      </w:pPr>
      <w:r>
        <w:t>8.8 mA TX current @0 dBm TX power with DC-to-DC converter</w:t>
      </w:r>
    </w:p>
    <w:p w14:paraId="2BE03E37" w14:textId="77777777" w:rsidR="007465D0" w:rsidRDefault="007465D0" w:rsidP="007465D0"/>
    <w:p w14:paraId="52AC7A46" w14:textId="27D0D18D" w:rsidR="007465D0" w:rsidRDefault="00654E0B" w:rsidP="007465D0">
      <w:pPr>
        <w:pStyle w:val="Heading3"/>
      </w:pPr>
      <w:bookmarkStart w:id="68" w:name="_Toc38493014"/>
      <w:r>
        <w:t>9</w:t>
      </w:r>
      <w:r w:rsidR="00E9168B">
        <w:t xml:space="preserve">.2.4 </w:t>
      </w:r>
      <w:r w:rsidR="007465D0">
        <w:t>Comparison</w:t>
      </w:r>
      <w:bookmarkEnd w:id="68"/>
      <w:r w:rsidR="007465D0">
        <w:t xml:space="preserve"> </w:t>
      </w:r>
    </w:p>
    <w:tbl>
      <w:tblPr>
        <w:tblStyle w:val="TableGrid"/>
        <w:tblW w:w="9350" w:type="dxa"/>
        <w:tblLook w:val="04A0" w:firstRow="1" w:lastRow="0" w:firstColumn="1" w:lastColumn="0" w:noHBand="0" w:noVBand="1"/>
      </w:tblPr>
      <w:tblGrid>
        <w:gridCol w:w="1254"/>
        <w:gridCol w:w="2033"/>
        <w:gridCol w:w="1784"/>
        <w:gridCol w:w="1562"/>
        <w:gridCol w:w="1310"/>
        <w:gridCol w:w="1407"/>
      </w:tblGrid>
      <w:tr w:rsidR="007465D0" w14:paraId="456752F4" w14:textId="77777777" w:rsidTr="009B3169">
        <w:tc>
          <w:tcPr>
            <w:tcW w:w="1254" w:type="dxa"/>
          </w:tcPr>
          <w:p w14:paraId="3DDBC1FF" w14:textId="77777777" w:rsidR="007465D0" w:rsidRDefault="007465D0" w:rsidP="009B3169">
            <w:r>
              <w:t xml:space="preserve">Chip </w:t>
            </w:r>
          </w:p>
        </w:tc>
        <w:tc>
          <w:tcPr>
            <w:tcW w:w="2033" w:type="dxa"/>
          </w:tcPr>
          <w:p w14:paraId="32AE2310" w14:textId="77777777" w:rsidR="007465D0" w:rsidRDefault="007465D0" w:rsidP="009B3169">
            <w:r>
              <w:t xml:space="preserve">Architecture </w:t>
            </w:r>
          </w:p>
        </w:tc>
        <w:tc>
          <w:tcPr>
            <w:tcW w:w="1784" w:type="dxa"/>
          </w:tcPr>
          <w:p w14:paraId="5D83E4F8" w14:textId="77777777" w:rsidR="007465D0" w:rsidRDefault="007465D0" w:rsidP="009B3169">
            <w:r>
              <w:t xml:space="preserve">Power Consumption </w:t>
            </w:r>
          </w:p>
        </w:tc>
        <w:tc>
          <w:tcPr>
            <w:tcW w:w="1562" w:type="dxa"/>
          </w:tcPr>
          <w:p w14:paraId="27F3D4DD" w14:textId="77777777" w:rsidR="007465D0" w:rsidRDefault="007465D0" w:rsidP="009B3169">
            <w:r>
              <w:t xml:space="preserve">RF support </w:t>
            </w:r>
          </w:p>
        </w:tc>
        <w:tc>
          <w:tcPr>
            <w:tcW w:w="1310" w:type="dxa"/>
          </w:tcPr>
          <w:p w14:paraId="5039E2CC" w14:textId="77777777" w:rsidR="007465D0" w:rsidRDefault="007465D0" w:rsidP="009B3169">
            <w:r>
              <w:t xml:space="preserve">Cost for chip </w:t>
            </w:r>
          </w:p>
        </w:tc>
        <w:tc>
          <w:tcPr>
            <w:tcW w:w="1407" w:type="dxa"/>
          </w:tcPr>
          <w:p w14:paraId="57BE9502" w14:textId="77777777" w:rsidR="007465D0" w:rsidRDefault="007465D0" w:rsidP="009B3169">
            <w:r>
              <w:t xml:space="preserve">Cost for development </w:t>
            </w:r>
          </w:p>
        </w:tc>
      </w:tr>
      <w:tr w:rsidR="007465D0" w14:paraId="7D4D779C" w14:textId="77777777" w:rsidTr="009B3169">
        <w:tc>
          <w:tcPr>
            <w:tcW w:w="1254" w:type="dxa"/>
          </w:tcPr>
          <w:p w14:paraId="27E643B1" w14:textId="77777777" w:rsidR="007465D0" w:rsidRDefault="007465D0" w:rsidP="009B3169">
            <w:r w:rsidRPr="00E1196E">
              <w:lastRenderedPageBreak/>
              <w:t>CC2640R2F</w:t>
            </w:r>
          </w:p>
        </w:tc>
        <w:tc>
          <w:tcPr>
            <w:tcW w:w="2033" w:type="dxa"/>
          </w:tcPr>
          <w:p w14:paraId="47BFAA1A" w14:textId="77777777" w:rsidR="007465D0" w:rsidRDefault="007465D0" w:rsidP="009B3169">
            <w:r w:rsidRPr="00E1196E">
              <w:t>Cortex® M</w:t>
            </w:r>
            <w:r>
              <w:t xml:space="preserve">3 + </w:t>
            </w:r>
            <w:r w:rsidRPr="00E1196E">
              <w:t>Cortex® M0</w:t>
            </w:r>
            <w:r>
              <w:t xml:space="preserve"> components </w:t>
            </w:r>
          </w:p>
        </w:tc>
        <w:tc>
          <w:tcPr>
            <w:tcW w:w="1784" w:type="dxa"/>
          </w:tcPr>
          <w:p w14:paraId="1EED8841" w14:textId="77777777" w:rsidR="007465D0" w:rsidRDefault="007465D0" w:rsidP="009B3169"/>
        </w:tc>
        <w:tc>
          <w:tcPr>
            <w:tcW w:w="1562" w:type="dxa"/>
          </w:tcPr>
          <w:p w14:paraId="1990F32B" w14:textId="77777777" w:rsidR="007465D0" w:rsidRDefault="007465D0" w:rsidP="009B3169">
            <w:r>
              <w:t>Bluetooth 4.3,</w:t>
            </w:r>
            <w:r>
              <w:br/>
              <w:t xml:space="preserve">Bluetooth 5 low energy </w:t>
            </w:r>
          </w:p>
        </w:tc>
        <w:tc>
          <w:tcPr>
            <w:tcW w:w="1310" w:type="dxa"/>
          </w:tcPr>
          <w:p w14:paraId="68CD6C05" w14:textId="77777777" w:rsidR="007465D0" w:rsidRDefault="007465D0" w:rsidP="009B3169">
            <w:r>
              <w:br/>
              <w:t>£4.07</w:t>
            </w:r>
          </w:p>
        </w:tc>
        <w:tc>
          <w:tcPr>
            <w:tcW w:w="1407" w:type="dxa"/>
          </w:tcPr>
          <w:p w14:paraId="2BB5ECE2" w14:textId="77777777" w:rsidR="007465D0" w:rsidRDefault="007465D0" w:rsidP="009B3169">
            <w:r>
              <w:br/>
              <w:t>£23.55</w:t>
            </w:r>
          </w:p>
        </w:tc>
      </w:tr>
      <w:tr w:rsidR="007465D0" w14:paraId="3FF86B50" w14:textId="77777777" w:rsidTr="009B3169">
        <w:tc>
          <w:tcPr>
            <w:tcW w:w="1254" w:type="dxa"/>
          </w:tcPr>
          <w:p w14:paraId="1FF28FE3" w14:textId="77777777" w:rsidR="007465D0" w:rsidRDefault="007465D0" w:rsidP="009B3169">
            <w:r w:rsidRPr="00E1196E">
              <w:t>NXP-QN908X</w:t>
            </w:r>
          </w:p>
        </w:tc>
        <w:tc>
          <w:tcPr>
            <w:tcW w:w="2033" w:type="dxa"/>
          </w:tcPr>
          <w:p w14:paraId="3786C6D1" w14:textId="77777777" w:rsidR="007465D0" w:rsidRDefault="007465D0" w:rsidP="009B3169">
            <w:r w:rsidRPr="00E1196E">
              <w:t>Cortex®-M4F</w:t>
            </w:r>
          </w:p>
        </w:tc>
        <w:tc>
          <w:tcPr>
            <w:tcW w:w="1784" w:type="dxa"/>
          </w:tcPr>
          <w:p w14:paraId="4886011D" w14:textId="77777777" w:rsidR="007465D0" w:rsidRDefault="007465D0" w:rsidP="009B3169"/>
        </w:tc>
        <w:tc>
          <w:tcPr>
            <w:tcW w:w="1562" w:type="dxa"/>
          </w:tcPr>
          <w:p w14:paraId="57E5906C" w14:textId="77777777" w:rsidR="007465D0" w:rsidRDefault="007465D0" w:rsidP="009B3169">
            <w:r w:rsidRPr="008C7E78">
              <w:t>Bluetooth 5 low energy</w:t>
            </w:r>
          </w:p>
        </w:tc>
        <w:tc>
          <w:tcPr>
            <w:tcW w:w="1310" w:type="dxa"/>
          </w:tcPr>
          <w:p w14:paraId="1CE265BD" w14:textId="77777777" w:rsidR="007465D0" w:rsidRDefault="007465D0" w:rsidP="009B3169">
            <w:r>
              <w:t>£4.52</w:t>
            </w:r>
          </w:p>
        </w:tc>
        <w:tc>
          <w:tcPr>
            <w:tcW w:w="1407" w:type="dxa"/>
          </w:tcPr>
          <w:p w14:paraId="3465C9B8" w14:textId="77777777" w:rsidR="007465D0" w:rsidRDefault="007465D0" w:rsidP="009B3169">
            <w:r>
              <w:t>£88.93</w:t>
            </w:r>
          </w:p>
        </w:tc>
      </w:tr>
      <w:tr w:rsidR="007465D0" w14:paraId="133EEB15" w14:textId="77777777" w:rsidTr="009B3169">
        <w:tc>
          <w:tcPr>
            <w:tcW w:w="1254" w:type="dxa"/>
          </w:tcPr>
          <w:p w14:paraId="3839C33D" w14:textId="77777777" w:rsidR="007465D0" w:rsidRDefault="007465D0" w:rsidP="009B3169">
            <w:r w:rsidRPr="00E1196E">
              <w:t>NXP-QN902X</w:t>
            </w:r>
          </w:p>
        </w:tc>
        <w:tc>
          <w:tcPr>
            <w:tcW w:w="2033" w:type="dxa"/>
          </w:tcPr>
          <w:p w14:paraId="1B03D993" w14:textId="77777777" w:rsidR="007465D0" w:rsidRDefault="007465D0" w:rsidP="009B3169">
            <w:r w:rsidRPr="00E1196E">
              <w:t>Cortex®-M</w:t>
            </w:r>
            <w:r>
              <w:t>0</w:t>
            </w:r>
          </w:p>
        </w:tc>
        <w:tc>
          <w:tcPr>
            <w:tcW w:w="1784" w:type="dxa"/>
          </w:tcPr>
          <w:p w14:paraId="7DBE8AC8" w14:textId="77777777" w:rsidR="007465D0" w:rsidRDefault="007465D0" w:rsidP="009B3169"/>
        </w:tc>
        <w:tc>
          <w:tcPr>
            <w:tcW w:w="1562" w:type="dxa"/>
          </w:tcPr>
          <w:p w14:paraId="11DF0535" w14:textId="77777777" w:rsidR="007465D0" w:rsidRDefault="007465D0" w:rsidP="009B3169">
            <w:r w:rsidRPr="008C7E78">
              <w:t>Bluetooth 5 low energy</w:t>
            </w:r>
          </w:p>
        </w:tc>
        <w:tc>
          <w:tcPr>
            <w:tcW w:w="1310" w:type="dxa"/>
          </w:tcPr>
          <w:p w14:paraId="33D7811F" w14:textId="77777777" w:rsidR="007465D0" w:rsidRDefault="007465D0" w:rsidP="009B3169">
            <w:r>
              <w:t>£3.95</w:t>
            </w:r>
          </w:p>
        </w:tc>
        <w:tc>
          <w:tcPr>
            <w:tcW w:w="1407" w:type="dxa"/>
          </w:tcPr>
          <w:p w14:paraId="6D8144F2" w14:textId="77777777" w:rsidR="007465D0" w:rsidRDefault="007465D0" w:rsidP="00D878A4">
            <w:pPr>
              <w:keepNext/>
            </w:pPr>
            <w:r>
              <w:t>£37.40</w:t>
            </w:r>
          </w:p>
        </w:tc>
      </w:tr>
    </w:tbl>
    <w:p w14:paraId="6FCD3F25" w14:textId="7E80859D" w:rsidR="007465D0" w:rsidRDefault="00D878A4" w:rsidP="00D878A4">
      <w:pPr>
        <w:pStyle w:val="Caption"/>
      </w:pPr>
      <w:r>
        <w:t xml:space="preserve">Table </w:t>
      </w:r>
      <w:fldSimple w:instr=" SEQ Table \* ARABIC ">
        <w:r>
          <w:rPr>
            <w:noProof/>
          </w:rPr>
          <w:t>9</w:t>
        </w:r>
      </w:fldSimple>
    </w:p>
    <w:p w14:paraId="114ADF31" w14:textId="5A4A0941" w:rsidR="007465D0" w:rsidRDefault="00654E0B" w:rsidP="007465D0">
      <w:pPr>
        <w:pStyle w:val="Heading3"/>
      </w:pPr>
      <w:bookmarkStart w:id="69" w:name="_Toc38493015"/>
      <w:r>
        <w:t>9</w:t>
      </w:r>
      <w:r w:rsidR="00E9168B">
        <w:t xml:space="preserve">.2.5 </w:t>
      </w:r>
      <w:r w:rsidR="007465D0">
        <w:t>Hardware decision</w:t>
      </w:r>
      <w:bookmarkEnd w:id="69"/>
      <w:r w:rsidR="007465D0">
        <w:t xml:space="preserve"> </w:t>
      </w:r>
    </w:p>
    <w:p w14:paraId="00610E6F" w14:textId="0603B781" w:rsidR="007465D0" w:rsidRDefault="007465D0" w:rsidP="007465D0">
      <w:r>
        <w:t>The decision for wh</w:t>
      </w:r>
      <w:r w:rsidR="00855EDE">
        <w:t>ich</w:t>
      </w:r>
      <w:r>
        <w:t xml:space="preserve"> MCU to use was almost made for us due to time/availability constraints, with the only device both available and at a reasonable cost being the TI </w:t>
      </w:r>
      <w:r w:rsidRPr="00E1196E">
        <w:t>CC2640R2F</w:t>
      </w:r>
      <w:r>
        <w:t xml:space="preserve">. </w:t>
      </w:r>
      <w:proofErr w:type="gramStart"/>
      <w:r>
        <w:t>In actuality the</w:t>
      </w:r>
      <w:proofErr w:type="gramEnd"/>
      <w:r>
        <w:t xml:space="preserve"> </w:t>
      </w:r>
      <w:r w:rsidRPr="00220208">
        <w:t>NXP-QN902X</w:t>
      </w:r>
      <w:r>
        <w:t xml:space="preserve"> may have been the better choice as its simpler design based on a Cortex M0 is likely to yield minor power efficiency advantages</w:t>
      </w:r>
      <w:r w:rsidR="00855EDE">
        <w:t xml:space="preserve">. </w:t>
      </w:r>
      <w:proofErr w:type="gramStart"/>
      <w:r w:rsidR="00855EDE">
        <w:t>H</w:t>
      </w:r>
      <w:r>
        <w:t>owever</w:t>
      </w:r>
      <w:proofErr w:type="gramEnd"/>
      <w:r>
        <w:t xml:space="preserve"> the larger costs of the development kit and at the time of research being unavailable made the CC2640R2F the better choice. The </w:t>
      </w:r>
      <w:r w:rsidRPr="00E1196E">
        <w:t>NXP-QN908X</w:t>
      </w:r>
      <w:r>
        <w:t xml:space="preserve"> was largely ruled out due to its very high development cost, also being based on a Cortex M4 means its computational power is fay beyond what is required – its inclusion of a floating-point </w:t>
      </w:r>
      <w:r w:rsidRPr="000E0E2B">
        <w:t>math coprocessor</w:t>
      </w:r>
      <w:r>
        <w:t xml:space="preserve"> as denoted by the ‘F’ part of Cortex M4F is also an addition that would be unused in this project.</w:t>
      </w:r>
      <w:r>
        <w:br/>
        <w:t xml:space="preserve">An advantage of using the </w:t>
      </w:r>
      <w:r w:rsidRPr="000E0E2B">
        <w:t>TI CC2640R</w:t>
      </w:r>
      <w:r>
        <w:t xml:space="preserve">2F allows for usage of Texas Instruments own Eclipse based ‘Code </w:t>
      </w:r>
      <w:r w:rsidR="00985949">
        <w:t xml:space="preserve">Composer Studio`. </w:t>
      </w:r>
    </w:p>
    <w:p w14:paraId="39C7F995" w14:textId="77777777" w:rsidR="002D0129" w:rsidRDefault="002D0129" w:rsidP="002D0129">
      <w:pPr>
        <w:pStyle w:val="Heading4"/>
      </w:pPr>
      <w:r w:rsidRPr="002D0129">
        <w:t xml:space="preserve">CC2640R2FRSMT MCU </w:t>
      </w:r>
    </w:p>
    <w:p w14:paraId="52BD1DF9" w14:textId="368DD6CE" w:rsidR="002D0129" w:rsidRPr="002D0129" w:rsidRDefault="002D0129" w:rsidP="002D0129">
      <w:r w:rsidRPr="002D0129">
        <w:t>The hardware will be based around the CC2640R2FRSMT MCU and developed on the relevant ‘Launchpad’ development board for this chip and us</w:t>
      </w:r>
      <w:r w:rsidR="00855EDE">
        <w:t>e</w:t>
      </w:r>
      <w:r w:rsidRPr="002D0129">
        <w:t xml:space="preserve"> technical data from the ‘CC13x0, CC26x0 </w:t>
      </w:r>
      <w:proofErr w:type="spellStart"/>
      <w:r w:rsidRPr="002D0129">
        <w:t>SimpleLink</w:t>
      </w:r>
      <w:proofErr w:type="spellEnd"/>
      <w:r w:rsidRPr="002D0129">
        <w:t xml:space="preserve">™ Wireless MCU Technical Reference Manual’ </w:t>
      </w:r>
      <w:r w:rsidRPr="002D0129">
        <w:fldChar w:fldCharType="begin"/>
      </w:r>
      <w:r w:rsidRPr="002D0129">
        <w:instrText>ADDIN RW.CITE{{60 TexasInstruments 2017}}</w:instrText>
      </w:r>
      <w:r w:rsidRPr="002D0129">
        <w:fldChar w:fldCharType="separate"/>
      </w:r>
      <w:r w:rsidRPr="002D0129">
        <w:rPr>
          <w:rFonts w:ascii="Calibri" w:hAnsi="Calibri" w:cs="Calibri"/>
          <w:bCs/>
        </w:rPr>
        <w:t>(Texas Instruments, 2017)</w:t>
      </w:r>
      <w:r w:rsidRPr="002D0129">
        <w:fldChar w:fldCharType="end"/>
      </w:r>
      <w:r w:rsidRPr="002D0129">
        <w:t xml:space="preserve">. Once development is completed using the Launchpad development device a cost reduction will be performed. This will involve installing the same MCU onto a bespoke designed PCB that will be considerably smaller than the launchpad and contain no extraneous devices for programming and debugging as are found on development boards. </w:t>
      </w:r>
    </w:p>
    <w:p w14:paraId="3C33B5D9" w14:textId="77777777" w:rsidR="002D0129" w:rsidRPr="002D0129" w:rsidRDefault="002D0129" w:rsidP="002D0129">
      <w:r w:rsidRPr="002D0129">
        <w:t>The final hardware should consist of –</w:t>
      </w:r>
    </w:p>
    <w:p w14:paraId="26D40EE4" w14:textId="77777777" w:rsidR="002D0129" w:rsidRPr="002D0129" w:rsidRDefault="002D0129" w:rsidP="002D0129">
      <w:pPr>
        <w:numPr>
          <w:ilvl w:val="0"/>
          <w:numId w:val="25"/>
        </w:numPr>
        <w:contextualSpacing/>
      </w:pPr>
      <w:r w:rsidRPr="002D0129">
        <w:t xml:space="preserve">The MCU </w:t>
      </w:r>
    </w:p>
    <w:p w14:paraId="304BF820" w14:textId="77777777" w:rsidR="002D0129" w:rsidRPr="002D0129" w:rsidRDefault="002D0129" w:rsidP="002D0129">
      <w:pPr>
        <w:numPr>
          <w:ilvl w:val="0"/>
          <w:numId w:val="25"/>
        </w:numPr>
        <w:contextualSpacing/>
      </w:pPr>
      <w:r w:rsidRPr="002D0129">
        <w:t xml:space="preserve">PCB </w:t>
      </w:r>
    </w:p>
    <w:p w14:paraId="6D7ABF69" w14:textId="38078D61" w:rsidR="002D0129" w:rsidRPr="002D0129" w:rsidRDefault="002D0129" w:rsidP="002D0129">
      <w:pPr>
        <w:numPr>
          <w:ilvl w:val="0"/>
          <w:numId w:val="25"/>
        </w:numPr>
        <w:contextualSpacing/>
      </w:pPr>
      <w:r w:rsidRPr="002D0129">
        <w:t>Ancillary components inc</w:t>
      </w:r>
      <w:r w:rsidR="00F92811">
        <w:t>luding</w:t>
      </w:r>
      <w:r w:rsidRPr="002D0129">
        <w:t xml:space="preserve"> –</w:t>
      </w:r>
    </w:p>
    <w:p w14:paraId="190E0C8B" w14:textId="77777777" w:rsidR="002D0129" w:rsidRPr="002D0129" w:rsidRDefault="002D0129" w:rsidP="002D0129">
      <w:pPr>
        <w:numPr>
          <w:ilvl w:val="1"/>
          <w:numId w:val="25"/>
        </w:numPr>
        <w:contextualSpacing/>
      </w:pPr>
      <w:r w:rsidRPr="002D0129">
        <w:t xml:space="preserve">Resistors </w:t>
      </w:r>
    </w:p>
    <w:p w14:paraId="4B03EB77" w14:textId="77777777" w:rsidR="002D0129" w:rsidRPr="002D0129" w:rsidRDefault="002D0129" w:rsidP="002D0129">
      <w:pPr>
        <w:numPr>
          <w:ilvl w:val="1"/>
          <w:numId w:val="25"/>
        </w:numPr>
        <w:contextualSpacing/>
      </w:pPr>
      <w:r w:rsidRPr="002D0129">
        <w:t xml:space="preserve">Capacitors </w:t>
      </w:r>
    </w:p>
    <w:p w14:paraId="706D0C32" w14:textId="77777777" w:rsidR="002D0129" w:rsidRPr="002D0129" w:rsidRDefault="002D0129" w:rsidP="002D0129">
      <w:pPr>
        <w:numPr>
          <w:ilvl w:val="1"/>
          <w:numId w:val="25"/>
        </w:numPr>
        <w:contextualSpacing/>
      </w:pPr>
      <w:r w:rsidRPr="002D0129">
        <w:t>24Mhz Crystal</w:t>
      </w:r>
    </w:p>
    <w:p w14:paraId="2279BD72" w14:textId="77777777" w:rsidR="002D0129" w:rsidRPr="002D0129" w:rsidRDefault="002D0129" w:rsidP="002D0129">
      <w:r w:rsidRPr="002D0129">
        <w:t xml:space="preserve">Note these components are found on page 43 of the Texas Instruments datasheet ‘swrs204b.pdf’ as found on their website. </w:t>
      </w:r>
    </w:p>
    <w:p w14:paraId="33658BD1" w14:textId="77777777" w:rsidR="002D0129" w:rsidRPr="002D0129" w:rsidRDefault="002D0129" w:rsidP="002D0129">
      <w:r w:rsidRPr="002D0129">
        <w:t>Further attention will need to be paid as some items in this document are described as components when they are in fact resistance/capacitance of tracks on the PCB, specifically those related to the Bluetooth antenna.</w:t>
      </w:r>
    </w:p>
    <w:p w14:paraId="45AB438A" w14:textId="77777777" w:rsidR="002D0129" w:rsidRDefault="002D0129" w:rsidP="007465D0"/>
    <w:p w14:paraId="38FA93B4" w14:textId="1474126C" w:rsidR="007465D0" w:rsidRDefault="00654E0B" w:rsidP="007465D0">
      <w:pPr>
        <w:pStyle w:val="Heading2"/>
      </w:pPr>
      <w:bookmarkStart w:id="70" w:name="_Toc38493016"/>
      <w:r>
        <w:lastRenderedPageBreak/>
        <w:t>9</w:t>
      </w:r>
      <w:r w:rsidR="00E9168B">
        <w:t xml:space="preserve">.3 </w:t>
      </w:r>
      <w:r w:rsidR="007465D0">
        <w:t>Software usage</w:t>
      </w:r>
      <w:bookmarkEnd w:id="70"/>
      <w:r w:rsidR="007465D0">
        <w:t xml:space="preserve"> </w:t>
      </w:r>
    </w:p>
    <w:p w14:paraId="2000A29E" w14:textId="7A766D02" w:rsidR="007465D0" w:rsidRPr="007465D0" w:rsidRDefault="007465D0" w:rsidP="007465D0">
      <w:r>
        <w:t>In this section we will outline the software environments</w:t>
      </w:r>
      <w:r w:rsidR="00855EDE">
        <w:t>,</w:t>
      </w:r>
      <w:r>
        <w:t xml:space="preserve"> used the reasons for their selection and give an outline of how each is setup - </w:t>
      </w:r>
    </w:p>
    <w:p w14:paraId="78D242DE" w14:textId="6E3F2109" w:rsidR="005819E8" w:rsidRDefault="00654E0B" w:rsidP="005819E8">
      <w:pPr>
        <w:pStyle w:val="Heading3"/>
      </w:pPr>
      <w:bookmarkStart w:id="71" w:name="_Toc38493017"/>
      <w:r>
        <w:t>9</w:t>
      </w:r>
      <w:r w:rsidR="00E9168B">
        <w:t xml:space="preserve">.3.1 </w:t>
      </w:r>
      <w:r w:rsidR="005819E8">
        <w:t>Virtual machine</w:t>
      </w:r>
      <w:bookmarkEnd w:id="71"/>
      <w:r w:rsidR="005819E8">
        <w:t xml:space="preserve"> </w:t>
      </w:r>
    </w:p>
    <w:p w14:paraId="01768BFD" w14:textId="12CF9D9F" w:rsidR="00C976BD" w:rsidRDefault="005819E8" w:rsidP="005819E8">
      <w:r>
        <w:t xml:space="preserve">The </w:t>
      </w:r>
      <w:r w:rsidRPr="005819E8">
        <w:t>CC2640R2F</w:t>
      </w:r>
      <w:r>
        <w:t xml:space="preserve"> launchpad development board by Texas Instruments is recommended to be programmed via the ‘Code Composer Studio’ IDE. </w:t>
      </w:r>
      <w:r w:rsidR="006B0CC1">
        <w:t>This was already being used</w:t>
      </w:r>
      <w:r>
        <w:t xml:space="preserve"> with</w:t>
      </w:r>
      <w:r w:rsidR="00DB0D31">
        <w:t xml:space="preserve"> another project </w:t>
      </w:r>
      <w:proofErr w:type="gramStart"/>
      <w:r w:rsidR="00DB0D31">
        <w:t>so as to</w:t>
      </w:r>
      <w:proofErr w:type="gramEnd"/>
      <w:r w:rsidR="00DB0D31">
        <w:t xml:space="preserve"> stop cross contamination between projects and to enable</w:t>
      </w:r>
      <w:r w:rsidR="006B0CC1">
        <w:t xml:space="preserve"> </w:t>
      </w:r>
      <w:r w:rsidR="00DB0D31">
        <w:t xml:space="preserve">work from multiple places </w:t>
      </w:r>
      <w:r w:rsidR="006B0CC1">
        <w:t>we</w:t>
      </w:r>
      <w:r w:rsidR="00DB0D31">
        <w:t xml:space="preserve"> created a Windows 10 virtual machine on an external SSD. The SSD </w:t>
      </w:r>
      <w:r w:rsidR="00EA771F">
        <w:t xml:space="preserve">running over USB 3.0 </w:t>
      </w:r>
      <w:r w:rsidR="00DB0D31">
        <w:t xml:space="preserve">enabled the Virtual machine </w:t>
      </w:r>
      <w:r w:rsidR="00EA771F">
        <w:t>to run at near native performance compared to a USB 2.0 Hard drive or Memory stick.</w:t>
      </w:r>
    </w:p>
    <w:p w14:paraId="05BC6B36" w14:textId="3CAB119A" w:rsidR="003E1940" w:rsidRDefault="00EA771F" w:rsidP="00EA771F">
      <w:r>
        <w:t>The virtual environment used is a blank version of Windows 10 Home (the 128GB ram limit on home versions is not an issue with the hardware available</w:t>
      </w:r>
      <w:r w:rsidR="00C976BD">
        <w:t>) running on VMware Workstation Pro. This environment was then used on 3 machines and forwarded the following resources –</w:t>
      </w:r>
    </w:p>
    <w:tbl>
      <w:tblPr>
        <w:tblStyle w:val="TableGrid"/>
        <w:tblW w:w="0" w:type="auto"/>
        <w:tblLook w:val="04A0" w:firstRow="1" w:lastRow="0" w:firstColumn="1" w:lastColumn="0" w:noHBand="0" w:noVBand="1"/>
      </w:tblPr>
      <w:tblGrid>
        <w:gridCol w:w="1870"/>
        <w:gridCol w:w="1870"/>
        <w:gridCol w:w="1870"/>
        <w:gridCol w:w="1870"/>
        <w:gridCol w:w="1870"/>
      </w:tblGrid>
      <w:tr w:rsidR="00C976BD" w14:paraId="3D1A8C80" w14:textId="77777777" w:rsidTr="00C976BD">
        <w:tc>
          <w:tcPr>
            <w:tcW w:w="1870" w:type="dxa"/>
          </w:tcPr>
          <w:p w14:paraId="0BF41509" w14:textId="0381BDA2" w:rsidR="00C976BD" w:rsidRDefault="00C976BD" w:rsidP="00EA771F">
            <w:r>
              <w:t xml:space="preserve">Machine </w:t>
            </w:r>
          </w:p>
        </w:tc>
        <w:tc>
          <w:tcPr>
            <w:tcW w:w="1870" w:type="dxa"/>
          </w:tcPr>
          <w:p w14:paraId="2DD7B145" w14:textId="524CF515" w:rsidR="00C976BD" w:rsidRDefault="002F6BDA" w:rsidP="00EA771F">
            <w:r>
              <w:t>CPU</w:t>
            </w:r>
            <w:r w:rsidR="00C976BD">
              <w:t xml:space="preserve"> available </w:t>
            </w:r>
          </w:p>
        </w:tc>
        <w:tc>
          <w:tcPr>
            <w:tcW w:w="1870" w:type="dxa"/>
          </w:tcPr>
          <w:p w14:paraId="46B87AF9" w14:textId="0DEFC0E9" w:rsidR="00C976BD" w:rsidRDefault="002F6BDA" w:rsidP="00EA771F">
            <w:r>
              <w:t>CPU</w:t>
            </w:r>
            <w:r w:rsidR="00C976BD">
              <w:t xml:space="preserve"> allocated </w:t>
            </w:r>
          </w:p>
        </w:tc>
        <w:tc>
          <w:tcPr>
            <w:tcW w:w="1870" w:type="dxa"/>
          </w:tcPr>
          <w:p w14:paraId="2E528806" w14:textId="771645E9" w:rsidR="00C976BD" w:rsidRDefault="00C976BD" w:rsidP="00EA771F">
            <w:r>
              <w:t>Ram available</w:t>
            </w:r>
          </w:p>
        </w:tc>
        <w:tc>
          <w:tcPr>
            <w:tcW w:w="1870" w:type="dxa"/>
          </w:tcPr>
          <w:p w14:paraId="2F391D01" w14:textId="6744313F" w:rsidR="00C976BD" w:rsidRDefault="00C976BD" w:rsidP="00EA771F">
            <w:r>
              <w:t xml:space="preserve">Ram allocated </w:t>
            </w:r>
          </w:p>
        </w:tc>
      </w:tr>
      <w:tr w:rsidR="00C976BD" w14:paraId="1279B546" w14:textId="77777777" w:rsidTr="00C976BD">
        <w:tc>
          <w:tcPr>
            <w:tcW w:w="1870" w:type="dxa"/>
          </w:tcPr>
          <w:p w14:paraId="3E8CDBDF" w14:textId="7E37AB44" w:rsidR="00C976BD" w:rsidRDefault="00C976BD" w:rsidP="00EA771F">
            <w:r w:rsidRPr="00C976BD">
              <w:t>CLEVO N850HK1</w:t>
            </w:r>
          </w:p>
        </w:tc>
        <w:tc>
          <w:tcPr>
            <w:tcW w:w="1870" w:type="dxa"/>
          </w:tcPr>
          <w:p w14:paraId="5CB313D7" w14:textId="369195D4" w:rsidR="00C976BD" w:rsidRDefault="00C976BD" w:rsidP="00EA771F">
            <w:r>
              <w:t xml:space="preserve">Intel </w:t>
            </w:r>
            <w:r w:rsidR="002765BA">
              <w:t xml:space="preserve">I7 </w:t>
            </w:r>
            <w:r>
              <w:t xml:space="preserve">7700HQ </w:t>
            </w:r>
          </w:p>
          <w:p w14:paraId="365189B6" w14:textId="64BED095" w:rsidR="002765BA" w:rsidRDefault="002765BA" w:rsidP="00EA771F">
            <w:r>
              <w:t xml:space="preserve">2.8-3.8 </w:t>
            </w:r>
            <w:r w:rsidR="002F6BDA">
              <w:t>GH</w:t>
            </w:r>
            <w:r>
              <w:t>z</w:t>
            </w:r>
          </w:p>
          <w:p w14:paraId="56716B88" w14:textId="77777777" w:rsidR="00C976BD" w:rsidRDefault="002765BA" w:rsidP="00EA771F">
            <w:r>
              <w:t xml:space="preserve">4 cores </w:t>
            </w:r>
          </w:p>
          <w:p w14:paraId="3CDBDDE4" w14:textId="7C81AEB4" w:rsidR="002765BA" w:rsidRDefault="002765BA" w:rsidP="00EA771F">
            <w:r>
              <w:t xml:space="preserve">8 threads </w:t>
            </w:r>
          </w:p>
        </w:tc>
        <w:tc>
          <w:tcPr>
            <w:tcW w:w="1870" w:type="dxa"/>
          </w:tcPr>
          <w:p w14:paraId="59DC5289" w14:textId="714E4468" w:rsidR="00C976BD" w:rsidRDefault="002765BA" w:rsidP="00EA771F">
            <w:r>
              <w:t xml:space="preserve">4 virtual cores </w:t>
            </w:r>
          </w:p>
        </w:tc>
        <w:tc>
          <w:tcPr>
            <w:tcW w:w="1870" w:type="dxa"/>
          </w:tcPr>
          <w:p w14:paraId="74574262" w14:textId="7F283FA5" w:rsidR="00C976BD" w:rsidRDefault="002765BA" w:rsidP="00EA771F">
            <w:r>
              <w:t>8GB</w:t>
            </w:r>
          </w:p>
        </w:tc>
        <w:tc>
          <w:tcPr>
            <w:tcW w:w="1870" w:type="dxa"/>
          </w:tcPr>
          <w:p w14:paraId="529AAA07" w14:textId="0533B4BD" w:rsidR="00C976BD" w:rsidRDefault="002765BA" w:rsidP="00EA771F">
            <w:r>
              <w:t>4GB</w:t>
            </w:r>
          </w:p>
        </w:tc>
      </w:tr>
      <w:tr w:rsidR="00C976BD" w14:paraId="175F3463" w14:textId="77777777" w:rsidTr="00C976BD">
        <w:tc>
          <w:tcPr>
            <w:tcW w:w="1870" w:type="dxa"/>
          </w:tcPr>
          <w:p w14:paraId="622BF307" w14:textId="2F59AA6A" w:rsidR="00C976BD" w:rsidRDefault="002765BA" w:rsidP="00EA771F">
            <w:r>
              <w:t>Custom Desktop</w:t>
            </w:r>
          </w:p>
        </w:tc>
        <w:tc>
          <w:tcPr>
            <w:tcW w:w="1870" w:type="dxa"/>
          </w:tcPr>
          <w:p w14:paraId="33B4DEAE" w14:textId="77777777" w:rsidR="00C976BD" w:rsidRDefault="002765BA" w:rsidP="00EA771F">
            <w:r>
              <w:t>AMD 3900x</w:t>
            </w:r>
          </w:p>
          <w:p w14:paraId="4158AFB7" w14:textId="4D737342" w:rsidR="002765BA" w:rsidRDefault="002765BA" w:rsidP="00EA771F">
            <w:r>
              <w:t xml:space="preserve">3.8-4.6 </w:t>
            </w:r>
            <w:r w:rsidR="002F6BDA">
              <w:t>GH</w:t>
            </w:r>
            <w:r>
              <w:t xml:space="preserve">z </w:t>
            </w:r>
          </w:p>
          <w:p w14:paraId="678D0997" w14:textId="77777777" w:rsidR="002765BA" w:rsidRDefault="002765BA" w:rsidP="00EA771F">
            <w:r>
              <w:t xml:space="preserve">12 cores </w:t>
            </w:r>
          </w:p>
          <w:p w14:paraId="4B174103" w14:textId="3597888D" w:rsidR="002765BA" w:rsidRDefault="002765BA" w:rsidP="00EA771F">
            <w:r>
              <w:t xml:space="preserve">24 threads </w:t>
            </w:r>
          </w:p>
        </w:tc>
        <w:tc>
          <w:tcPr>
            <w:tcW w:w="1870" w:type="dxa"/>
          </w:tcPr>
          <w:p w14:paraId="5625F864" w14:textId="23799B42" w:rsidR="00C976BD" w:rsidRDefault="002765BA" w:rsidP="00EA771F">
            <w:r>
              <w:t xml:space="preserve">16 virtual cores </w:t>
            </w:r>
          </w:p>
        </w:tc>
        <w:tc>
          <w:tcPr>
            <w:tcW w:w="1870" w:type="dxa"/>
          </w:tcPr>
          <w:p w14:paraId="09B6E82D" w14:textId="7C28CA18" w:rsidR="00C976BD" w:rsidRDefault="002765BA" w:rsidP="00EA771F">
            <w:r>
              <w:t>16GB</w:t>
            </w:r>
          </w:p>
        </w:tc>
        <w:tc>
          <w:tcPr>
            <w:tcW w:w="1870" w:type="dxa"/>
          </w:tcPr>
          <w:p w14:paraId="48F5C3A4" w14:textId="6F064D47" w:rsidR="00C976BD" w:rsidRDefault="002765BA" w:rsidP="00EA771F">
            <w:r>
              <w:t>12GB</w:t>
            </w:r>
          </w:p>
        </w:tc>
      </w:tr>
      <w:tr w:rsidR="00C976BD" w14:paraId="2482D96D" w14:textId="77777777" w:rsidTr="00C976BD">
        <w:tc>
          <w:tcPr>
            <w:tcW w:w="1870" w:type="dxa"/>
          </w:tcPr>
          <w:p w14:paraId="3A696A38" w14:textId="0EADA7BA" w:rsidR="00C976BD" w:rsidRDefault="002765BA" w:rsidP="00EA771F">
            <w:r>
              <w:t>UWE HP Desktop</w:t>
            </w:r>
          </w:p>
        </w:tc>
        <w:tc>
          <w:tcPr>
            <w:tcW w:w="1870" w:type="dxa"/>
          </w:tcPr>
          <w:p w14:paraId="0A5C208F" w14:textId="77777777" w:rsidR="00C976BD" w:rsidRDefault="002765BA" w:rsidP="00EA771F">
            <w:r>
              <w:t>Intel I5 7500</w:t>
            </w:r>
          </w:p>
          <w:p w14:paraId="4536B29A" w14:textId="7E24CC4E" w:rsidR="002765BA" w:rsidRDefault="002765BA" w:rsidP="00EA771F">
            <w:r>
              <w:t xml:space="preserve">3.4-3.8 </w:t>
            </w:r>
            <w:r w:rsidR="002F6BDA">
              <w:t>GH</w:t>
            </w:r>
            <w:r>
              <w:t xml:space="preserve">z </w:t>
            </w:r>
          </w:p>
          <w:p w14:paraId="292EED87" w14:textId="77777777" w:rsidR="002765BA" w:rsidRDefault="002765BA" w:rsidP="00EA771F">
            <w:r>
              <w:t xml:space="preserve">4 cores </w:t>
            </w:r>
          </w:p>
          <w:p w14:paraId="791CBF48" w14:textId="58E4CC53" w:rsidR="002765BA" w:rsidRDefault="002765BA" w:rsidP="00EA771F">
            <w:r>
              <w:t xml:space="preserve">4 threads </w:t>
            </w:r>
          </w:p>
        </w:tc>
        <w:tc>
          <w:tcPr>
            <w:tcW w:w="1870" w:type="dxa"/>
          </w:tcPr>
          <w:p w14:paraId="5EE31E4C" w14:textId="684A4615" w:rsidR="00C976BD" w:rsidRDefault="002765BA" w:rsidP="00EA771F">
            <w:r>
              <w:t xml:space="preserve">4 virtual cores </w:t>
            </w:r>
          </w:p>
        </w:tc>
        <w:tc>
          <w:tcPr>
            <w:tcW w:w="1870" w:type="dxa"/>
          </w:tcPr>
          <w:p w14:paraId="4A0E2E3D" w14:textId="4C38D54E" w:rsidR="00C976BD" w:rsidRDefault="002765BA" w:rsidP="00EA771F">
            <w:r>
              <w:t>16GB</w:t>
            </w:r>
          </w:p>
        </w:tc>
        <w:tc>
          <w:tcPr>
            <w:tcW w:w="1870" w:type="dxa"/>
          </w:tcPr>
          <w:p w14:paraId="1D10B1D4" w14:textId="591F58D0" w:rsidR="00C976BD" w:rsidRDefault="002765BA" w:rsidP="00D878A4">
            <w:pPr>
              <w:keepNext/>
            </w:pPr>
            <w:r>
              <w:t>8GB</w:t>
            </w:r>
          </w:p>
        </w:tc>
      </w:tr>
    </w:tbl>
    <w:p w14:paraId="71FACA87" w14:textId="6D772529" w:rsidR="00C976BD" w:rsidRDefault="00D878A4" w:rsidP="00D878A4">
      <w:pPr>
        <w:pStyle w:val="Caption"/>
      </w:pPr>
      <w:r>
        <w:t xml:space="preserve">Table </w:t>
      </w:r>
      <w:fldSimple w:instr=" SEQ Table \* ARABIC ">
        <w:r>
          <w:rPr>
            <w:noProof/>
          </w:rPr>
          <w:t>10</w:t>
        </w:r>
      </w:fldSimple>
    </w:p>
    <w:p w14:paraId="114FFE26" w14:textId="2A461E05" w:rsidR="005A38A7" w:rsidRPr="00084221" w:rsidRDefault="002765BA" w:rsidP="002765BA">
      <w:r>
        <w:t>The usage of more Ram provided a better experience while programming – faster switching between applications, however more cores allowed for considerably faster compilation of larger projects.</w:t>
      </w:r>
    </w:p>
    <w:p w14:paraId="7F8BDFFC" w14:textId="5717F8B4" w:rsidR="000A792F" w:rsidRDefault="00654E0B" w:rsidP="00F537F7">
      <w:pPr>
        <w:pStyle w:val="Heading3"/>
      </w:pPr>
      <w:bookmarkStart w:id="72" w:name="_Toc38493018"/>
      <w:bookmarkEnd w:id="23"/>
      <w:r>
        <w:t>9</w:t>
      </w:r>
      <w:r w:rsidR="00E9168B">
        <w:t xml:space="preserve">.3.2 </w:t>
      </w:r>
      <w:r w:rsidR="00F537F7">
        <w:t>Software tools and development environment</w:t>
      </w:r>
      <w:bookmarkEnd w:id="72"/>
      <w:r w:rsidR="00F537F7">
        <w:t xml:space="preserve"> </w:t>
      </w:r>
    </w:p>
    <w:p w14:paraId="14715476" w14:textId="60AC31AB" w:rsidR="00F537F7" w:rsidRDefault="00F537F7" w:rsidP="00F537F7">
      <w:r>
        <w:t>Inside the virtual machine various tools were installed for development, the main tools used are listed as follows –</w:t>
      </w:r>
    </w:p>
    <w:p w14:paraId="00EBBDDC" w14:textId="43FEB92E" w:rsidR="00F537F7" w:rsidRDefault="00F537F7" w:rsidP="00F537F7">
      <w:pPr>
        <w:pStyle w:val="ListParagraph"/>
        <w:numPr>
          <w:ilvl w:val="0"/>
          <w:numId w:val="27"/>
        </w:numPr>
      </w:pPr>
      <w:r>
        <w:t>Notepad++</w:t>
      </w:r>
    </w:p>
    <w:p w14:paraId="1E12E877" w14:textId="6080A6D2" w:rsidR="00F537F7" w:rsidRDefault="00F537F7" w:rsidP="00F537F7">
      <w:pPr>
        <w:pStyle w:val="ListParagraph"/>
        <w:numPr>
          <w:ilvl w:val="0"/>
          <w:numId w:val="27"/>
        </w:numPr>
      </w:pPr>
      <w:proofErr w:type="spellStart"/>
      <w:r>
        <w:t>CodeComposer</w:t>
      </w:r>
      <w:r w:rsidR="006A16BC">
        <w:t>Studio</w:t>
      </w:r>
      <w:proofErr w:type="spellEnd"/>
      <w:r>
        <w:t xml:space="preserve"> 9.0</w:t>
      </w:r>
      <w:r w:rsidR="006A16BC">
        <w:t>.1 (</w:t>
      </w:r>
      <w:r w:rsidR="0058185D">
        <w:t>CCS)</w:t>
      </w:r>
    </w:p>
    <w:p w14:paraId="5594BF3D" w14:textId="2A31E694" w:rsidR="00F537F7" w:rsidRDefault="00662878" w:rsidP="00F537F7">
      <w:pPr>
        <w:pStyle w:val="ListParagraph"/>
        <w:numPr>
          <w:ilvl w:val="0"/>
          <w:numId w:val="27"/>
        </w:numPr>
      </w:pPr>
      <w:r>
        <w:t>Android</w:t>
      </w:r>
      <w:r w:rsidR="00F537F7">
        <w:t xml:space="preserve"> studio 3.6.1 </w:t>
      </w:r>
    </w:p>
    <w:p w14:paraId="3504D8AE" w14:textId="306D9CAE" w:rsidR="00725AA1" w:rsidRDefault="00725AA1" w:rsidP="00F537F7">
      <w:pPr>
        <w:pStyle w:val="ListParagraph"/>
        <w:numPr>
          <w:ilvl w:val="0"/>
          <w:numId w:val="27"/>
        </w:numPr>
      </w:pPr>
      <w:proofErr w:type="spellStart"/>
      <w:r w:rsidRPr="00725AA1">
        <w:t>SimpleLink</w:t>
      </w:r>
      <w:proofErr w:type="spellEnd"/>
      <w:r w:rsidRPr="00725AA1">
        <w:t>™ CC2640R2 SDK - Bluetooth® low energy</w:t>
      </w:r>
      <w:r>
        <w:t xml:space="preserve"> </w:t>
      </w:r>
      <w:r w:rsidRPr="00725AA1">
        <w:t>v3.</w:t>
      </w:r>
      <w:r>
        <w:t>3</w:t>
      </w:r>
      <w:r w:rsidRPr="00725AA1">
        <w:t>0</w:t>
      </w:r>
    </w:p>
    <w:p w14:paraId="66A04710" w14:textId="0D18A107" w:rsidR="00F537F7" w:rsidRDefault="00F537F7" w:rsidP="00F537F7">
      <w:r>
        <w:t>Additionally, outside of the virtual machine, either on another machine on the same network</w:t>
      </w:r>
      <w:r w:rsidR="00026E8B">
        <w:t xml:space="preserve"> </w:t>
      </w:r>
      <w:r>
        <w:t xml:space="preserve">(for ease of security) or occasionally in the host machine for the VM the following tool was used to provide a remote MySQL database – </w:t>
      </w:r>
    </w:p>
    <w:p w14:paraId="6DAE9108" w14:textId="277245B7" w:rsidR="00F537F7" w:rsidRDefault="00F537F7" w:rsidP="00F537F7">
      <w:pPr>
        <w:pStyle w:val="ListParagraph"/>
        <w:numPr>
          <w:ilvl w:val="0"/>
          <w:numId w:val="28"/>
        </w:numPr>
      </w:pPr>
      <w:r>
        <w:t xml:space="preserve">WampServer 3.2.0 </w:t>
      </w:r>
      <w:r w:rsidR="00B74EFF">
        <w:t xml:space="preserve"> </w:t>
      </w:r>
    </w:p>
    <w:p w14:paraId="4D977F58" w14:textId="65E94110" w:rsidR="00725AA1" w:rsidRDefault="00725AA1" w:rsidP="00725AA1">
      <w:r>
        <w:t>During the development cycle several of these tools were updated as will be discussed further on.</w:t>
      </w:r>
    </w:p>
    <w:p w14:paraId="4071FCDF" w14:textId="01B9FAB7" w:rsidR="00B74EFF" w:rsidRDefault="00654E0B" w:rsidP="00B74EFF">
      <w:pPr>
        <w:pStyle w:val="Heading3"/>
      </w:pPr>
      <w:bookmarkStart w:id="73" w:name="_Toc38493019"/>
      <w:r>
        <w:lastRenderedPageBreak/>
        <w:t>9</w:t>
      </w:r>
      <w:r w:rsidR="00E9168B">
        <w:t xml:space="preserve">.3.3 </w:t>
      </w:r>
      <w:r w:rsidR="00B74EFF">
        <w:t>First steps, setup and hardware testing</w:t>
      </w:r>
      <w:bookmarkEnd w:id="73"/>
      <w:r w:rsidR="00B74EFF">
        <w:t xml:space="preserve"> </w:t>
      </w:r>
    </w:p>
    <w:p w14:paraId="34FB3687" w14:textId="0BA7DE51" w:rsidR="00B74EFF" w:rsidRDefault="00B74EFF" w:rsidP="00B74EFF">
      <w:r>
        <w:t xml:space="preserve">Before starting development in earnest some testing was done to check that the hardware was working correctly so that testing of my own code and general troubleshooting would not be futile. This involved downloading the demo application from the </w:t>
      </w:r>
      <w:r w:rsidRPr="00B74EFF">
        <w:t>CC2640R2 SDK</w:t>
      </w:r>
      <w:r>
        <w:t xml:space="preserve"> on to the development board and connecting to it with the TI </w:t>
      </w:r>
      <w:proofErr w:type="spellStart"/>
      <w:r>
        <w:t>Simplelink</w:t>
      </w:r>
      <w:proofErr w:type="spellEnd"/>
      <w:r>
        <w:t xml:space="preserve"> starter application (available </w:t>
      </w:r>
      <w:hyperlink r:id="rId16" w:history="1">
        <w:r w:rsidRPr="00B74EFF">
          <w:rPr>
            <w:rStyle w:val="Hyperlink"/>
          </w:rPr>
          <w:t>here</w:t>
        </w:r>
      </w:hyperlink>
      <w:r>
        <w:t xml:space="preserve">). </w:t>
      </w:r>
    </w:p>
    <w:p w14:paraId="0F64358E" w14:textId="2927CFBD" w:rsidR="00B74EFF" w:rsidRDefault="00B74EFF" w:rsidP="00B74EFF">
      <w:r>
        <w:t xml:space="preserve">Upon attempting to download </w:t>
      </w:r>
      <w:r w:rsidR="006A16BC">
        <w:t xml:space="preserve">this as per the ‘Getting started’ section of the TI website we came upon the first hurdle, the links in the ‘Resource Explorer’ section of CCS </w:t>
      </w:r>
      <w:r w:rsidR="00755239">
        <w:t xml:space="preserve">(this is essentially a web browser linked directly to TI’s support pages) no longer linked correctly to its web servers and gave various connection/404 errors. </w:t>
      </w:r>
      <w:r w:rsidR="00F044CF">
        <w:t>To circumvent this, a combination of google searches and the search form on the TI website were used, however this returned archived results that were no longer relevant to this version of the SDK or CCS or results relevant to other development boards, mostly frequently the MSP430.</w:t>
      </w:r>
      <w:r w:rsidR="00755239">
        <w:t xml:space="preserve">This meant great care had to be used </w:t>
      </w:r>
      <w:r w:rsidR="000C6D54">
        <w:t xml:space="preserve">when vetting the usefulness of these results. Originally the demo software was available as a separate </w:t>
      </w:r>
      <w:r w:rsidR="00E96AEF">
        <w:t>download,</w:t>
      </w:r>
      <w:r w:rsidR="000C6D54">
        <w:t xml:space="preserve"> but this has since been integrated into the SDK. </w:t>
      </w:r>
      <w:r w:rsidR="00E96AEF">
        <w:t>After acquiring the correct information several dependencies needed to be loaded into CCS in order to make Project Zero compile</w:t>
      </w:r>
      <w:r w:rsidR="00F044CF">
        <w:t>. T</w:t>
      </w:r>
      <w:r w:rsidR="00E96AEF">
        <w:t xml:space="preserve">hese were mostly related to the </w:t>
      </w:r>
      <w:proofErr w:type="spellStart"/>
      <w:r w:rsidR="00E96AEF">
        <w:t>BluetoothLowEnergyStackHandler</w:t>
      </w:r>
      <w:proofErr w:type="spellEnd"/>
      <w:r w:rsidR="00E96AEF">
        <w:t xml:space="preserve"> and TIRTOS, the latter of which had updates giving issues with its integration, luckily an update was released for the SDK containing all the required components and dependencies giving a project that looked like the image below. </w:t>
      </w:r>
    </w:p>
    <w:p w14:paraId="28D6EB7D" w14:textId="77777777" w:rsidR="00D878A4" w:rsidRDefault="00E96AEF" w:rsidP="00D878A4">
      <w:pPr>
        <w:keepNext/>
        <w:jc w:val="center"/>
      </w:pPr>
      <w:r>
        <w:rPr>
          <w:noProof/>
        </w:rPr>
        <w:drawing>
          <wp:inline distT="0" distB="0" distL="0" distR="0" wp14:anchorId="2E19ECFA" wp14:editId="0670F8B3">
            <wp:extent cx="4438650" cy="2492473"/>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438650" cy="2492473"/>
                    </a:xfrm>
                    <a:prstGeom prst="rect">
                      <a:avLst/>
                    </a:prstGeom>
                    <a:noFill/>
                    <a:ln>
                      <a:noFill/>
                    </a:ln>
                  </pic:spPr>
                </pic:pic>
              </a:graphicData>
            </a:graphic>
          </wp:inline>
        </w:drawing>
      </w:r>
    </w:p>
    <w:p w14:paraId="11F375B8" w14:textId="37162D77" w:rsidR="00E96AEF" w:rsidRDefault="00D878A4" w:rsidP="00D878A4">
      <w:pPr>
        <w:pStyle w:val="Caption"/>
        <w:jc w:val="center"/>
      </w:pPr>
      <w:bookmarkStart w:id="74" w:name="_Toc38480742"/>
      <w:r>
        <w:t xml:space="preserve">Figure </w:t>
      </w:r>
      <w:fldSimple w:instr=" SEQ Figure \* ARABIC ">
        <w:r w:rsidR="00ED4167">
          <w:rPr>
            <w:noProof/>
          </w:rPr>
          <w:t>7</w:t>
        </w:r>
        <w:bookmarkEnd w:id="74"/>
      </w:fldSimple>
    </w:p>
    <w:p w14:paraId="6BBA657A" w14:textId="4E5CC748" w:rsidR="000C6D54" w:rsidRDefault="000C6D54" w:rsidP="00B74EFF">
      <w:r>
        <w:t xml:space="preserve">After resolving this </w:t>
      </w:r>
      <w:r w:rsidR="00E96AEF">
        <w:t>issue,</w:t>
      </w:r>
      <w:r>
        <w:t xml:space="preserve"> the project could be loaded up in CCS</w:t>
      </w:r>
      <w:r w:rsidR="00E96AEF">
        <w:t xml:space="preserve"> easily complete with its single dependency ble5_project_zero_cc2640r2lp_stack_library that is included in the SDK files. </w:t>
      </w:r>
    </w:p>
    <w:p w14:paraId="58560074" w14:textId="373762C8" w:rsidR="00AD68D0" w:rsidRDefault="00AD68D0" w:rsidP="00B74EFF">
      <w:r>
        <w:t xml:space="preserve">Next on an </w:t>
      </w:r>
      <w:r w:rsidR="00662878">
        <w:t>Android</w:t>
      </w:r>
      <w:r>
        <w:t xml:space="preserve"> device with access to the play store </w:t>
      </w:r>
      <w:r w:rsidR="009365A2">
        <w:t xml:space="preserve">the </w:t>
      </w:r>
      <w:proofErr w:type="spellStart"/>
      <w:r w:rsidR="009365A2">
        <w:t>Simplelink</w:t>
      </w:r>
      <w:proofErr w:type="spellEnd"/>
      <w:r w:rsidR="009365A2">
        <w:t xml:space="preserve"> software should be downloaded and installed giving the results as per the following images – </w:t>
      </w:r>
    </w:p>
    <w:p w14:paraId="54B1244E" w14:textId="77777777" w:rsidR="00D878A4" w:rsidRDefault="009365A2" w:rsidP="00D878A4">
      <w:pPr>
        <w:keepNext/>
        <w:jc w:val="center"/>
      </w:pPr>
      <w:r>
        <w:rPr>
          <w:noProof/>
        </w:rPr>
        <w:lastRenderedPageBreak/>
        <w:drawing>
          <wp:inline distT="0" distB="0" distL="0" distR="0" wp14:anchorId="7A626834" wp14:editId="475900C5">
            <wp:extent cx="1511300" cy="2509337"/>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544217" cy="2563992"/>
                    </a:xfrm>
                    <a:prstGeom prst="rect">
                      <a:avLst/>
                    </a:prstGeom>
                    <a:noFill/>
                    <a:ln>
                      <a:noFill/>
                    </a:ln>
                  </pic:spPr>
                </pic:pic>
              </a:graphicData>
            </a:graphic>
          </wp:inline>
        </w:drawing>
      </w:r>
    </w:p>
    <w:p w14:paraId="53067896" w14:textId="2C592E50" w:rsidR="009365A2" w:rsidRDefault="00D878A4" w:rsidP="00D878A4">
      <w:pPr>
        <w:pStyle w:val="Caption"/>
        <w:jc w:val="center"/>
      </w:pPr>
      <w:bookmarkStart w:id="75" w:name="_Toc38480743"/>
      <w:r>
        <w:t xml:space="preserve">Figure </w:t>
      </w:r>
      <w:fldSimple w:instr=" SEQ Figure \* ARABIC ">
        <w:r w:rsidR="00ED4167">
          <w:rPr>
            <w:noProof/>
          </w:rPr>
          <w:t>8</w:t>
        </w:r>
        <w:bookmarkEnd w:id="75"/>
      </w:fldSimple>
    </w:p>
    <w:p w14:paraId="7B374493" w14:textId="779D4739" w:rsidR="009365A2" w:rsidRDefault="009365A2" w:rsidP="009365A2">
      <w:pPr>
        <w:jc w:val="center"/>
      </w:pPr>
    </w:p>
    <w:p w14:paraId="67C24A25" w14:textId="0C00E733" w:rsidR="009365A2" w:rsidRDefault="0012212C" w:rsidP="009365A2">
      <w:r>
        <w:t>Installation of t</w:t>
      </w:r>
      <w:r w:rsidR="009365A2">
        <w:t>his will provide an entry into the main app drawer looking like the following –</w:t>
      </w:r>
    </w:p>
    <w:p w14:paraId="61F18E09" w14:textId="77777777" w:rsidR="00D878A4" w:rsidRDefault="009365A2" w:rsidP="00D878A4">
      <w:pPr>
        <w:keepNext/>
        <w:jc w:val="center"/>
      </w:pPr>
      <w:r>
        <w:rPr>
          <w:noProof/>
        </w:rPr>
        <w:drawing>
          <wp:inline distT="0" distB="0" distL="0" distR="0" wp14:anchorId="41BFA8F8" wp14:editId="65B7E906">
            <wp:extent cx="1498600" cy="1760074"/>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15577" cy="1780014"/>
                    </a:xfrm>
                    <a:prstGeom prst="rect">
                      <a:avLst/>
                    </a:prstGeom>
                    <a:noFill/>
                    <a:ln>
                      <a:noFill/>
                    </a:ln>
                  </pic:spPr>
                </pic:pic>
              </a:graphicData>
            </a:graphic>
          </wp:inline>
        </w:drawing>
      </w:r>
    </w:p>
    <w:p w14:paraId="5BB08D00" w14:textId="145B34E4" w:rsidR="009365A2" w:rsidRDefault="00D878A4" w:rsidP="00D878A4">
      <w:pPr>
        <w:pStyle w:val="Caption"/>
        <w:jc w:val="center"/>
      </w:pPr>
      <w:bookmarkStart w:id="76" w:name="_Toc38480744"/>
      <w:r>
        <w:t xml:space="preserve">Figure </w:t>
      </w:r>
      <w:fldSimple w:instr=" SEQ Figure \* ARABIC ">
        <w:r w:rsidR="00ED4167">
          <w:rPr>
            <w:noProof/>
          </w:rPr>
          <w:t>9</w:t>
        </w:r>
        <w:bookmarkEnd w:id="76"/>
      </w:fldSimple>
    </w:p>
    <w:p w14:paraId="67AFE44D" w14:textId="673DF69B" w:rsidR="0012212C" w:rsidRDefault="0012212C" w:rsidP="0012212C">
      <w:r>
        <w:t xml:space="preserve">Opening this application will give you the following </w:t>
      </w:r>
      <w:proofErr w:type="gramStart"/>
      <w:r>
        <w:t>provided that</w:t>
      </w:r>
      <w:proofErr w:type="gramEnd"/>
      <w:r>
        <w:t xml:space="preserve"> Bluetooth is enabled on the device– </w:t>
      </w:r>
    </w:p>
    <w:p w14:paraId="6A96D1C3" w14:textId="77777777" w:rsidR="00D878A4" w:rsidRDefault="0012212C" w:rsidP="00D878A4">
      <w:pPr>
        <w:keepNext/>
        <w:jc w:val="center"/>
      </w:pPr>
      <w:r>
        <w:rPr>
          <w:noProof/>
        </w:rPr>
        <w:lastRenderedPageBreak/>
        <w:drawing>
          <wp:inline distT="0" distB="0" distL="0" distR="0" wp14:anchorId="71072625" wp14:editId="7AEAB3C6">
            <wp:extent cx="2292350" cy="3805888"/>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04159" cy="3825494"/>
                    </a:xfrm>
                    <a:prstGeom prst="rect">
                      <a:avLst/>
                    </a:prstGeom>
                    <a:noFill/>
                    <a:ln>
                      <a:noFill/>
                    </a:ln>
                  </pic:spPr>
                </pic:pic>
              </a:graphicData>
            </a:graphic>
          </wp:inline>
        </w:drawing>
      </w:r>
    </w:p>
    <w:p w14:paraId="4D8C1229" w14:textId="2942FF33" w:rsidR="0012212C" w:rsidRDefault="00D878A4" w:rsidP="00D878A4">
      <w:pPr>
        <w:pStyle w:val="Caption"/>
        <w:jc w:val="center"/>
      </w:pPr>
      <w:bookmarkStart w:id="77" w:name="_Toc38480745"/>
      <w:r>
        <w:t xml:space="preserve">Figure </w:t>
      </w:r>
      <w:fldSimple w:instr=" SEQ Figure \* ARABIC ">
        <w:r w:rsidR="00ED4167">
          <w:rPr>
            <w:noProof/>
          </w:rPr>
          <w:t>10</w:t>
        </w:r>
        <w:bookmarkEnd w:id="77"/>
      </w:fldSimple>
    </w:p>
    <w:p w14:paraId="1350A4A9" w14:textId="2E1E3747" w:rsidR="00E96AEF" w:rsidRDefault="0012212C" w:rsidP="00B74EFF">
      <w:r>
        <w:t xml:space="preserve">Upon deploying </w:t>
      </w:r>
      <w:proofErr w:type="spellStart"/>
      <w:r>
        <w:t>projectzero</w:t>
      </w:r>
      <w:proofErr w:type="spellEnd"/>
      <w:r>
        <w:t xml:space="preserve"> to the board using the deployment buttons at the top of the </w:t>
      </w:r>
      <w:r w:rsidR="00A84469">
        <w:t xml:space="preserve">IDE the board will start broadcasting its name, this can be scanned for in the </w:t>
      </w:r>
      <w:proofErr w:type="spellStart"/>
      <w:r w:rsidR="00A84469">
        <w:t>simplelink</w:t>
      </w:r>
      <w:proofErr w:type="spellEnd"/>
      <w:r w:rsidR="00A84469">
        <w:t xml:space="preserve"> app. </w:t>
      </w:r>
    </w:p>
    <w:p w14:paraId="544186AD" w14:textId="77777777" w:rsidR="004D68C2" w:rsidRDefault="004D68C2" w:rsidP="004D68C2">
      <w:pPr>
        <w:keepNext/>
        <w:jc w:val="center"/>
      </w:pPr>
      <w:r>
        <w:rPr>
          <w:noProof/>
        </w:rPr>
        <w:lastRenderedPageBreak/>
        <w:drawing>
          <wp:inline distT="0" distB="0" distL="0" distR="0" wp14:anchorId="6AE0B2B4" wp14:editId="7BA96D65">
            <wp:extent cx="2203009" cy="3656243"/>
            <wp:effectExtent l="0" t="0" r="6985"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27760" cy="3697321"/>
                    </a:xfrm>
                    <a:prstGeom prst="rect">
                      <a:avLst/>
                    </a:prstGeom>
                    <a:noFill/>
                    <a:ln>
                      <a:noFill/>
                    </a:ln>
                  </pic:spPr>
                </pic:pic>
              </a:graphicData>
            </a:graphic>
          </wp:inline>
        </w:drawing>
      </w:r>
    </w:p>
    <w:p w14:paraId="583B5AF6" w14:textId="6C647AE0" w:rsidR="004D68C2" w:rsidRDefault="004D68C2" w:rsidP="004D68C2">
      <w:pPr>
        <w:pStyle w:val="Caption"/>
        <w:jc w:val="center"/>
      </w:pPr>
      <w:bookmarkStart w:id="78" w:name="_Toc38480746"/>
      <w:r>
        <w:t xml:space="preserve">Figure </w:t>
      </w:r>
      <w:fldSimple w:instr=" SEQ Figure \* ARABIC ">
        <w:r w:rsidR="00ED4167">
          <w:rPr>
            <w:noProof/>
          </w:rPr>
          <w:t>11</w:t>
        </w:r>
        <w:bookmarkEnd w:id="78"/>
      </w:fldSimple>
    </w:p>
    <w:p w14:paraId="4AADEF65" w14:textId="221CE6B0" w:rsidR="00E07204" w:rsidRDefault="00E07204" w:rsidP="00B74EFF">
      <w:r>
        <w:t>Once connected the advertised GATT services can be seen for the LED’s and Button’s.</w:t>
      </w:r>
    </w:p>
    <w:p w14:paraId="094DBBE4" w14:textId="77777777" w:rsidR="004D68C2" w:rsidRDefault="004D68C2" w:rsidP="004D68C2">
      <w:pPr>
        <w:keepNext/>
        <w:jc w:val="center"/>
      </w:pPr>
      <w:r>
        <w:rPr>
          <w:noProof/>
        </w:rPr>
        <w:drawing>
          <wp:inline distT="0" distB="0" distL="0" distR="0" wp14:anchorId="6F7B4694" wp14:editId="781C6089">
            <wp:extent cx="2218055" cy="225021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38873"/>
                    <a:stretch/>
                  </pic:blipFill>
                  <pic:spPr bwMode="auto">
                    <a:xfrm>
                      <a:off x="0" y="0"/>
                      <a:ext cx="2239651" cy="2272128"/>
                    </a:xfrm>
                    <a:prstGeom prst="rect">
                      <a:avLst/>
                    </a:prstGeom>
                    <a:noFill/>
                    <a:ln>
                      <a:noFill/>
                    </a:ln>
                    <a:extLst>
                      <a:ext uri="{53640926-AAD7-44D8-BBD7-CCE9431645EC}">
                        <a14:shadowObscured xmlns:a14="http://schemas.microsoft.com/office/drawing/2010/main"/>
                      </a:ext>
                    </a:extLst>
                  </pic:spPr>
                </pic:pic>
              </a:graphicData>
            </a:graphic>
          </wp:inline>
        </w:drawing>
      </w:r>
    </w:p>
    <w:p w14:paraId="49CAA4EF" w14:textId="5B674113" w:rsidR="004D68C2" w:rsidRDefault="004D68C2" w:rsidP="004D68C2">
      <w:pPr>
        <w:pStyle w:val="Caption"/>
        <w:jc w:val="center"/>
      </w:pPr>
      <w:bookmarkStart w:id="79" w:name="_Toc38480747"/>
      <w:r>
        <w:t xml:space="preserve">Figure </w:t>
      </w:r>
      <w:fldSimple w:instr=" SEQ Figure \* ARABIC ">
        <w:r w:rsidR="00ED4167">
          <w:rPr>
            <w:noProof/>
          </w:rPr>
          <w:t>12</w:t>
        </w:r>
        <w:bookmarkEnd w:id="79"/>
      </w:fldSimple>
    </w:p>
    <w:p w14:paraId="504C6934" w14:textId="73B05310" w:rsidR="00E07204" w:rsidRDefault="00E07204" w:rsidP="00B74EFF">
      <w:r>
        <w:t xml:space="preserve">The status of these items can either be see physically on the board as with the LED’s or read in the app with the </w:t>
      </w:r>
      <w:r w:rsidR="000D5269">
        <w:t>buttons</w:t>
      </w:r>
      <w:r>
        <w:t>.</w:t>
      </w:r>
    </w:p>
    <w:p w14:paraId="0AE7FD78" w14:textId="77777777" w:rsidR="004D68C2" w:rsidRDefault="004D68C2" w:rsidP="004D68C2">
      <w:pPr>
        <w:keepNext/>
        <w:jc w:val="center"/>
      </w:pPr>
      <w:r>
        <w:rPr>
          <w:noProof/>
        </w:rPr>
        <w:lastRenderedPageBreak/>
        <w:drawing>
          <wp:inline distT="0" distB="0" distL="0" distR="0" wp14:anchorId="20943E7E" wp14:editId="16E26016">
            <wp:extent cx="2415485" cy="1430655"/>
            <wp:effectExtent l="0" t="0" r="444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8134" t="15343" r="16982" b="5769"/>
                    <a:stretch/>
                  </pic:blipFill>
                  <pic:spPr bwMode="auto">
                    <a:xfrm>
                      <a:off x="0" y="0"/>
                      <a:ext cx="2423388" cy="1435336"/>
                    </a:xfrm>
                    <a:prstGeom prst="rect">
                      <a:avLst/>
                    </a:prstGeom>
                    <a:noFill/>
                    <a:ln>
                      <a:noFill/>
                    </a:ln>
                    <a:extLst>
                      <a:ext uri="{53640926-AAD7-44D8-BBD7-CCE9431645EC}">
                        <a14:shadowObscured xmlns:a14="http://schemas.microsoft.com/office/drawing/2010/main"/>
                      </a:ext>
                    </a:extLst>
                  </pic:spPr>
                </pic:pic>
              </a:graphicData>
            </a:graphic>
          </wp:inline>
        </w:drawing>
      </w:r>
    </w:p>
    <w:p w14:paraId="6E07D9EA" w14:textId="0827F72A" w:rsidR="004D68C2" w:rsidRDefault="004D68C2" w:rsidP="004D68C2">
      <w:pPr>
        <w:pStyle w:val="Caption"/>
        <w:jc w:val="center"/>
      </w:pPr>
      <w:bookmarkStart w:id="80" w:name="_Toc38480748"/>
      <w:r>
        <w:t xml:space="preserve">Figure </w:t>
      </w:r>
      <w:fldSimple w:instr=" SEQ Figure \* ARABIC ">
        <w:r w:rsidR="00ED4167">
          <w:rPr>
            <w:noProof/>
          </w:rPr>
          <w:t>13</w:t>
        </w:r>
        <w:bookmarkEnd w:id="80"/>
      </w:fldSimple>
    </w:p>
    <w:p w14:paraId="01EF5097" w14:textId="77777777" w:rsidR="004D68C2" w:rsidRDefault="004D68C2" w:rsidP="004D68C2">
      <w:pPr>
        <w:keepNext/>
        <w:jc w:val="center"/>
      </w:pPr>
      <w:r>
        <w:rPr>
          <w:noProof/>
        </w:rPr>
        <w:drawing>
          <wp:inline distT="0" distB="0" distL="0" distR="0" wp14:anchorId="041E77D5" wp14:editId="53183583">
            <wp:extent cx="2043485" cy="339148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52949" cy="3407196"/>
                    </a:xfrm>
                    <a:prstGeom prst="rect">
                      <a:avLst/>
                    </a:prstGeom>
                    <a:noFill/>
                    <a:ln>
                      <a:noFill/>
                    </a:ln>
                  </pic:spPr>
                </pic:pic>
              </a:graphicData>
            </a:graphic>
          </wp:inline>
        </w:drawing>
      </w:r>
    </w:p>
    <w:p w14:paraId="4E6F9136" w14:textId="0B5F6A3D" w:rsidR="004D68C2" w:rsidRDefault="004D68C2" w:rsidP="004D68C2">
      <w:pPr>
        <w:pStyle w:val="Caption"/>
        <w:jc w:val="center"/>
      </w:pPr>
      <w:bookmarkStart w:id="81" w:name="_Toc38480749"/>
      <w:r>
        <w:t xml:space="preserve">Figure </w:t>
      </w:r>
      <w:fldSimple w:instr=" SEQ Figure \* ARABIC ">
        <w:r w:rsidR="00ED4167">
          <w:rPr>
            <w:noProof/>
          </w:rPr>
          <w:t>14</w:t>
        </w:r>
        <w:bookmarkEnd w:id="81"/>
      </w:fldSimple>
    </w:p>
    <w:p w14:paraId="358EA845" w14:textId="2ED2EB47" w:rsidR="004310B6" w:rsidRDefault="00E07204" w:rsidP="00B74EFF">
      <w:r>
        <w:t xml:space="preserve">Next a basic application was written in </w:t>
      </w:r>
      <w:r w:rsidR="00662878">
        <w:t>Android</w:t>
      </w:r>
      <w:r>
        <w:t xml:space="preserve"> studio to test its ability to be deployed to a device and that its debugging tools are available for use. In this instance a tutorial on database usage </w:t>
      </w:r>
      <w:r w:rsidR="004310B6">
        <w:t>was followed in order to achieve multiple targets in one application</w:t>
      </w:r>
      <w:r w:rsidR="004310B6">
        <w:fldChar w:fldCharType="begin"/>
      </w:r>
      <w:r w:rsidR="004310B6">
        <w:instrText>ADDIN RW.CITE{{91 Tamada,Ravi 2017}}</w:instrText>
      </w:r>
      <w:r w:rsidR="004310B6">
        <w:fldChar w:fldCharType="separate"/>
      </w:r>
      <w:r w:rsidR="004310B6" w:rsidRPr="004310B6">
        <w:rPr>
          <w:rFonts w:ascii="Calibri" w:hAnsi="Calibri" w:cs="Calibri"/>
          <w:bCs/>
        </w:rPr>
        <w:t>(</w:t>
      </w:r>
      <w:proofErr w:type="spellStart"/>
      <w:r w:rsidR="004310B6" w:rsidRPr="004310B6">
        <w:rPr>
          <w:rFonts w:ascii="Calibri" w:hAnsi="Calibri" w:cs="Calibri"/>
          <w:bCs/>
        </w:rPr>
        <w:t>Tamada</w:t>
      </w:r>
      <w:proofErr w:type="spellEnd"/>
      <w:r w:rsidR="004310B6" w:rsidRPr="004310B6">
        <w:rPr>
          <w:rFonts w:ascii="Calibri" w:hAnsi="Calibri" w:cs="Calibri"/>
          <w:bCs/>
        </w:rPr>
        <w:t>, 2017)</w:t>
      </w:r>
      <w:r w:rsidR="004310B6">
        <w:fldChar w:fldCharType="end"/>
      </w:r>
      <w:r w:rsidR="004310B6">
        <w:t xml:space="preserve">. </w:t>
      </w:r>
    </w:p>
    <w:p w14:paraId="0A3E3DD8" w14:textId="23A707DA" w:rsidR="004310B6" w:rsidRDefault="004310B6" w:rsidP="00B74EFF">
      <w:r>
        <w:t>In order to make the debugging tools work</w:t>
      </w:r>
      <w:r w:rsidR="00F044CF">
        <w:t>,</w:t>
      </w:r>
      <w:r>
        <w:t xml:space="preserve"> a development enabled version of </w:t>
      </w:r>
      <w:r w:rsidR="00662878">
        <w:t>Android</w:t>
      </w:r>
      <w:r>
        <w:t xml:space="preserve"> must be used. These features can be enabled in most </w:t>
      </w:r>
      <w:r w:rsidR="00662878">
        <w:t>Android</w:t>
      </w:r>
      <w:r>
        <w:t xml:space="preserve"> devices.</w:t>
      </w:r>
    </w:p>
    <w:p w14:paraId="77CACA94" w14:textId="3D4A79C9" w:rsidR="004310B6" w:rsidRDefault="004310B6" w:rsidP="00B74EFF">
      <w:r>
        <w:t xml:space="preserve">This is accomplished by going into settings – about device </w:t>
      </w:r>
      <w:r w:rsidR="000D5269">
        <w:t>– and to software info</w:t>
      </w:r>
    </w:p>
    <w:p w14:paraId="13E6A23E" w14:textId="77777777" w:rsidR="00D878A4" w:rsidRDefault="004310B6" w:rsidP="00D878A4">
      <w:pPr>
        <w:keepNext/>
        <w:jc w:val="center"/>
      </w:pPr>
      <w:r>
        <w:rPr>
          <w:noProof/>
        </w:rPr>
        <w:lastRenderedPageBreak/>
        <w:drawing>
          <wp:inline distT="0" distB="0" distL="0" distR="0" wp14:anchorId="2E12555B" wp14:editId="36624EEC">
            <wp:extent cx="1352550" cy="22484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69149" cy="2276056"/>
                    </a:xfrm>
                    <a:prstGeom prst="rect">
                      <a:avLst/>
                    </a:prstGeom>
                    <a:noFill/>
                    <a:ln>
                      <a:noFill/>
                    </a:ln>
                  </pic:spPr>
                </pic:pic>
              </a:graphicData>
            </a:graphic>
          </wp:inline>
        </w:drawing>
      </w:r>
    </w:p>
    <w:p w14:paraId="11EAEE55" w14:textId="5A513DE7" w:rsidR="00D878A4" w:rsidRDefault="00D878A4" w:rsidP="00D878A4">
      <w:pPr>
        <w:pStyle w:val="Caption"/>
        <w:jc w:val="center"/>
      </w:pPr>
      <w:bookmarkStart w:id="82" w:name="_Toc38480750"/>
      <w:r>
        <w:t xml:space="preserve">Figure </w:t>
      </w:r>
      <w:fldSimple w:instr=" SEQ Figure \* ARABIC ">
        <w:r w:rsidR="00ED4167">
          <w:rPr>
            <w:noProof/>
          </w:rPr>
          <w:t>15</w:t>
        </w:r>
        <w:bookmarkEnd w:id="82"/>
      </w:fldSimple>
    </w:p>
    <w:p w14:paraId="026761B6" w14:textId="77777777" w:rsidR="00D878A4" w:rsidRDefault="00FD1783" w:rsidP="00D878A4">
      <w:pPr>
        <w:keepNext/>
        <w:jc w:val="center"/>
      </w:pPr>
      <w:r>
        <w:rPr>
          <w:noProof/>
        </w:rPr>
        <w:drawing>
          <wp:inline distT="0" distB="0" distL="0" distR="0" wp14:anchorId="7B0EDD6E" wp14:editId="2F26320A">
            <wp:extent cx="1384300" cy="2301243"/>
            <wp:effectExtent l="0" t="0" r="635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03553" cy="2333249"/>
                    </a:xfrm>
                    <a:prstGeom prst="rect">
                      <a:avLst/>
                    </a:prstGeom>
                    <a:noFill/>
                    <a:ln>
                      <a:noFill/>
                    </a:ln>
                  </pic:spPr>
                </pic:pic>
              </a:graphicData>
            </a:graphic>
          </wp:inline>
        </w:drawing>
      </w:r>
    </w:p>
    <w:p w14:paraId="00C6E8E8" w14:textId="41C34E07" w:rsidR="00FD1783" w:rsidRDefault="00D878A4" w:rsidP="00D878A4">
      <w:pPr>
        <w:pStyle w:val="Caption"/>
        <w:jc w:val="center"/>
      </w:pPr>
      <w:bookmarkStart w:id="83" w:name="_Toc38480751"/>
      <w:r>
        <w:t xml:space="preserve">Figure </w:t>
      </w:r>
      <w:fldSimple w:instr=" SEQ Figure \* ARABIC ">
        <w:r w:rsidR="00ED4167">
          <w:rPr>
            <w:noProof/>
          </w:rPr>
          <w:t>16</w:t>
        </w:r>
        <w:bookmarkEnd w:id="83"/>
      </w:fldSimple>
    </w:p>
    <w:p w14:paraId="12B275D4" w14:textId="3B4451DC" w:rsidR="00FD1783" w:rsidRDefault="00FD1783" w:rsidP="00FD1783">
      <w:r>
        <w:t xml:space="preserve">And pressing repeatedly on the Build number </w:t>
      </w:r>
    </w:p>
    <w:p w14:paraId="10EF444B" w14:textId="77777777" w:rsidR="00D878A4" w:rsidRDefault="00FD1783" w:rsidP="00D878A4">
      <w:pPr>
        <w:keepNext/>
        <w:jc w:val="center"/>
      </w:pPr>
      <w:r>
        <w:rPr>
          <w:noProof/>
        </w:rPr>
        <w:drawing>
          <wp:inline distT="0" distB="0" distL="0" distR="0" wp14:anchorId="3E4DD447" wp14:editId="3A580573">
            <wp:extent cx="1733427" cy="236855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17805"/>
                    <a:stretch/>
                  </pic:blipFill>
                  <pic:spPr bwMode="auto">
                    <a:xfrm>
                      <a:off x="0" y="0"/>
                      <a:ext cx="1740329" cy="2377980"/>
                    </a:xfrm>
                    <a:prstGeom prst="rect">
                      <a:avLst/>
                    </a:prstGeom>
                    <a:noFill/>
                    <a:ln>
                      <a:noFill/>
                    </a:ln>
                    <a:extLst>
                      <a:ext uri="{53640926-AAD7-44D8-BBD7-CCE9431645EC}">
                        <a14:shadowObscured xmlns:a14="http://schemas.microsoft.com/office/drawing/2010/main"/>
                      </a:ext>
                    </a:extLst>
                  </pic:spPr>
                </pic:pic>
              </a:graphicData>
            </a:graphic>
          </wp:inline>
        </w:drawing>
      </w:r>
    </w:p>
    <w:p w14:paraId="47054042" w14:textId="641824AF" w:rsidR="00FD1783" w:rsidRDefault="00D878A4" w:rsidP="00D878A4">
      <w:pPr>
        <w:pStyle w:val="Caption"/>
        <w:jc w:val="center"/>
      </w:pPr>
      <w:bookmarkStart w:id="84" w:name="_Toc38480752"/>
      <w:r>
        <w:t xml:space="preserve">Figure </w:t>
      </w:r>
      <w:fldSimple w:instr=" SEQ Figure \* ARABIC ">
        <w:r w:rsidR="00ED4167">
          <w:rPr>
            <w:noProof/>
          </w:rPr>
          <w:t>17</w:t>
        </w:r>
        <w:bookmarkEnd w:id="84"/>
      </w:fldSimple>
    </w:p>
    <w:p w14:paraId="3C52DBD6" w14:textId="35F7599E" w:rsidR="00FD1783" w:rsidRDefault="00FD1783" w:rsidP="00FD1783">
      <w:r>
        <w:lastRenderedPageBreak/>
        <w:t>If performed correctly</w:t>
      </w:r>
      <w:r w:rsidR="00F044CF">
        <w:t>,</w:t>
      </w:r>
      <w:r>
        <w:t xml:space="preserve"> a countdown should begin with each press resulting in a message confirming you to be a developer and giving a new subcategory in settings for development tools.</w:t>
      </w:r>
    </w:p>
    <w:p w14:paraId="045F026A" w14:textId="77777777" w:rsidR="00D878A4" w:rsidRDefault="00FD1783" w:rsidP="00D878A4">
      <w:pPr>
        <w:keepNext/>
        <w:jc w:val="center"/>
      </w:pPr>
      <w:r>
        <w:rPr>
          <w:noProof/>
        </w:rPr>
        <w:drawing>
          <wp:inline distT="0" distB="0" distL="0" distR="0" wp14:anchorId="7713C05A" wp14:editId="13532102">
            <wp:extent cx="1625600" cy="2698914"/>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29259" cy="2704988"/>
                    </a:xfrm>
                    <a:prstGeom prst="rect">
                      <a:avLst/>
                    </a:prstGeom>
                    <a:noFill/>
                    <a:ln>
                      <a:noFill/>
                    </a:ln>
                  </pic:spPr>
                </pic:pic>
              </a:graphicData>
            </a:graphic>
          </wp:inline>
        </w:drawing>
      </w:r>
    </w:p>
    <w:p w14:paraId="4BEC3DED" w14:textId="2DA58D85" w:rsidR="00D878A4" w:rsidRDefault="00D878A4" w:rsidP="00D878A4">
      <w:pPr>
        <w:pStyle w:val="Caption"/>
        <w:jc w:val="center"/>
      </w:pPr>
      <w:bookmarkStart w:id="85" w:name="_Toc38480753"/>
      <w:r>
        <w:t xml:space="preserve">Figure </w:t>
      </w:r>
      <w:fldSimple w:instr=" SEQ Figure \* ARABIC ">
        <w:r w:rsidR="00ED4167">
          <w:rPr>
            <w:noProof/>
          </w:rPr>
          <w:t>18</w:t>
        </w:r>
        <w:bookmarkEnd w:id="85"/>
      </w:fldSimple>
    </w:p>
    <w:p w14:paraId="667BB5B4" w14:textId="77777777" w:rsidR="00D878A4" w:rsidRDefault="00FD1783" w:rsidP="00D878A4">
      <w:pPr>
        <w:keepNext/>
        <w:jc w:val="center"/>
      </w:pPr>
      <w:r>
        <w:rPr>
          <w:noProof/>
        </w:rPr>
        <w:drawing>
          <wp:inline distT="0" distB="0" distL="0" distR="0" wp14:anchorId="6D8183B2" wp14:editId="38F14A27">
            <wp:extent cx="1614027" cy="2679700"/>
            <wp:effectExtent l="0" t="0" r="571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32092" cy="2709692"/>
                    </a:xfrm>
                    <a:prstGeom prst="rect">
                      <a:avLst/>
                    </a:prstGeom>
                    <a:noFill/>
                    <a:ln>
                      <a:noFill/>
                    </a:ln>
                  </pic:spPr>
                </pic:pic>
              </a:graphicData>
            </a:graphic>
          </wp:inline>
        </w:drawing>
      </w:r>
    </w:p>
    <w:p w14:paraId="6BEDF4E6" w14:textId="47E620F5" w:rsidR="00FD1783" w:rsidRDefault="00D878A4" w:rsidP="00D878A4">
      <w:pPr>
        <w:pStyle w:val="Caption"/>
        <w:jc w:val="center"/>
      </w:pPr>
      <w:bookmarkStart w:id="86" w:name="_Toc38480754"/>
      <w:r>
        <w:t xml:space="preserve">Figure </w:t>
      </w:r>
      <w:fldSimple w:instr=" SEQ Figure \* ARABIC ">
        <w:r w:rsidR="00ED4167">
          <w:rPr>
            <w:noProof/>
          </w:rPr>
          <w:t>19</w:t>
        </w:r>
        <w:bookmarkEnd w:id="86"/>
      </w:fldSimple>
    </w:p>
    <w:p w14:paraId="23E97163" w14:textId="06B1724E" w:rsidR="00FD1783" w:rsidRDefault="00FD1783" w:rsidP="00FD1783">
      <w:r>
        <w:t xml:space="preserve">In the Developer options menu, the function ‘USB debugging’ needs to be enabled </w:t>
      </w:r>
    </w:p>
    <w:p w14:paraId="2773BB14" w14:textId="77777777" w:rsidR="00D878A4" w:rsidRDefault="00FD1783" w:rsidP="00D878A4">
      <w:pPr>
        <w:keepNext/>
        <w:jc w:val="center"/>
      </w:pPr>
      <w:r>
        <w:rPr>
          <w:noProof/>
        </w:rPr>
        <w:lastRenderedPageBreak/>
        <w:drawing>
          <wp:inline distT="0" distB="0" distL="0" distR="0" wp14:anchorId="451F83ED" wp14:editId="65EB9F34">
            <wp:extent cx="1574800" cy="2614573"/>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81059" cy="2624965"/>
                    </a:xfrm>
                    <a:prstGeom prst="rect">
                      <a:avLst/>
                    </a:prstGeom>
                    <a:noFill/>
                    <a:ln>
                      <a:noFill/>
                    </a:ln>
                  </pic:spPr>
                </pic:pic>
              </a:graphicData>
            </a:graphic>
          </wp:inline>
        </w:drawing>
      </w:r>
    </w:p>
    <w:p w14:paraId="690EA627" w14:textId="3E9A3030" w:rsidR="00FD1783" w:rsidRDefault="00D878A4" w:rsidP="00D878A4">
      <w:pPr>
        <w:pStyle w:val="Caption"/>
        <w:jc w:val="center"/>
      </w:pPr>
      <w:bookmarkStart w:id="87" w:name="_Toc38480755"/>
      <w:r>
        <w:t xml:space="preserve">Figure </w:t>
      </w:r>
      <w:fldSimple w:instr=" SEQ Figure \* ARABIC ">
        <w:r w:rsidR="00ED4167">
          <w:rPr>
            <w:noProof/>
          </w:rPr>
          <w:t>20</w:t>
        </w:r>
        <w:bookmarkEnd w:id="87"/>
      </w:fldSimple>
    </w:p>
    <w:p w14:paraId="09DDB552" w14:textId="42DBC3FF" w:rsidR="003E0CC3" w:rsidRDefault="000D5269" w:rsidP="003E0CC3">
      <w:pPr>
        <w:keepNext/>
        <w:rPr>
          <w:noProof/>
        </w:rPr>
      </w:pPr>
      <w:r>
        <w:t xml:space="preserve">Once this is done the device can be connected to a machine running </w:t>
      </w:r>
      <w:r w:rsidR="00662878">
        <w:t>Android</w:t>
      </w:r>
      <w:r>
        <w:t xml:space="preserve"> Studio and should appear as a deployable test device.</w:t>
      </w:r>
      <w:r w:rsidRPr="000D5269">
        <w:rPr>
          <w:noProof/>
        </w:rPr>
        <w:t xml:space="preserve"> </w:t>
      </w:r>
    </w:p>
    <w:p w14:paraId="0166886A" w14:textId="27FC01CC" w:rsidR="00D878A4" w:rsidRDefault="000D5269" w:rsidP="003E0CC3">
      <w:pPr>
        <w:keepNext/>
        <w:jc w:val="center"/>
      </w:pPr>
      <w:r>
        <w:rPr>
          <w:noProof/>
        </w:rPr>
        <w:drawing>
          <wp:inline distT="0" distB="0" distL="0" distR="0" wp14:anchorId="0C122AD6" wp14:editId="30020CFD">
            <wp:extent cx="4902200" cy="275781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08853" cy="2761558"/>
                    </a:xfrm>
                    <a:prstGeom prst="rect">
                      <a:avLst/>
                    </a:prstGeom>
                    <a:noFill/>
                    <a:ln>
                      <a:noFill/>
                    </a:ln>
                  </pic:spPr>
                </pic:pic>
              </a:graphicData>
            </a:graphic>
          </wp:inline>
        </w:drawing>
      </w:r>
    </w:p>
    <w:p w14:paraId="39DFC8F5" w14:textId="39F95311" w:rsidR="00FD1783" w:rsidRDefault="00D878A4" w:rsidP="00D878A4">
      <w:pPr>
        <w:pStyle w:val="Caption"/>
        <w:jc w:val="center"/>
      </w:pPr>
      <w:bookmarkStart w:id="88" w:name="_Toc38480756"/>
      <w:r>
        <w:t xml:space="preserve">Figure </w:t>
      </w:r>
      <w:fldSimple w:instr=" SEQ Figure \* ARABIC ">
        <w:r w:rsidR="00ED4167">
          <w:rPr>
            <w:noProof/>
          </w:rPr>
          <w:t>21</w:t>
        </w:r>
        <w:bookmarkEnd w:id="88"/>
      </w:fldSimple>
    </w:p>
    <w:p w14:paraId="23A737D0" w14:textId="0A63C770" w:rsidR="004310B6" w:rsidRDefault="004310B6" w:rsidP="00B74EFF">
      <w:r>
        <w:t>For purposes of testing the IDE and its debugging tools this worked with the application being deployed to a test device (LG G5 mobile phone)</w:t>
      </w:r>
      <w:r w:rsidR="000D5269">
        <w:t>.</w:t>
      </w:r>
    </w:p>
    <w:p w14:paraId="65216FC1" w14:textId="1D96E2EE" w:rsidR="00985949" w:rsidRDefault="00654E0B" w:rsidP="00985949">
      <w:pPr>
        <w:pStyle w:val="Heading2"/>
      </w:pPr>
      <w:bookmarkStart w:id="89" w:name="_Toc38493020"/>
      <w:r>
        <w:t>9</w:t>
      </w:r>
      <w:r w:rsidR="00E9168B">
        <w:t xml:space="preserve">.4 </w:t>
      </w:r>
      <w:r w:rsidR="00985949">
        <w:t>Database</w:t>
      </w:r>
      <w:bookmarkEnd w:id="89"/>
      <w:r w:rsidR="00985949">
        <w:t xml:space="preserve"> </w:t>
      </w:r>
    </w:p>
    <w:p w14:paraId="614943AB" w14:textId="71AB0E49" w:rsidR="00985949" w:rsidRDefault="00470ADF" w:rsidP="00985949">
      <w:r>
        <w:t xml:space="preserve">Next a MySQL server was created using the </w:t>
      </w:r>
      <w:r w:rsidRPr="00470ADF">
        <w:t>WampServer</w:t>
      </w:r>
      <w:r>
        <w:t xml:space="preserve"> software stack available</w:t>
      </w:r>
      <w:r w:rsidR="006B0CC1">
        <w:t xml:space="preserve"> here</w:t>
      </w:r>
      <w:r>
        <w:t xml:space="preserve">. In order to achieve this the software should be downloaded onto a PC on the same network as </w:t>
      </w:r>
      <w:r w:rsidR="00F92811">
        <w:t>the target</w:t>
      </w:r>
      <w:r>
        <w:t xml:space="preserve">. Once installed opening a browser and directing it to the Localhost via the loopback function – commonly found by using the IP address 127.0.0.1 will bring you to the main controls for </w:t>
      </w:r>
      <w:proofErr w:type="spellStart"/>
      <w:r>
        <w:t>Wamp</w:t>
      </w:r>
      <w:proofErr w:type="spellEnd"/>
      <w:r>
        <w:t xml:space="preserve">. </w:t>
      </w:r>
      <w:r w:rsidR="00985949">
        <w:t xml:space="preserve">         </w:t>
      </w:r>
    </w:p>
    <w:p w14:paraId="5592571A" w14:textId="185A750D" w:rsidR="00D878A4" w:rsidRDefault="00470ADF" w:rsidP="00985949">
      <w:pPr>
        <w:jc w:val="center"/>
      </w:pPr>
      <w:r>
        <w:rPr>
          <w:noProof/>
        </w:rPr>
        <w:lastRenderedPageBreak/>
        <w:drawing>
          <wp:inline distT="0" distB="0" distL="0" distR="0" wp14:anchorId="0BFF9DC9" wp14:editId="7A32A321">
            <wp:extent cx="4693920" cy="2525178"/>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b="4374"/>
                    <a:stretch/>
                  </pic:blipFill>
                  <pic:spPr bwMode="auto">
                    <a:xfrm>
                      <a:off x="0" y="0"/>
                      <a:ext cx="4767148" cy="2564573"/>
                    </a:xfrm>
                    <a:prstGeom prst="rect">
                      <a:avLst/>
                    </a:prstGeom>
                    <a:noFill/>
                    <a:ln>
                      <a:noFill/>
                    </a:ln>
                    <a:extLst>
                      <a:ext uri="{53640926-AAD7-44D8-BBD7-CCE9431645EC}">
                        <a14:shadowObscured xmlns:a14="http://schemas.microsoft.com/office/drawing/2010/main"/>
                      </a:ext>
                    </a:extLst>
                  </pic:spPr>
                </pic:pic>
              </a:graphicData>
            </a:graphic>
          </wp:inline>
        </w:drawing>
      </w:r>
    </w:p>
    <w:p w14:paraId="5ADD746A" w14:textId="05567A9E" w:rsidR="00470ADF" w:rsidRDefault="00D878A4" w:rsidP="00D878A4">
      <w:pPr>
        <w:pStyle w:val="Caption"/>
        <w:jc w:val="center"/>
      </w:pPr>
      <w:bookmarkStart w:id="90" w:name="_Toc38480757"/>
      <w:r>
        <w:t xml:space="preserve">Figure </w:t>
      </w:r>
      <w:fldSimple w:instr=" SEQ Figure \* ARABIC ">
        <w:r w:rsidR="00ED4167">
          <w:rPr>
            <w:noProof/>
          </w:rPr>
          <w:t>22</w:t>
        </w:r>
        <w:bookmarkEnd w:id="90"/>
      </w:fldSimple>
    </w:p>
    <w:p w14:paraId="01F54B9A" w14:textId="1AAC5530" w:rsidR="00470ADF" w:rsidRDefault="00470ADF" w:rsidP="00470ADF">
      <w:r>
        <w:t xml:space="preserve">From this the phpMyAdmin link was pressed, this asked us to log in and select what type of database is to be used, in our case we </w:t>
      </w:r>
      <w:r w:rsidR="00C15D65">
        <w:t xml:space="preserve">will use MySQL rather than MariaDB and the default username and password combination. At this point it is worth checking that both the computer and mobile device being used are on the same subnet and to edit the </w:t>
      </w:r>
      <w:proofErr w:type="spellStart"/>
      <w:r w:rsidR="00C15D65" w:rsidRPr="00C15D65">
        <w:t>httpd.conf</w:t>
      </w:r>
      <w:proofErr w:type="spellEnd"/>
      <w:r w:rsidR="00C15D65">
        <w:t xml:space="preserve"> file in </w:t>
      </w:r>
      <w:proofErr w:type="spellStart"/>
      <w:r w:rsidR="00C15D65">
        <w:t>Wamp</w:t>
      </w:r>
      <w:proofErr w:type="spellEnd"/>
      <w:r w:rsidR="00C15D65">
        <w:t xml:space="preserve"> to enable connections from </w:t>
      </w:r>
      <w:r w:rsidR="00A52F7B">
        <w:t xml:space="preserve">other IP addresses. This is accomplished by editing the listen lines (in this case line 70-71) to the following – </w:t>
      </w:r>
    </w:p>
    <w:p w14:paraId="36600808" w14:textId="77777777" w:rsidR="00A52F7B" w:rsidRDefault="00A52F7B" w:rsidP="00A52F7B">
      <w:r>
        <w:t>Listen 0.0.0.0:80</w:t>
      </w:r>
    </w:p>
    <w:p w14:paraId="699DD727" w14:textId="2492696F" w:rsidR="00A52F7B" w:rsidRDefault="00A52F7B" w:rsidP="00A52F7B">
      <w:r>
        <w:t xml:space="preserve">Listen </w:t>
      </w:r>
      <w:proofErr w:type="gramStart"/>
      <w:r>
        <w:t>[::</w:t>
      </w:r>
      <w:proofErr w:type="gramEnd"/>
      <w:r>
        <w:t>0]:80</w:t>
      </w:r>
    </w:p>
    <w:p w14:paraId="1FE38CB6" w14:textId="74DD4327" w:rsidR="00A52F7B" w:rsidRDefault="00A52F7B" w:rsidP="00A52F7B">
      <w:r>
        <w:t xml:space="preserve">This will allow connections from port 80 from other IP addresses. Doing this at this stage will significantly cut down troubleshooting </w:t>
      </w:r>
      <w:r w:rsidR="004E4D14">
        <w:t>later</w:t>
      </w:r>
      <w:r>
        <w:t xml:space="preserve">. </w:t>
      </w:r>
    </w:p>
    <w:p w14:paraId="32713D15" w14:textId="41804E20" w:rsidR="00A52F7B" w:rsidRDefault="00A52F7B" w:rsidP="00A52F7B">
      <w:r>
        <w:t xml:space="preserve">After doing this the </w:t>
      </w:r>
      <w:proofErr w:type="spellStart"/>
      <w:r>
        <w:t>Wampserver</w:t>
      </w:r>
      <w:proofErr w:type="spellEnd"/>
      <w:r>
        <w:t xml:space="preserve"> should be restarted before proceeding. </w:t>
      </w:r>
    </w:p>
    <w:p w14:paraId="7242031B" w14:textId="36F7AC6C" w:rsidR="00A52F7B" w:rsidRDefault="00A52F7B" w:rsidP="00A52F7B">
      <w:r>
        <w:t xml:space="preserve">From phpMyAdmin the ‘databases’ link should be </w:t>
      </w:r>
      <w:r w:rsidR="004E4D14">
        <w:t>clicked,</w:t>
      </w:r>
      <w:r>
        <w:t xml:space="preserve"> and a new database created. </w:t>
      </w:r>
      <w:r w:rsidR="00FB2E9F">
        <w:t xml:space="preserve">For this project a database called </w:t>
      </w:r>
      <w:proofErr w:type="spellStart"/>
      <w:r w:rsidR="00FB2E9F">
        <w:t>fyppowerbandXXX</w:t>
      </w:r>
      <w:proofErr w:type="spellEnd"/>
      <w:r w:rsidR="00FB2E9F">
        <w:t xml:space="preserve"> will be used (the XXX to be replaced by a version number). In this database a table called users is created with the fields –</w:t>
      </w:r>
    </w:p>
    <w:tbl>
      <w:tblPr>
        <w:tblStyle w:val="TableGrid"/>
        <w:tblW w:w="0" w:type="auto"/>
        <w:tblLook w:val="04A0" w:firstRow="1" w:lastRow="0" w:firstColumn="1" w:lastColumn="0" w:noHBand="0" w:noVBand="1"/>
      </w:tblPr>
      <w:tblGrid>
        <w:gridCol w:w="1980"/>
        <w:gridCol w:w="7370"/>
      </w:tblGrid>
      <w:tr w:rsidR="00FB2E9F" w14:paraId="44478797" w14:textId="77777777" w:rsidTr="00FB2E9F">
        <w:tc>
          <w:tcPr>
            <w:tcW w:w="1980" w:type="dxa"/>
          </w:tcPr>
          <w:p w14:paraId="601CF601" w14:textId="3E281ABF" w:rsidR="00FB2E9F" w:rsidRDefault="00FB2E9F" w:rsidP="00A52F7B">
            <w:r>
              <w:t>ID</w:t>
            </w:r>
          </w:p>
        </w:tc>
        <w:tc>
          <w:tcPr>
            <w:tcW w:w="7370" w:type="dxa"/>
          </w:tcPr>
          <w:p w14:paraId="5216805E" w14:textId="0429E65F" w:rsidR="00FB2E9F" w:rsidRDefault="00FB2E9F" w:rsidP="00A52F7B">
            <w:r>
              <w:t xml:space="preserve">This is the primary key and as such is also the unique number for each user </w:t>
            </w:r>
          </w:p>
        </w:tc>
      </w:tr>
      <w:tr w:rsidR="00FB2E9F" w14:paraId="337DC36A" w14:textId="77777777" w:rsidTr="00FB2E9F">
        <w:tc>
          <w:tcPr>
            <w:tcW w:w="1980" w:type="dxa"/>
          </w:tcPr>
          <w:p w14:paraId="072985D9" w14:textId="131A41E7" w:rsidR="00FB2E9F" w:rsidRDefault="00FB2E9F" w:rsidP="00A52F7B">
            <w:r>
              <w:t>Forename</w:t>
            </w:r>
          </w:p>
        </w:tc>
        <w:tc>
          <w:tcPr>
            <w:tcW w:w="7370" w:type="dxa"/>
          </w:tcPr>
          <w:p w14:paraId="5F008F13" w14:textId="2B24F0CE" w:rsidR="00FB2E9F" w:rsidRDefault="00FB2E9F" w:rsidP="00A52F7B">
            <w:r>
              <w:t xml:space="preserve">User forename </w:t>
            </w:r>
          </w:p>
        </w:tc>
      </w:tr>
      <w:tr w:rsidR="00FB2E9F" w14:paraId="1EC3F8AF" w14:textId="77777777" w:rsidTr="00FB2E9F">
        <w:tc>
          <w:tcPr>
            <w:tcW w:w="1980" w:type="dxa"/>
          </w:tcPr>
          <w:p w14:paraId="7ABE887B" w14:textId="7CB70E75" w:rsidR="00FB2E9F" w:rsidRDefault="00FB2E9F" w:rsidP="00A52F7B">
            <w:r>
              <w:t>Surname</w:t>
            </w:r>
          </w:p>
        </w:tc>
        <w:tc>
          <w:tcPr>
            <w:tcW w:w="7370" w:type="dxa"/>
          </w:tcPr>
          <w:p w14:paraId="7A86C1C1" w14:textId="27FBC4DF" w:rsidR="00FB2E9F" w:rsidRDefault="00FB2E9F" w:rsidP="00A52F7B">
            <w:r>
              <w:t>User surname</w:t>
            </w:r>
          </w:p>
        </w:tc>
      </w:tr>
      <w:tr w:rsidR="00FB2E9F" w14:paraId="23248F10" w14:textId="77777777" w:rsidTr="00FB2E9F">
        <w:tc>
          <w:tcPr>
            <w:tcW w:w="1980" w:type="dxa"/>
          </w:tcPr>
          <w:p w14:paraId="5F2816E2" w14:textId="5168F915" w:rsidR="00FB2E9F" w:rsidRDefault="00FB2E9F" w:rsidP="00A52F7B">
            <w:proofErr w:type="spellStart"/>
            <w:r>
              <w:t>Bandstatus</w:t>
            </w:r>
            <w:proofErr w:type="spellEnd"/>
          </w:p>
        </w:tc>
        <w:tc>
          <w:tcPr>
            <w:tcW w:w="7370" w:type="dxa"/>
          </w:tcPr>
          <w:p w14:paraId="2002B69E" w14:textId="40C83D66" w:rsidR="00FB2E9F" w:rsidRDefault="00FB2E9F" w:rsidP="00A52F7B">
            <w:r>
              <w:t xml:space="preserve">This is a number to be used as a Boolean to enable/disable the band </w:t>
            </w:r>
          </w:p>
        </w:tc>
      </w:tr>
      <w:tr w:rsidR="00FB2E9F" w14:paraId="640661C5" w14:textId="77777777" w:rsidTr="00FB2E9F">
        <w:tc>
          <w:tcPr>
            <w:tcW w:w="1980" w:type="dxa"/>
          </w:tcPr>
          <w:p w14:paraId="4C910D1D" w14:textId="56F2F700" w:rsidR="00FB2E9F" w:rsidRDefault="00FB2E9F" w:rsidP="00A52F7B">
            <w:proofErr w:type="spellStart"/>
            <w:r>
              <w:t>Created_at</w:t>
            </w:r>
            <w:proofErr w:type="spellEnd"/>
          </w:p>
        </w:tc>
        <w:tc>
          <w:tcPr>
            <w:tcW w:w="7370" w:type="dxa"/>
          </w:tcPr>
          <w:p w14:paraId="73B0E321" w14:textId="49EA16A2" w:rsidR="00FB2E9F" w:rsidRDefault="00FB2E9F" w:rsidP="00A52F7B">
            <w:r>
              <w:t xml:space="preserve">For testing </w:t>
            </w:r>
          </w:p>
        </w:tc>
      </w:tr>
      <w:tr w:rsidR="00FB2E9F" w14:paraId="055B8D7D" w14:textId="77777777" w:rsidTr="00FB2E9F">
        <w:tc>
          <w:tcPr>
            <w:tcW w:w="1980" w:type="dxa"/>
          </w:tcPr>
          <w:p w14:paraId="63E1BB46" w14:textId="0FC21062" w:rsidR="00FB2E9F" w:rsidRDefault="00FB2E9F" w:rsidP="00A52F7B">
            <w:proofErr w:type="spellStart"/>
            <w:r>
              <w:t>Updated_at</w:t>
            </w:r>
            <w:proofErr w:type="spellEnd"/>
          </w:p>
        </w:tc>
        <w:tc>
          <w:tcPr>
            <w:tcW w:w="7370" w:type="dxa"/>
          </w:tcPr>
          <w:p w14:paraId="65DA5E2B" w14:textId="66FBFCEB" w:rsidR="00FB2E9F" w:rsidRDefault="00FB2E9F" w:rsidP="00D878A4">
            <w:pPr>
              <w:keepNext/>
            </w:pPr>
            <w:r>
              <w:t xml:space="preserve">For testing </w:t>
            </w:r>
          </w:p>
        </w:tc>
      </w:tr>
    </w:tbl>
    <w:p w14:paraId="456FE939" w14:textId="78020D57" w:rsidR="00FB2E9F" w:rsidRDefault="00D878A4" w:rsidP="00D878A4">
      <w:pPr>
        <w:pStyle w:val="Caption"/>
      </w:pPr>
      <w:r>
        <w:t xml:space="preserve">Table </w:t>
      </w:r>
      <w:fldSimple w:instr=" SEQ Table \* ARABIC ">
        <w:r>
          <w:rPr>
            <w:noProof/>
          </w:rPr>
          <w:t>11</w:t>
        </w:r>
      </w:fldSimple>
    </w:p>
    <w:p w14:paraId="1AA7D325" w14:textId="2C263217" w:rsidR="00FD1C02" w:rsidRDefault="00FB2E9F" w:rsidP="00A52F7B">
      <w:r>
        <w:t>Once this is created</w:t>
      </w:r>
      <w:r w:rsidR="00FD1C02">
        <w:t xml:space="preserve"> the ability to connect to it should be tested</w:t>
      </w:r>
      <w:r w:rsidR="00F044CF">
        <w:t xml:space="preserve"> and</w:t>
      </w:r>
      <w:r w:rsidR="00FD1C02">
        <w:t xml:space="preserve"> to do this a php file included with </w:t>
      </w:r>
      <w:proofErr w:type="spellStart"/>
      <w:r w:rsidR="00FD1C02">
        <w:t>Wamp</w:t>
      </w:r>
      <w:proofErr w:type="spellEnd"/>
      <w:r w:rsidR="00FD1C02">
        <w:t xml:space="preserve"> is used. This is accomplished by typing the following into a web browser– </w:t>
      </w:r>
    </w:p>
    <w:p w14:paraId="20AAE23F" w14:textId="3854AF14" w:rsidR="00FD1C02" w:rsidRDefault="00FD1C02" w:rsidP="00A52F7B">
      <w:r>
        <w:t>IP ADDRESS OF WAMP/</w:t>
      </w:r>
      <w:proofErr w:type="spellStart"/>
      <w:r>
        <w:t>testm</w:t>
      </w:r>
      <w:r w:rsidR="00A31665">
        <w:t>y</w:t>
      </w:r>
      <w:r>
        <w:t>sql.php</w:t>
      </w:r>
      <w:proofErr w:type="spellEnd"/>
      <w:r>
        <w:t xml:space="preserve"> </w:t>
      </w:r>
    </w:p>
    <w:p w14:paraId="1C218283" w14:textId="21271E6A" w:rsidR="00FD1C02" w:rsidRDefault="00FD1C02" w:rsidP="00A52F7B">
      <w:r>
        <w:t xml:space="preserve">And should provide this output – </w:t>
      </w:r>
    </w:p>
    <w:p w14:paraId="2C278315" w14:textId="77777777" w:rsidR="00D878A4" w:rsidRDefault="00FD1C02" w:rsidP="00D878A4">
      <w:pPr>
        <w:keepNext/>
        <w:jc w:val="center"/>
      </w:pPr>
      <w:r>
        <w:rPr>
          <w:noProof/>
        </w:rPr>
        <w:lastRenderedPageBreak/>
        <w:drawing>
          <wp:inline distT="0" distB="0" distL="0" distR="0" wp14:anchorId="6824DA37" wp14:editId="4F0622C9">
            <wp:extent cx="2889250" cy="1308100"/>
            <wp:effectExtent l="0" t="0" r="63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89250" cy="1308100"/>
                    </a:xfrm>
                    <a:prstGeom prst="rect">
                      <a:avLst/>
                    </a:prstGeom>
                    <a:noFill/>
                    <a:ln>
                      <a:noFill/>
                    </a:ln>
                  </pic:spPr>
                </pic:pic>
              </a:graphicData>
            </a:graphic>
          </wp:inline>
        </w:drawing>
      </w:r>
    </w:p>
    <w:p w14:paraId="011A5625" w14:textId="653A7FBA" w:rsidR="00FD1C02" w:rsidRDefault="00D878A4" w:rsidP="00D878A4">
      <w:pPr>
        <w:pStyle w:val="Caption"/>
        <w:jc w:val="center"/>
      </w:pPr>
      <w:bookmarkStart w:id="91" w:name="_Toc38480758"/>
      <w:r>
        <w:t xml:space="preserve">Figure </w:t>
      </w:r>
      <w:fldSimple w:instr=" SEQ Figure \* ARABIC ">
        <w:r w:rsidR="00ED4167">
          <w:rPr>
            <w:noProof/>
          </w:rPr>
          <w:t>23</w:t>
        </w:r>
        <w:bookmarkEnd w:id="91"/>
      </w:fldSimple>
    </w:p>
    <w:p w14:paraId="79FCFE2A" w14:textId="03A91052" w:rsidR="00FD1C02" w:rsidRDefault="00FD1C02" w:rsidP="00FD1C02">
      <w:r>
        <w:t xml:space="preserve">Note the database type is not relevant here as this just shows the network is allowing communication. </w:t>
      </w:r>
    </w:p>
    <w:p w14:paraId="07E3B97D" w14:textId="67E76819" w:rsidR="003E0CC3" w:rsidRDefault="003E0CC3" w:rsidP="00FD1C02">
      <w:r>
        <w:t xml:space="preserve">At this point we should have a working Database…… that we have no way of interacting with. </w:t>
      </w:r>
    </w:p>
    <w:p w14:paraId="33916558" w14:textId="67F34315" w:rsidR="003E0CC3" w:rsidRDefault="00654E0B" w:rsidP="003E0CC3">
      <w:pPr>
        <w:pStyle w:val="Heading3"/>
      </w:pPr>
      <w:bookmarkStart w:id="92" w:name="_Toc38493021"/>
      <w:r>
        <w:t>9</w:t>
      </w:r>
      <w:r w:rsidR="00E9168B">
        <w:t xml:space="preserve">.4.1 </w:t>
      </w:r>
      <w:r w:rsidR="003E0CC3">
        <w:t>PHP Scripts</w:t>
      </w:r>
      <w:bookmarkEnd w:id="92"/>
      <w:r w:rsidR="003E0CC3">
        <w:t xml:space="preserve"> </w:t>
      </w:r>
    </w:p>
    <w:p w14:paraId="2513A534" w14:textId="4F760153" w:rsidR="003E0CC3" w:rsidRDefault="003E0CC3" w:rsidP="003E0CC3">
      <w:r>
        <w:t xml:space="preserve">In order to be able to interact with the database we will invoke scripts written in PHP. PHP is a recursive acronym </w:t>
      </w:r>
      <w:r w:rsidR="003E2CC2">
        <w:t xml:space="preserve">for - </w:t>
      </w:r>
      <w:r w:rsidR="003E2CC2" w:rsidRPr="003E2CC2">
        <w:rPr>
          <w:b/>
          <w:bCs/>
        </w:rPr>
        <w:t>P</w:t>
      </w:r>
      <w:r w:rsidR="003E2CC2">
        <w:t>hp</w:t>
      </w:r>
      <w:r w:rsidR="003E2CC2" w:rsidRPr="003E2CC2">
        <w:t xml:space="preserve">: </w:t>
      </w:r>
      <w:r w:rsidR="003E2CC2" w:rsidRPr="003E2CC2">
        <w:rPr>
          <w:b/>
          <w:bCs/>
        </w:rPr>
        <w:t>H</w:t>
      </w:r>
      <w:r w:rsidR="003E2CC2" w:rsidRPr="003E2CC2">
        <w:t xml:space="preserve">ypertext </w:t>
      </w:r>
      <w:r w:rsidR="003E2CC2" w:rsidRPr="003E2CC2">
        <w:rPr>
          <w:b/>
          <w:bCs/>
        </w:rPr>
        <w:t>P</w:t>
      </w:r>
      <w:r w:rsidR="003E2CC2" w:rsidRPr="003E2CC2">
        <w:t>reprocessor</w:t>
      </w:r>
      <w:r w:rsidR="003E2CC2">
        <w:t xml:space="preserve">. This language is used as it is relatively easy to embed into HTML </w:t>
      </w:r>
      <w:r w:rsidR="00C05E80">
        <w:t xml:space="preserve">and pass arguments too. </w:t>
      </w:r>
    </w:p>
    <w:p w14:paraId="7D1DB3CD" w14:textId="7F10C587" w:rsidR="00C05E80" w:rsidRDefault="00C05E80" w:rsidP="003E0CC3">
      <w:r>
        <w:t>A separate script will be written for each function we want to achieve</w:t>
      </w:r>
      <w:r w:rsidR="00F044CF">
        <w:t>. T</w:t>
      </w:r>
      <w:r>
        <w:t xml:space="preserve">he primary functions we need </w:t>
      </w:r>
      <w:r w:rsidR="00357857">
        <w:t xml:space="preserve">are as follows – </w:t>
      </w:r>
    </w:p>
    <w:p w14:paraId="2D1455C2" w14:textId="1977B54E" w:rsidR="00357857" w:rsidRDefault="00357857" w:rsidP="00357857">
      <w:pPr>
        <w:pStyle w:val="ListParagraph"/>
        <w:numPr>
          <w:ilvl w:val="0"/>
          <w:numId w:val="28"/>
        </w:numPr>
      </w:pPr>
      <w:r>
        <w:t xml:space="preserve">Create a user </w:t>
      </w:r>
    </w:p>
    <w:p w14:paraId="65A1BA0E" w14:textId="6C6A7161" w:rsidR="00357857" w:rsidRDefault="00357857" w:rsidP="00357857">
      <w:pPr>
        <w:pStyle w:val="ListParagraph"/>
        <w:numPr>
          <w:ilvl w:val="0"/>
          <w:numId w:val="28"/>
        </w:numPr>
      </w:pPr>
      <w:r>
        <w:t xml:space="preserve">Set a user’s band </w:t>
      </w:r>
    </w:p>
    <w:p w14:paraId="4A8C9205" w14:textId="20731E38" w:rsidR="00357857" w:rsidRDefault="00357857" w:rsidP="00357857">
      <w:pPr>
        <w:pStyle w:val="ListParagraph"/>
        <w:numPr>
          <w:ilvl w:val="0"/>
          <w:numId w:val="28"/>
        </w:numPr>
      </w:pPr>
      <w:r>
        <w:t xml:space="preserve">Unset a user’s band </w:t>
      </w:r>
    </w:p>
    <w:p w14:paraId="7B5B1C9D" w14:textId="1A327EB1" w:rsidR="00357857" w:rsidRDefault="00357857" w:rsidP="00357857">
      <w:r>
        <w:t xml:space="preserve">Additional functions that may be useful include – </w:t>
      </w:r>
    </w:p>
    <w:p w14:paraId="3F9CA1F8" w14:textId="34DB3CF1" w:rsidR="00357857" w:rsidRDefault="00357857" w:rsidP="00357857">
      <w:pPr>
        <w:pStyle w:val="ListParagraph"/>
        <w:numPr>
          <w:ilvl w:val="0"/>
          <w:numId w:val="30"/>
        </w:numPr>
      </w:pPr>
      <w:r>
        <w:t xml:space="preserve">Delete a user </w:t>
      </w:r>
    </w:p>
    <w:p w14:paraId="59BDB7D9" w14:textId="0B6AE47A" w:rsidR="00357857" w:rsidRDefault="00357857" w:rsidP="00357857">
      <w:pPr>
        <w:pStyle w:val="ListParagraph"/>
        <w:numPr>
          <w:ilvl w:val="0"/>
          <w:numId w:val="30"/>
        </w:numPr>
      </w:pPr>
      <w:r>
        <w:t>Search for a user’s details</w:t>
      </w:r>
    </w:p>
    <w:p w14:paraId="1ECBE2E8" w14:textId="73512EFD" w:rsidR="00357857" w:rsidRPr="003E0CC3" w:rsidRDefault="00357857" w:rsidP="00357857">
      <w:proofErr w:type="gramStart"/>
      <w:r>
        <w:t>All of</w:t>
      </w:r>
      <w:proofErr w:type="gramEnd"/>
      <w:r>
        <w:t xml:space="preserve"> these scripts </w:t>
      </w:r>
      <w:r w:rsidR="006F5542">
        <w:t>are</w:t>
      </w:r>
      <w:r>
        <w:t xml:space="preserve"> included in the appendices.</w:t>
      </w:r>
    </w:p>
    <w:p w14:paraId="3B813BFF" w14:textId="77777777" w:rsidR="003E0CC3" w:rsidRDefault="003E0CC3" w:rsidP="00FD1C02"/>
    <w:p w14:paraId="34768998" w14:textId="48BAA595" w:rsidR="000D5269" w:rsidRDefault="00654E0B" w:rsidP="00985949">
      <w:pPr>
        <w:pStyle w:val="Heading2"/>
      </w:pPr>
      <w:bookmarkStart w:id="93" w:name="_Toc38493022"/>
      <w:r>
        <w:t>9</w:t>
      </w:r>
      <w:r w:rsidR="00E9168B">
        <w:t xml:space="preserve">.5 </w:t>
      </w:r>
      <w:r w:rsidR="00662878">
        <w:t>Android</w:t>
      </w:r>
      <w:r w:rsidR="00985949">
        <w:t xml:space="preserve"> App</w:t>
      </w:r>
      <w:bookmarkEnd w:id="93"/>
      <w:r w:rsidR="00985949">
        <w:t xml:space="preserve"> </w:t>
      </w:r>
    </w:p>
    <w:p w14:paraId="71FD672C" w14:textId="7E8597CA" w:rsidR="00A31665" w:rsidRDefault="00A31665" w:rsidP="00A31665">
      <w:r>
        <w:t>Now that the background components are tested and working</w:t>
      </w:r>
      <w:r w:rsidR="00F044CF">
        <w:t>,</w:t>
      </w:r>
      <w:r>
        <w:t xml:space="preserve"> the initial iteration of the </w:t>
      </w:r>
      <w:r w:rsidR="00662878">
        <w:t>Android</w:t>
      </w:r>
      <w:r>
        <w:t xml:space="preserve"> application can be created. From following the </w:t>
      </w:r>
      <w:proofErr w:type="gramStart"/>
      <w:r>
        <w:t xml:space="preserve">aforementioned </w:t>
      </w:r>
      <w:r w:rsidR="000F097D">
        <w:t>tutorial</w:t>
      </w:r>
      <w:proofErr w:type="gramEnd"/>
      <w:r w:rsidR="000F097D">
        <w:t>,</w:t>
      </w:r>
      <w:r>
        <w:t xml:space="preserve"> </w:t>
      </w:r>
      <w:r w:rsidR="006F5542">
        <w:t xml:space="preserve">we found several of its functions to be deprecated, luckily this was found when completing the tutorial and did not require troubleshooting once the main applications was being created. </w:t>
      </w:r>
    </w:p>
    <w:p w14:paraId="7AF13286" w14:textId="04728386" w:rsidR="000F097D" w:rsidRDefault="00720520" w:rsidP="00A31665">
      <w:r>
        <w:t xml:space="preserve">To begin, as with most </w:t>
      </w:r>
      <w:r w:rsidR="00662878">
        <w:t>Android</w:t>
      </w:r>
      <w:r>
        <w:t xml:space="preserve"> apps we started with a main page, the code for this is in the class ‘MainScreenActivity.java’ and its respective layout ‘main_screen.xml’. This </w:t>
      </w:r>
      <w:r w:rsidR="000F097D">
        <w:t xml:space="preserve">page contains the buttons for the main features of the app – primarily ‘Create a User account‘ and ‘Make an alert’ , as this is a prototype application  we also included a button for a development menu giving additional options to deleted a user account and to trigger the band manually (note there are two buttons available as the development board has two easily triggered services connected to LED’s). Screenshots of these are provided below </w:t>
      </w:r>
      <w:r w:rsidR="00951F31">
        <w:t>in figures 2</w:t>
      </w:r>
      <w:r w:rsidR="00646C52">
        <w:t>5</w:t>
      </w:r>
      <w:r w:rsidR="00951F31">
        <w:t xml:space="preserve"> and 2</w:t>
      </w:r>
      <w:r w:rsidR="00646C52">
        <w:t>5</w:t>
      </w:r>
      <w:r w:rsidR="000F097D">
        <w:t>(note that style and placement of buttons maybe subject to changes as development continues)</w:t>
      </w:r>
      <w:r w:rsidR="00951F31">
        <w:t>.</w:t>
      </w:r>
    </w:p>
    <w:p w14:paraId="107970EB" w14:textId="77777777" w:rsidR="00951F31" w:rsidRDefault="000F097D" w:rsidP="00951F31">
      <w:pPr>
        <w:keepNext/>
        <w:jc w:val="center"/>
      </w:pPr>
      <w:r>
        <w:rPr>
          <w:noProof/>
        </w:rPr>
        <w:lastRenderedPageBreak/>
        <w:drawing>
          <wp:inline distT="0" distB="0" distL="0" distR="0" wp14:anchorId="782B789B" wp14:editId="56429C9A">
            <wp:extent cx="1743710" cy="1606163"/>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b="44511"/>
                    <a:stretch/>
                  </pic:blipFill>
                  <pic:spPr bwMode="auto">
                    <a:xfrm>
                      <a:off x="0" y="0"/>
                      <a:ext cx="1754914" cy="1616483"/>
                    </a:xfrm>
                    <a:prstGeom prst="rect">
                      <a:avLst/>
                    </a:prstGeom>
                    <a:noFill/>
                    <a:ln>
                      <a:noFill/>
                    </a:ln>
                    <a:extLst>
                      <a:ext uri="{53640926-AAD7-44D8-BBD7-CCE9431645EC}">
                        <a14:shadowObscured xmlns:a14="http://schemas.microsoft.com/office/drawing/2010/main"/>
                      </a:ext>
                    </a:extLst>
                  </pic:spPr>
                </pic:pic>
              </a:graphicData>
            </a:graphic>
          </wp:inline>
        </w:drawing>
      </w:r>
    </w:p>
    <w:p w14:paraId="1DED9408" w14:textId="19C80B47" w:rsidR="00951F31" w:rsidRDefault="00951F31" w:rsidP="00951F31">
      <w:pPr>
        <w:pStyle w:val="Caption"/>
        <w:jc w:val="center"/>
      </w:pPr>
      <w:bookmarkStart w:id="94" w:name="_Toc38480759"/>
      <w:r>
        <w:t xml:space="preserve">Figure </w:t>
      </w:r>
      <w:fldSimple w:instr=" SEQ Figure \* ARABIC ">
        <w:r w:rsidR="00ED4167">
          <w:rPr>
            <w:noProof/>
          </w:rPr>
          <w:t>24</w:t>
        </w:r>
        <w:bookmarkEnd w:id="94"/>
      </w:fldSimple>
    </w:p>
    <w:p w14:paraId="3BF3F435" w14:textId="77777777" w:rsidR="00951F31" w:rsidRDefault="000F097D" w:rsidP="00951F31">
      <w:pPr>
        <w:keepNext/>
        <w:jc w:val="center"/>
      </w:pPr>
      <w:r>
        <w:rPr>
          <w:noProof/>
        </w:rPr>
        <w:drawing>
          <wp:inline distT="0" distB="0" distL="0" distR="0" wp14:anchorId="6CDD706F" wp14:editId="1D6F19EA">
            <wp:extent cx="1739265" cy="1765190"/>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38861"/>
                    <a:stretch/>
                  </pic:blipFill>
                  <pic:spPr bwMode="auto">
                    <a:xfrm>
                      <a:off x="0" y="0"/>
                      <a:ext cx="1739747" cy="1765679"/>
                    </a:xfrm>
                    <a:prstGeom prst="rect">
                      <a:avLst/>
                    </a:prstGeom>
                    <a:noFill/>
                    <a:ln>
                      <a:noFill/>
                    </a:ln>
                    <a:extLst>
                      <a:ext uri="{53640926-AAD7-44D8-BBD7-CCE9431645EC}">
                        <a14:shadowObscured xmlns:a14="http://schemas.microsoft.com/office/drawing/2010/main"/>
                      </a:ext>
                    </a:extLst>
                  </pic:spPr>
                </pic:pic>
              </a:graphicData>
            </a:graphic>
          </wp:inline>
        </w:drawing>
      </w:r>
    </w:p>
    <w:p w14:paraId="59D20769" w14:textId="4F489CB3" w:rsidR="006F5542" w:rsidRDefault="00951F31" w:rsidP="00951F31">
      <w:pPr>
        <w:pStyle w:val="Caption"/>
        <w:jc w:val="center"/>
      </w:pPr>
      <w:bookmarkStart w:id="95" w:name="_Toc38480760"/>
      <w:r>
        <w:t xml:space="preserve">Figure </w:t>
      </w:r>
      <w:fldSimple w:instr=" SEQ Figure \* ARABIC ">
        <w:r w:rsidR="00ED4167">
          <w:rPr>
            <w:noProof/>
          </w:rPr>
          <w:t>25</w:t>
        </w:r>
        <w:bookmarkEnd w:id="95"/>
      </w:fldSimple>
    </w:p>
    <w:p w14:paraId="58619FDA" w14:textId="4681EF5B" w:rsidR="00951F31" w:rsidRDefault="00951F31" w:rsidP="00951F31">
      <w:r>
        <w:t>When selecting to create a user</w:t>
      </w:r>
      <w:r w:rsidR="00F044CF">
        <w:t>,</w:t>
      </w:r>
      <w:r>
        <w:t xml:space="preserve"> another class will be invoked called ‘create_user.java’ and its respective xml file. This page </w:t>
      </w:r>
      <w:r w:rsidR="00395E72">
        <w:t>contains text entry for the user</w:t>
      </w:r>
      <w:r w:rsidR="00F044CF">
        <w:t>’</w:t>
      </w:r>
      <w:r w:rsidR="00395E72">
        <w:t xml:space="preserve">s details and a button to start the process. </w:t>
      </w:r>
    </w:p>
    <w:p w14:paraId="3C18DDE9" w14:textId="79F1C0E1" w:rsidR="00395E72" w:rsidRDefault="00395E72" w:rsidP="00951F31">
      <w:r>
        <w:t>Upon pressing the button</w:t>
      </w:r>
      <w:r w:rsidR="004727C2">
        <w:t>,</w:t>
      </w:r>
      <w:r>
        <w:t xml:space="preserve"> the text inside the entry fields is converted into strings and passed to the </w:t>
      </w:r>
      <w:proofErr w:type="spellStart"/>
      <w:r w:rsidR="00890839">
        <w:t>create_new_user</w:t>
      </w:r>
      <w:proofErr w:type="spellEnd"/>
      <w:r w:rsidR="00890839">
        <w:t xml:space="preserve"> class to continue in the background. This displays a message and then invokes the </w:t>
      </w:r>
      <w:proofErr w:type="spellStart"/>
      <w:r w:rsidR="00890839">
        <w:t>JSONparser</w:t>
      </w:r>
      <w:proofErr w:type="spellEnd"/>
      <w:r w:rsidR="00890839">
        <w:t xml:space="preserve"> class in the background with the relevant arguments to post</w:t>
      </w:r>
      <w:r w:rsidR="00B8042D">
        <w:t>.</w:t>
      </w:r>
      <w:r w:rsidR="00B12F5D">
        <w:t xml:space="preserve"> The</w:t>
      </w:r>
      <w:r w:rsidR="0009486A">
        <w:t xml:space="preserve"> </w:t>
      </w:r>
      <w:proofErr w:type="spellStart"/>
      <w:r w:rsidR="0009486A">
        <w:t>JSONparser</w:t>
      </w:r>
      <w:proofErr w:type="spellEnd"/>
      <w:r w:rsidR="0009486A">
        <w:t xml:space="preserve"> creates</w:t>
      </w:r>
      <w:r w:rsidR="00B12F5D">
        <w:t xml:space="preserve"> an http request containing the</w:t>
      </w:r>
      <w:r w:rsidR="00592715">
        <w:t xml:space="preserve"> details of the</w:t>
      </w:r>
      <w:r w:rsidR="00B12F5D">
        <w:t xml:space="preserve"> php script and the arguments it requires. </w:t>
      </w:r>
    </w:p>
    <w:p w14:paraId="564D9FBD" w14:textId="77777777" w:rsidR="00555240" w:rsidRDefault="00555240" w:rsidP="00951F31"/>
    <w:p w14:paraId="42375091" w14:textId="7AC11DA1" w:rsidR="00555240" w:rsidRPr="00555240" w:rsidRDefault="00B8042D" w:rsidP="00555240">
      <w:r w:rsidRPr="00555240">
        <w:t>When pressing the ‘Make an alert’ button a similar process is invoked where a text entry box allows the entry of a user’s ID, pressing the ‘Send notification’ button</w:t>
      </w:r>
      <w:r w:rsidR="00555240">
        <w:t xml:space="preserve"> again invoke</w:t>
      </w:r>
      <w:r w:rsidR="00B12F5D">
        <w:t>s</w:t>
      </w:r>
      <w:r w:rsidR="00555240">
        <w:t xml:space="preserve"> the </w:t>
      </w:r>
      <w:proofErr w:type="spellStart"/>
      <w:r w:rsidR="00555240">
        <w:t>JSONparser</w:t>
      </w:r>
      <w:proofErr w:type="spellEnd"/>
      <w:r w:rsidR="00555240">
        <w:t xml:space="preserve"> class </w:t>
      </w:r>
      <w:r w:rsidR="0009486A">
        <w:t xml:space="preserve">creating the correct http request. In this instance only the ID is required as the Boolean </w:t>
      </w:r>
      <w:r w:rsidR="00BD5475">
        <w:t>state of the band is coded into the php script.</w:t>
      </w:r>
    </w:p>
    <w:p w14:paraId="64A7A426" w14:textId="77777777" w:rsidR="00555240" w:rsidRDefault="00555240" w:rsidP="00555240">
      <w:pPr>
        <w:keepNext/>
        <w:jc w:val="center"/>
      </w:pPr>
      <w:r>
        <w:rPr>
          <w:noProof/>
        </w:rPr>
        <w:drawing>
          <wp:inline distT="0" distB="0" distL="0" distR="0" wp14:anchorId="093044F0" wp14:editId="68A3F3A8">
            <wp:extent cx="1615425" cy="1311965"/>
            <wp:effectExtent l="0" t="0" r="4445"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b="51075"/>
                    <a:stretch/>
                  </pic:blipFill>
                  <pic:spPr bwMode="auto">
                    <a:xfrm>
                      <a:off x="0" y="0"/>
                      <a:ext cx="1635073" cy="1327922"/>
                    </a:xfrm>
                    <a:prstGeom prst="rect">
                      <a:avLst/>
                    </a:prstGeom>
                    <a:noFill/>
                    <a:ln>
                      <a:noFill/>
                    </a:ln>
                    <a:extLst>
                      <a:ext uri="{53640926-AAD7-44D8-BBD7-CCE9431645EC}">
                        <a14:shadowObscured xmlns:a14="http://schemas.microsoft.com/office/drawing/2010/main"/>
                      </a:ext>
                    </a:extLst>
                  </pic:spPr>
                </pic:pic>
              </a:graphicData>
            </a:graphic>
          </wp:inline>
        </w:drawing>
      </w:r>
    </w:p>
    <w:p w14:paraId="214E6AF9" w14:textId="0626554E" w:rsidR="00B8042D" w:rsidRDefault="00555240" w:rsidP="00555240">
      <w:pPr>
        <w:pStyle w:val="Caption"/>
        <w:jc w:val="center"/>
      </w:pPr>
      <w:bookmarkStart w:id="96" w:name="_Toc38480761"/>
      <w:r>
        <w:t xml:space="preserve">Figure </w:t>
      </w:r>
      <w:fldSimple w:instr=" SEQ Figure \* ARABIC ">
        <w:r w:rsidR="00ED4167">
          <w:rPr>
            <w:noProof/>
          </w:rPr>
          <w:t>26</w:t>
        </w:r>
        <w:bookmarkEnd w:id="96"/>
      </w:fldSimple>
    </w:p>
    <w:p w14:paraId="0EE31A47" w14:textId="3973DA6E" w:rsidR="00BD5475" w:rsidRDefault="00BD5475" w:rsidP="00646C52"/>
    <w:p w14:paraId="6F4ADD07" w14:textId="77777777" w:rsidR="00646C52" w:rsidRDefault="00BD5475" w:rsidP="00646C52">
      <w:pPr>
        <w:keepNext/>
      </w:pPr>
      <w:r>
        <w:t xml:space="preserve">The last button on the main screen </w:t>
      </w:r>
      <w:r w:rsidR="00CE09DD">
        <w:t>is that of the ‘Development menu’</w:t>
      </w:r>
      <w:r w:rsidR="00F044CF">
        <w:t>. This</w:t>
      </w:r>
      <w:r w:rsidR="00CE09DD">
        <w:t xml:space="preserve"> submenu containing features unlikely to be used directly in the final product but provide useful functions during development. </w:t>
      </w:r>
    </w:p>
    <w:p w14:paraId="3693702A" w14:textId="441B885B" w:rsidR="004D68C2" w:rsidRDefault="00CE09DD" w:rsidP="00646C52">
      <w:pPr>
        <w:keepNext/>
        <w:jc w:val="center"/>
      </w:pPr>
      <w:r>
        <w:br/>
      </w:r>
      <w:r>
        <w:br/>
      </w:r>
      <w:r w:rsidR="004D68C2">
        <w:rPr>
          <w:noProof/>
        </w:rPr>
        <w:drawing>
          <wp:inline distT="0" distB="0" distL="0" distR="0" wp14:anchorId="0606F56D" wp14:editId="32B0B12E">
            <wp:extent cx="1558290" cy="1502797"/>
            <wp:effectExtent l="0" t="0" r="3810"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41892"/>
                    <a:stretch/>
                  </pic:blipFill>
                  <pic:spPr bwMode="auto">
                    <a:xfrm>
                      <a:off x="0" y="0"/>
                      <a:ext cx="1571413" cy="1515453"/>
                    </a:xfrm>
                    <a:prstGeom prst="rect">
                      <a:avLst/>
                    </a:prstGeom>
                    <a:noFill/>
                    <a:ln>
                      <a:noFill/>
                    </a:ln>
                    <a:extLst>
                      <a:ext uri="{53640926-AAD7-44D8-BBD7-CCE9431645EC}">
                        <a14:shadowObscured xmlns:a14="http://schemas.microsoft.com/office/drawing/2010/main"/>
                      </a:ext>
                    </a:extLst>
                  </pic:spPr>
                </pic:pic>
              </a:graphicData>
            </a:graphic>
          </wp:inline>
        </w:drawing>
      </w:r>
    </w:p>
    <w:p w14:paraId="6F9F1155" w14:textId="0CB060D4" w:rsidR="00CE09DD" w:rsidRDefault="004D68C2" w:rsidP="004D68C2">
      <w:pPr>
        <w:pStyle w:val="Caption"/>
        <w:jc w:val="center"/>
      </w:pPr>
      <w:bookmarkStart w:id="97" w:name="_Toc38480762"/>
      <w:r>
        <w:t xml:space="preserve">Figure </w:t>
      </w:r>
      <w:fldSimple w:instr=" SEQ Figure \* ARABIC ">
        <w:r w:rsidR="00ED4167">
          <w:rPr>
            <w:noProof/>
          </w:rPr>
          <w:t>27</w:t>
        </w:r>
        <w:bookmarkEnd w:id="97"/>
      </w:fldSimple>
    </w:p>
    <w:p w14:paraId="05C3F202" w14:textId="776743AF" w:rsidR="00CE09DD" w:rsidRDefault="00CE09DD" w:rsidP="00BD5475">
      <w:r>
        <w:t xml:space="preserve">The first button is programmatically </w:t>
      </w:r>
      <w:proofErr w:type="gramStart"/>
      <w:r>
        <w:t>similar to</w:t>
      </w:r>
      <w:proofErr w:type="gramEnd"/>
      <w:r>
        <w:t xml:space="preserve"> ‘Make an alert’ in that it contains a text box, the contents of which are sent </w:t>
      </w:r>
      <w:r w:rsidR="00075E57">
        <w:t xml:space="preserve">to the relevant php </w:t>
      </w:r>
      <w:r w:rsidR="006B0CC1">
        <w:t>URL</w:t>
      </w:r>
      <w:r w:rsidR="00075E57">
        <w:t xml:space="preserve"> deleting the selected user. </w:t>
      </w:r>
    </w:p>
    <w:p w14:paraId="140E6835" w14:textId="77777777" w:rsidR="0067563E" w:rsidRDefault="002E3081" w:rsidP="00BD5475">
      <w:r>
        <w:t>The final two buttons are to directly control t</w:t>
      </w:r>
      <w:r w:rsidR="0067563E">
        <w:t xml:space="preserve">wo output lines on the wristband, these are connected to LED’s on the development board. </w:t>
      </w:r>
    </w:p>
    <w:p w14:paraId="6700A2C7" w14:textId="24EF1415" w:rsidR="002E3081" w:rsidRDefault="0067563E" w:rsidP="00BD5475">
      <w:r>
        <w:t>First attempts for this function were created by looking at the .APK</w:t>
      </w:r>
      <w:r w:rsidR="002E3081">
        <w:t xml:space="preserve"> </w:t>
      </w:r>
      <w:r>
        <w:t xml:space="preserve">file created by Texas Instruments as a test for the </w:t>
      </w:r>
      <w:r w:rsidR="004C592C">
        <w:t xml:space="preserve">development board, this was accomplished by </w:t>
      </w:r>
      <w:proofErr w:type="spellStart"/>
      <w:r w:rsidR="004C592C">
        <w:t>decompilation</w:t>
      </w:r>
      <w:proofErr w:type="spellEnd"/>
      <w:r w:rsidR="004C592C">
        <w:t xml:space="preserve"> using an online tool. </w:t>
      </w:r>
      <w:r w:rsidR="004C592C">
        <w:br/>
      </w:r>
      <w:r w:rsidR="00662878">
        <w:t>Android</w:t>
      </w:r>
      <w:r w:rsidR="004C592C">
        <w:t xml:space="preserve"> applications </w:t>
      </w:r>
      <w:r w:rsidR="00663FA3">
        <w:t xml:space="preserve">use the Java language and so are not strictly compiled or interpreted. When the program is ‘built’ in </w:t>
      </w:r>
      <w:r w:rsidR="00662878">
        <w:t>Android</w:t>
      </w:r>
      <w:r w:rsidR="00663FA3">
        <w:t xml:space="preserve"> studio its class files are compiled into </w:t>
      </w:r>
      <w:r w:rsidR="006B7782">
        <w:t>bytecode</w:t>
      </w:r>
      <w:r w:rsidR="00663FA3">
        <w:t xml:space="preserve"> which is neither machine </w:t>
      </w:r>
      <w:r w:rsidR="006B7782">
        <w:t>nor</w:t>
      </w:r>
      <w:r w:rsidR="00663FA3">
        <w:t xml:space="preserve"> native code. When the code is run</w:t>
      </w:r>
      <w:r w:rsidR="00F044CF">
        <w:t>,</w:t>
      </w:r>
      <w:r w:rsidR="00663FA3">
        <w:t xml:space="preserve"> a Java Virtual Machine interprets the </w:t>
      </w:r>
      <w:r w:rsidR="006B7782">
        <w:t>bytecode</w:t>
      </w:r>
      <w:r w:rsidR="00663FA3">
        <w:t xml:space="preserve"> into a usable program with components of it compiled into native code as required using just in time compilation. </w:t>
      </w:r>
    </w:p>
    <w:p w14:paraId="5605ED93" w14:textId="61114FFA" w:rsidR="00663FA3" w:rsidRDefault="00663FA3" w:rsidP="00BD5475">
      <w:r>
        <w:t>The result of this is that the code is possible to deconstruct to allow insight into its inner workings.</w:t>
      </w:r>
    </w:p>
    <w:p w14:paraId="2C1FE21C" w14:textId="3121007C" w:rsidR="003B1C4C" w:rsidRDefault="002712D0" w:rsidP="00603DFF">
      <w:r>
        <w:t>While this code was only used as an inspiration for initial test code, it provided</w:t>
      </w:r>
      <w:r w:rsidR="003B1C4C">
        <w:t xml:space="preserve"> some useful insight into the workings of Bluetooth LE, namely the GATT system.</w:t>
      </w:r>
      <w:r>
        <w:t xml:space="preserve"> </w:t>
      </w:r>
    </w:p>
    <w:p w14:paraId="4A049EB5" w14:textId="3C7A423C" w:rsidR="003B1C4C" w:rsidRDefault="003B1C4C" w:rsidP="003B1C4C">
      <w:r>
        <w:t>Bluetooth Low Energy (BLE for short)</w:t>
      </w:r>
      <w:r w:rsidR="00FD6BA4">
        <w:t xml:space="preserve"> is the low power variant of the Bluetooth PAN radio system that use</w:t>
      </w:r>
      <w:r w:rsidR="00113936">
        <w:t>s</w:t>
      </w:r>
      <w:r w:rsidR="00FD6BA4">
        <w:t xml:space="preserve"> Generic </w:t>
      </w:r>
      <w:proofErr w:type="spellStart"/>
      <w:r w:rsidR="00FD6BA4">
        <w:t>ATTribute</w:t>
      </w:r>
      <w:proofErr w:type="spellEnd"/>
      <w:r w:rsidR="00FD6BA4">
        <w:t xml:space="preserve"> profile’s (GATT) to communicate</w:t>
      </w:r>
      <w:r w:rsidR="00113936">
        <w:t xml:space="preserve">. The key concepts used in GATT are as follows- </w:t>
      </w:r>
    </w:p>
    <w:p w14:paraId="394BDEE6" w14:textId="3C742D94" w:rsidR="00113936" w:rsidRDefault="00113936" w:rsidP="003B1C4C">
      <w:r>
        <w:t xml:space="preserve">Client – this begins communications, sends requests and receives the responses. In our case this role will be played by the </w:t>
      </w:r>
      <w:r w:rsidR="00662878">
        <w:t>Android</w:t>
      </w:r>
      <w:r>
        <w:t xml:space="preserve"> device. </w:t>
      </w:r>
    </w:p>
    <w:p w14:paraId="1BBC7C4D" w14:textId="5578A9F2" w:rsidR="00113936" w:rsidRDefault="00113936" w:rsidP="003B1C4C">
      <w:r>
        <w:t>Server- this receives requests and returns responses. In our case played by the wristband.</w:t>
      </w:r>
    </w:p>
    <w:p w14:paraId="111C8E5F" w14:textId="2AC6E067" w:rsidR="00113936" w:rsidRDefault="00113936" w:rsidP="003B1C4C">
      <w:r>
        <w:t xml:space="preserve">Characteristic- this is a value stored on the server that can potentially be read or written too. </w:t>
      </w:r>
    </w:p>
    <w:p w14:paraId="2A9B9E65" w14:textId="1B472DD8" w:rsidR="00113936" w:rsidRDefault="00113936" w:rsidP="003B1C4C">
      <w:r>
        <w:t xml:space="preserve">Service- this is a collection of characteristics that are all accessed via the same method, this may also contain descriptors to enable easier comprehension of the </w:t>
      </w:r>
      <w:r w:rsidR="00603DFF">
        <w:t>stored characteristics.</w:t>
      </w:r>
    </w:p>
    <w:p w14:paraId="14B67417" w14:textId="77BFD558" w:rsidR="00603DFF" w:rsidRDefault="00603DFF" w:rsidP="003B1C4C">
      <w:r>
        <w:lastRenderedPageBreak/>
        <w:t xml:space="preserve">Grouped together services and characteristics are referred to as attributes and are identified via Universally Unique </w:t>
      </w:r>
      <w:proofErr w:type="spellStart"/>
      <w:r>
        <w:t>IDentifiers</w:t>
      </w:r>
      <w:proofErr w:type="spellEnd"/>
      <w:r>
        <w:t xml:space="preserve"> (UUID). </w:t>
      </w:r>
      <w:r w:rsidR="00EC44DD">
        <w:t xml:space="preserve">Deconstructing the APK as mentioned earlier allows us to see what these identifiers are, though this could also be accomplished using an </w:t>
      </w:r>
      <w:r w:rsidR="00662878">
        <w:t>Android</w:t>
      </w:r>
      <w:r w:rsidR="00EC44DD">
        <w:t xml:space="preserve"> app that scans for BLE services. </w:t>
      </w:r>
    </w:p>
    <w:p w14:paraId="03FF68AA" w14:textId="5281101F" w:rsidR="007772DE" w:rsidRDefault="007772DE" w:rsidP="003B1C4C">
      <w:r>
        <w:t xml:space="preserve">The UUID’s we are concerned about are the following – </w:t>
      </w:r>
    </w:p>
    <w:p w14:paraId="3C546402" w14:textId="74E29E9D" w:rsidR="007772DE" w:rsidRDefault="007772DE" w:rsidP="003B1C4C">
      <w:r w:rsidRPr="007772DE">
        <w:t>f0001110-0451-4000-b000-000000000000</w:t>
      </w:r>
      <w:r>
        <w:t xml:space="preserve"> – the LED service </w:t>
      </w:r>
    </w:p>
    <w:p w14:paraId="608E92BC" w14:textId="32D808D2" w:rsidR="007772DE" w:rsidRDefault="007772DE" w:rsidP="003B1C4C">
      <w:r w:rsidRPr="007772DE">
        <w:t>f0001111-0451-4000-b000-000000000000</w:t>
      </w:r>
      <w:r>
        <w:t xml:space="preserve"> – LED 1 </w:t>
      </w:r>
    </w:p>
    <w:p w14:paraId="14944059" w14:textId="4D102DE2" w:rsidR="007772DE" w:rsidRDefault="007772DE" w:rsidP="003B1C4C">
      <w:r w:rsidRPr="007772DE">
        <w:t>f0001112-0451-4000-b000-000000000000</w:t>
      </w:r>
      <w:r>
        <w:t xml:space="preserve"> – LED 2 </w:t>
      </w:r>
    </w:p>
    <w:p w14:paraId="00BD07A7" w14:textId="56EF7746" w:rsidR="007772DE" w:rsidRDefault="007772DE" w:rsidP="003B1C4C">
      <w:r>
        <w:t>Ultimately attempting to make an entirely custom interface to the BLE services proved fruitless</w:t>
      </w:r>
      <w:r w:rsidR="00F044CF">
        <w:t xml:space="preserve"> as</w:t>
      </w:r>
      <w:r>
        <w:t xml:space="preserve"> the program being analyzed having many features, and therefore code and dependencies that are not required for our purpose and it would likely have taken longer to cull and reverse engineer this than starting over. </w:t>
      </w:r>
    </w:p>
    <w:p w14:paraId="7A6A2157" w14:textId="105835DA" w:rsidR="00A24F1F" w:rsidRPr="00A24F1F" w:rsidRDefault="00A24F1F" w:rsidP="003B1C4C">
      <w:pPr>
        <w:rPr>
          <w:lang w:val="en-GB"/>
        </w:rPr>
      </w:pPr>
      <w:r>
        <w:t xml:space="preserve">At this stage we ran into one of </w:t>
      </w:r>
      <w:proofErr w:type="gramStart"/>
      <w:r>
        <w:t>a number of</w:t>
      </w:r>
      <w:proofErr w:type="gramEnd"/>
      <w:r>
        <w:t xml:space="preserve"> issues with our working environment. The main issue witnessed involved an update to </w:t>
      </w:r>
      <w:r w:rsidR="00662878">
        <w:t>Android</w:t>
      </w:r>
      <w:r>
        <w:t xml:space="preserve"> Studio to version #</w:t>
      </w:r>
      <w:r>
        <w:rPr>
          <w:lang w:val="en-GB"/>
        </w:rPr>
        <w:t xml:space="preserve">AI-192.7142.36.36.6308749 and its respective Gradle update. This caused the debug system to break as the bytecode provided in the SDK’s for </w:t>
      </w:r>
      <w:r w:rsidR="00662878">
        <w:rPr>
          <w:lang w:val="en-GB"/>
        </w:rPr>
        <w:t>Android</w:t>
      </w:r>
      <w:r>
        <w:rPr>
          <w:lang w:val="en-GB"/>
        </w:rPr>
        <w:t xml:space="preserve"> no longer matched that created when building the program with its dependencies</w:t>
      </w:r>
      <w:r w:rsidR="00834E4D">
        <w:rPr>
          <w:lang w:val="en-GB"/>
        </w:rPr>
        <w:t>. Upon research</w:t>
      </w:r>
      <w:r w:rsidR="00F044CF">
        <w:rPr>
          <w:lang w:val="en-GB"/>
        </w:rPr>
        <w:t>,</w:t>
      </w:r>
      <w:r w:rsidR="00834E4D">
        <w:rPr>
          <w:lang w:val="en-GB"/>
        </w:rPr>
        <w:t xml:space="preserve"> this seems to be a common issue in the IntelliJ platform by </w:t>
      </w:r>
      <w:r w:rsidR="006B7782">
        <w:rPr>
          <w:lang w:val="en-GB"/>
        </w:rPr>
        <w:t>JetBrains</w:t>
      </w:r>
      <w:r w:rsidR="00834E4D">
        <w:rPr>
          <w:lang w:val="en-GB"/>
        </w:rPr>
        <w:t xml:space="preserve">. This issue was fixed by </w:t>
      </w:r>
      <w:proofErr w:type="gramStart"/>
      <w:r w:rsidR="00834E4D">
        <w:rPr>
          <w:lang w:val="en-GB"/>
        </w:rPr>
        <w:t>reverting back</w:t>
      </w:r>
      <w:proofErr w:type="gramEnd"/>
      <w:r w:rsidR="00834E4D">
        <w:rPr>
          <w:lang w:val="en-GB"/>
        </w:rPr>
        <w:t xml:space="preserve"> to a previous version and was likely fixed entirely in a further update as these errors no longer seem to arise. </w:t>
      </w:r>
      <w:r w:rsidR="00834E4D">
        <w:rPr>
          <w:lang w:val="en-GB"/>
        </w:rPr>
        <w:br/>
      </w:r>
      <w:r w:rsidR="00F044CF">
        <w:rPr>
          <w:lang w:val="en-GB"/>
        </w:rPr>
        <w:t>As a result of this issue,</w:t>
      </w:r>
      <w:r w:rsidR="00834E4D">
        <w:rPr>
          <w:lang w:val="en-GB"/>
        </w:rPr>
        <w:t xml:space="preserve"> we would recommend not updating the development environment during development unless the update is a required security update or provides needed functionality. </w:t>
      </w:r>
    </w:p>
    <w:p w14:paraId="7387334F" w14:textId="3E90882F" w:rsidR="00416B6A" w:rsidRDefault="007772DE" w:rsidP="003B1C4C">
      <w:r>
        <w:t xml:space="preserve">Our next attempt we based our design on that provided by the </w:t>
      </w:r>
      <w:r w:rsidR="00662878">
        <w:t>Android</w:t>
      </w:r>
      <w:r>
        <w:t xml:space="preserve"> developers with examples provided through the </w:t>
      </w:r>
      <w:r w:rsidR="00662878">
        <w:t>Android</w:t>
      </w:r>
      <w:r>
        <w:t xml:space="preserve"> studio itself and is downloaded from </w:t>
      </w:r>
      <w:r w:rsidR="00F41DC0">
        <w:t>GitHub</w:t>
      </w:r>
      <w:r>
        <w:t>.</w:t>
      </w:r>
      <w:r w:rsidR="00F41DC0">
        <w:t xml:space="preserve"> Note the images show the </w:t>
      </w:r>
      <w:proofErr w:type="spellStart"/>
      <w:r w:rsidR="00F41DC0">
        <w:t>Gatt</w:t>
      </w:r>
      <w:proofErr w:type="spellEnd"/>
      <w:r w:rsidR="00F41DC0">
        <w:t xml:space="preserve"> server but clients can be found in the </w:t>
      </w:r>
      <w:proofErr w:type="spellStart"/>
      <w:r w:rsidR="00F41DC0">
        <w:t>Googlearchives</w:t>
      </w:r>
      <w:proofErr w:type="spellEnd"/>
      <w:r w:rsidR="00F41DC0">
        <w:t xml:space="preserve"> and </w:t>
      </w:r>
      <w:proofErr w:type="spellStart"/>
      <w:r w:rsidR="00662878">
        <w:t>Android</w:t>
      </w:r>
      <w:r w:rsidR="00F41DC0">
        <w:t>things</w:t>
      </w:r>
      <w:proofErr w:type="spellEnd"/>
      <w:r w:rsidR="00F41DC0">
        <w:t xml:space="preserve"> sections of GitHub.</w:t>
      </w:r>
    </w:p>
    <w:p w14:paraId="280A7E8F" w14:textId="77777777" w:rsidR="004371D7" w:rsidRDefault="00416B6A" w:rsidP="004371D7">
      <w:pPr>
        <w:keepNext/>
        <w:jc w:val="center"/>
      </w:pPr>
      <w:r w:rsidRPr="00416B6A">
        <w:rPr>
          <w:noProof/>
        </w:rPr>
        <w:drawing>
          <wp:inline distT="0" distB="0" distL="0" distR="0" wp14:anchorId="5EECC58E" wp14:editId="46E897F6">
            <wp:extent cx="3047873" cy="1933575"/>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149818" cy="1998249"/>
                    </a:xfrm>
                    <a:prstGeom prst="rect">
                      <a:avLst/>
                    </a:prstGeom>
                  </pic:spPr>
                </pic:pic>
              </a:graphicData>
            </a:graphic>
          </wp:inline>
        </w:drawing>
      </w:r>
    </w:p>
    <w:p w14:paraId="35A608C5" w14:textId="2ABE26D6" w:rsidR="004371D7" w:rsidRDefault="004371D7" w:rsidP="004371D7">
      <w:pPr>
        <w:pStyle w:val="Caption"/>
        <w:jc w:val="center"/>
      </w:pPr>
      <w:bookmarkStart w:id="98" w:name="_Toc38480763"/>
      <w:r>
        <w:t xml:space="preserve">Figure </w:t>
      </w:r>
      <w:fldSimple w:instr=" SEQ Figure \* ARABIC ">
        <w:r w:rsidR="00ED4167">
          <w:rPr>
            <w:noProof/>
          </w:rPr>
          <w:t>28</w:t>
        </w:r>
        <w:bookmarkEnd w:id="98"/>
      </w:fldSimple>
    </w:p>
    <w:p w14:paraId="62B95E33" w14:textId="77777777" w:rsidR="004371D7" w:rsidRDefault="00416B6A" w:rsidP="004371D7">
      <w:pPr>
        <w:keepNext/>
        <w:jc w:val="center"/>
      </w:pPr>
      <w:r>
        <w:rPr>
          <w:noProof/>
        </w:rPr>
        <w:lastRenderedPageBreak/>
        <w:drawing>
          <wp:inline distT="0" distB="0" distL="0" distR="0" wp14:anchorId="40964BD0" wp14:editId="612F9686">
            <wp:extent cx="3095625" cy="213981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140158" cy="2170601"/>
                    </a:xfrm>
                    <a:prstGeom prst="rect">
                      <a:avLst/>
                    </a:prstGeom>
                  </pic:spPr>
                </pic:pic>
              </a:graphicData>
            </a:graphic>
          </wp:inline>
        </w:drawing>
      </w:r>
    </w:p>
    <w:p w14:paraId="110134E6" w14:textId="3F434BA9" w:rsidR="00416B6A" w:rsidRDefault="004371D7" w:rsidP="004371D7">
      <w:pPr>
        <w:pStyle w:val="Caption"/>
        <w:jc w:val="center"/>
      </w:pPr>
      <w:bookmarkStart w:id="99" w:name="_Toc38480764"/>
      <w:r>
        <w:t xml:space="preserve">Figure </w:t>
      </w:r>
      <w:fldSimple w:instr=" SEQ Figure \* ARABIC ">
        <w:r w:rsidR="00ED4167">
          <w:rPr>
            <w:noProof/>
          </w:rPr>
          <w:t>29</w:t>
        </w:r>
        <w:bookmarkEnd w:id="99"/>
      </w:fldSimple>
    </w:p>
    <w:p w14:paraId="16BCCA88" w14:textId="498CED0F" w:rsidR="007772DE" w:rsidRDefault="007772DE" w:rsidP="003B1C4C">
      <w:r>
        <w:t>However</w:t>
      </w:r>
      <w:r w:rsidR="00E82DC8">
        <w:t>,</w:t>
      </w:r>
      <w:r>
        <w:t xml:space="preserve"> this is where </w:t>
      </w:r>
      <w:r w:rsidR="005B212B">
        <w:t>problems arose</w:t>
      </w:r>
      <w:r>
        <w:t>. The code provided in studio</w:t>
      </w:r>
      <w:r w:rsidR="00BA7359">
        <w:t xml:space="preserve"> will not build and deploy to an </w:t>
      </w:r>
      <w:r w:rsidR="00662878">
        <w:t>Android</w:t>
      </w:r>
      <w:r w:rsidR="00BA7359">
        <w:t xml:space="preserve"> version of </w:t>
      </w:r>
      <w:r w:rsidR="00F41DC0">
        <w:t>8.1(API 27)</w:t>
      </w:r>
      <w:r w:rsidR="00BA7359">
        <w:t xml:space="preserve"> or lower, this causes an issue </w:t>
      </w:r>
      <w:r w:rsidR="00F044CF">
        <w:t>as</w:t>
      </w:r>
      <w:r w:rsidR="00BA7359">
        <w:t xml:space="preserve"> </w:t>
      </w:r>
      <w:r w:rsidR="00F41DC0">
        <w:t>relatively</w:t>
      </w:r>
      <w:r w:rsidR="00BA7359">
        <w:t xml:space="preserve"> few </w:t>
      </w:r>
      <w:r w:rsidR="00662878">
        <w:t>Android</w:t>
      </w:r>
      <w:r w:rsidR="00BA7359">
        <w:t xml:space="preserve"> devices use this version as it is </w:t>
      </w:r>
      <w:r w:rsidR="00F41DC0">
        <w:t>quite</w:t>
      </w:r>
      <w:r w:rsidR="00BA7359">
        <w:t xml:space="preserve"> new, if nothing else using this code could potentially limit our customer base greatly as many would simply not be able to install the software. This issue is compounded further by the fact the release date of the code to </w:t>
      </w:r>
      <w:r w:rsidR="00416B6A">
        <w:t>GitHub</w:t>
      </w:r>
      <w:r w:rsidR="00BA7359">
        <w:t xml:space="preserve"> considerably predates the release of version </w:t>
      </w:r>
      <w:r w:rsidR="00F41DC0">
        <w:t>8.1</w:t>
      </w:r>
      <w:r w:rsidR="00BA7359">
        <w:t xml:space="preserve"> and that the code mentioned on the readme.md file of </w:t>
      </w:r>
      <w:r w:rsidR="00416B6A">
        <w:t>GitHub</w:t>
      </w:r>
      <w:r w:rsidR="00BA7359">
        <w:t xml:space="preserve"> refers mostly to </w:t>
      </w:r>
      <w:r w:rsidR="00662878">
        <w:t>Android</w:t>
      </w:r>
      <w:r w:rsidR="00BA7359">
        <w:t xml:space="preserve"> version </w:t>
      </w:r>
      <w:r w:rsidR="00662878">
        <w:t>Android</w:t>
      </w:r>
      <w:r w:rsidR="00F41DC0" w:rsidRPr="00F41DC0">
        <w:t xml:space="preserve"> 4.3 (API 18)</w:t>
      </w:r>
      <w:r w:rsidR="00F41DC0">
        <w:t>.</w:t>
      </w:r>
    </w:p>
    <w:p w14:paraId="7C39A6CA" w14:textId="4B1F76F0" w:rsidR="00BA7359" w:rsidRDefault="00BA7359" w:rsidP="003B1C4C">
      <w:r>
        <w:t>With some tweaking of the manifest file</w:t>
      </w:r>
      <w:r w:rsidR="00F044CF">
        <w:t>,</w:t>
      </w:r>
      <w:r>
        <w:t xml:space="preserve"> this code can be made to work</w:t>
      </w:r>
      <w:r w:rsidR="006566F1">
        <w:t xml:space="preserve"> on our test device running version </w:t>
      </w:r>
      <w:r w:rsidR="00F41DC0">
        <w:t>8.0</w:t>
      </w:r>
      <w:r w:rsidR="006566F1">
        <w:t xml:space="preserve"> however this is not where the issues end.</w:t>
      </w:r>
    </w:p>
    <w:p w14:paraId="7A634285" w14:textId="77777777" w:rsidR="004371D7" w:rsidRDefault="00692A4C" w:rsidP="004371D7">
      <w:pPr>
        <w:keepNext/>
        <w:jc w:val="center"/>
      </w:pPr>
      <w:r>
        <w:rPr>
          <w:noProof/>
        </w:rPr>
        <w:drawing>
          <wp:inline distT="0" distB="0" distL="0" distR="0" wp14:anchorId="5AF57DBE" wp14:editId="7E667DFB">
            <wp:extent cx="5934075" cy="34099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34075" cy="3409950"/>
                    </a:xfrm>
                    <a:prstGeom prst="rect">
                      <a:avLst/>
                    </a:prstGeom>
                    <a:noFill/>
                    <a:ln>
                      <a:noFill/>
                    </a:ln>
                  </pic:spPr>
                </pic:pic>
              </a:graphicData>
            </a:graphic>
          </wp:inline>
        </w:drawing>
      </w:r>
    </w:p>
    <w:p w14:paraId="17C95D62" w14:textId="0DDF8413" w:rsidR="00692A4C" w:rsidRDefault="004371D7" w:rsidP="004371D7">
      <w:pPr>
        <w:pStyle w:val="Caption"/>
        <w:jc w:val="center"/>
      </w:pPr>
      <w:bookmarkStart w:id="100" w:name="_Toc38480765"/>
      <w:r>
        <w:t xml:space="preserve">Figure </w:t>
      </w:r>
      <w:fldSimple w:instr=" SEQ Figure \* ARABIC ">
        <w:r w:rsidR="00ED4167">
          <w:rPr>
            <w:noProof/>
          </w:rPr>
          <w:t>30</w:t>
        </w:r>
        <w:bookmarkEnd w:id="100"/>
      </w:fldSimple>
    </w:p>
    <w:p w14:paraId="132B7FA0" w14:textId="63A65EA5" w:rsidR="00E82DC8" w:rsidRDefault="00E82DC8" w:rsidP="003B1C4C">
      <w:r>
        <w:lastRenderedPageBreak/>
        <w:t>This app builds and deploys to a device with no issues as well as debug hooks working allowing us to step through code</w:t>
      </w:r>
      <w:r w:rsidR="00F41DC0">
        <w:t xml:space="preserve"> as it runs</w:t>
      </w:r>
      <w:r w:rsidR="00692A4C">
        <w:t>. Visually everything seems to work fine</w:t>
      </w:r>
      <w:r w:rsidR="006B7782">
        <w:t xml:space="preserve"> on the system, and</w:t>
      </w:r>
      <w:r w:rsidR="00692A4C">
        <w:t xml:space="preserve"> it scans for devices.</w:t>
      </w:r>
    </w:p>
    <w:p w14:paraId="36BE64CD" w14:textId="77777777" w:rsidR="004371D7" w:rsidRDefault="00692A4C" w:rsidP="004371D7">
      <w:pPr>
        <w:keepNext/>
        <w:jc w:val="center"/>
      </w:pPr>
      <w:r>
        <w:rPr>
          <w:noProof/>
        </w:rPr>
        <w:drawing>
          <wp:inline distT="0" distB="0" distL="0" distR="0" wp14:anchorId="7876C350" wp14:editId="04175E39">
            <wp:extent cx="445274" cy="70669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58911" t="63012" r="20597" b="17391"/>
                    <a:stretch/>
                  </pic:blipFill>
                  <pic:spPr bwMode="auto">
                    <a:xfrm>
                      <a:off x="0" y="0"/>
                      <a:ext cx="446395" cy="708475"/>
                    </a:xfrm>
                    <a:prstGeom prst="rect">
                      <a:avLst/>
                    </a:prstGeom>
                    <a:noFill/>
                    <a:ln>
                      <a:noFill/>
                    </a:ln>
                    <a:extLst>
                      <a:ext uri="{53640926-AAD7-44D8-BBD7-CCE9431645EC}">
                        <a14:shadowObscured xmlns:a14="http://schemas.microsoft.com/office/drawing/2010/main"/>
                      </a:ext>
                    </a:extLst>
                  </pic:spPr>
                </pic:pic>
              </a:graphicData>
            </a:graphic>
          </wp:inline>
        </w:drawing>
      </w:r>
    </w:p>
    <w:p w14:paraId="412DF081" w14:textId="278C4F3F" w:rsidR="004371D7" w:rsidRDefault="004371D7" w:rsidP="004371D7">
      <w:pPr>
        <w:pStyle w:val="Caption"/>
        <w:jc w:val="center"/>
      </w:pPr>
      <w:bookmarkStart w:id="101" w:name="_Toc38480766"/>
      <w:r>
        <w:t xml:space="preserve">Figure </w:t>
      </w:r>
      <w:fldSimple w:instr=" SEQ Figure \* ARABIC ">
        <w:r w:rsidR="00ED4167">
          <w:rPr>
            <w:noProof/>
          </w:rPr>
          <w:t>31</w:t>
        </w:r>
        <w:bookmarkEnd w:id="101"/>
      </w:fldSimple>
    </w:p>
    <w:p w14:paraId="7C30DE0E" w14:textId="77777777" w:rsidR="004371D7" w:rsidRDefault="00692A4C" w:rsidP="004371D7">
      <w:pPr>
        <w:keepNext/>
        <w:jc w:val="center"/>
      </w:pPr>
      <w:r>
        <w:rPr>
          <w:noProof/>
        </w:rPr>
        <w:drawing>
          <wp:inline distT="0" distB="0" distL="0" distR="0" wp14:anchorId="4763A9A5" wp14:editId="2E208F70">
            <wp:extent cx="2172289" cy="179699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b="50213"/>
                    <a:stretch/>
                  </pic:blipFill>
                  <pic:spPr bwMode="auto">
                    <a:xfrm>
                      <a:off x="0" y="0"/>
                      <a:ext cx="2192934" cy="1814074"/>
                    </a:xfrm>
                    <a:prstGeom prst="rect">
                      <a:avLst/>
                    </a:prstGeom>
                    <a:noFill/>
                    <a:ln>
                      <a:noFill/>
                    </a:ln>
                    <a:extLst>
                      <a:ext uri="{53640926-AAD7-44D8-BBD7-CCE9431645EC}">
                        <a14:shadowObscured xmlns:a14="http://schemas.microsoft.com/office/drawing/2010/main"/>
                      </a:ext>
                    </a:extLst>
                  </pic:spPr>
                </pic:pic>
              </a:graphicData>
            </a:graphic>
          </wp:inline>
        </w:drawing>
      </w:r>
    </w:p>
    <w:p w14:paraId="1613B381" w14:textId="09C16D9A" w:rsidR="00692A4C" w:rsidRDefault="004371D7" w:rsidP="004371D7">
      <w:pPr>
        <w:pStyle w:val="Caption"/>
        <w:jc w:val="center"/>
      </w:pPr>
      <w:bookmarkStart w:id="102" w:name="_Toc38480767"/>
      <w:r>
        <w:t xml:space="preserve">Figure </w:t>
      </w:r>
      <w:fldSimple w:instr=" SEQ Figure \* ARABIC ">
        <w:r w:rsidR="00ED4167">
          <w:rPr>
            <w:noProof/>
          </w:rPr>
          <w:t>32</w:t>
        </w:r>
        <w:bookmarkEnd w:id="102"/>
      </w:fldSimple>
    </w:p>
    <w:p w14:paraId="0021A17F" w14:textId="0089DC7A" w:rsidR="006B7782" w:rsidRDefault="006B7782" w:rsidP="004371D7">
      <w:r>
        <w:t xml:space="preserve">The scanning process however yields no results. This is unexpected as no errors are generated in the debug logs outside of saying the BLE is unavailable if one forgets to turn Bluetooth on </w:t>
      </w:r>
      <w:proofErr w:type="spellStart"/>
      <w:r>
        <w:t>on</w:t>
      </w:r>
      <w:proofErr w:type="spellEnd"/>
      <w:r>
        <w:t xml:space="preserve"> the device beforehand (on the device a prompt is displayed requesting this to be switched on).</w:t>
      </w:r>
    </w:p>
    <w:p w14:paraId="44173ADB" w14:textId="491D273F" w:rsidR="004371D7" w:rsidRDefault="006B7782" w:rsidP="008B00C1">
      <w:pPr>
        <w:keepNext/>
      </w:pPr>
      <w:r>
        <w:t>To test other factors a 3</w:t>
      </w:r>
      <w:r w:rsidRPr="006B7782">
        <w:rPr>
          <w:vertAlign w:val="superscript"/>
        </w:rPr>
        <w:t>rd</w:t>
      </w:r>
      <w:r>
        <w:t xml:space="preserve"> party application was downloaded</w:t>
      </w:r>
      <w:r w:rsidR="004371D7">
        <w:t xml:space="preserve"> from the </w:t>
      </w:r>
      <w:r w:rsidR="00662878">
        <w:t>Android</w:t>
      </w:r>
      <w:r w:rsidR="004371D7">
        <w:t xml:space="preserve"> store</w:t>
      </w:r>
      <w:r>
        <w:t xml:space="preserve"> called BLE Scanner this scans for Bluetooth devices and gives information such as signal strength, Bluetooth standard and proximity as well as having a </w:t>
      </w:r>
      <w:proofErr w:type="spellStart"/>
      <w:r>
        <w:t>Gatt</w:t>
      </w:r>
      <w:proofErr w:type="spellEnd"/>
      <w:r>
        <w:t xml:space="preserve"> client showing us available services </w:t>
      </w:r>
      <w:r w:rsidR="004371D7">
        <w:t xml:space="preserve">and allowing us to read and write </w:t>
      </w:r>
      <w:r w:rsidR="008B00C1">
        <w:t>t</w:t>
      </w:r>
      <w:r w:rsidR="004371D7">
        <w:t>o them as appropriate. This application has no issues seeing the device (in this instance called ‘</w:t>
      </w:r>
      <w:proofErr w:type="spellStart"/>
      <w:r w:rsidR="004371D7">
        <w:t>AdamTest</w:t>
      </w:r>
      <w:proofErr w:type="spellEnd"/>
      <w:r w:rsidR="004371D7">
        <w:t>’), seeing the available services and letting us read or write to the characteristics at will.</w:t>
      </w:r>
    </w:p>
    <w:p w14:paraId="6D6CC585" w14:textId="77777777" w:rsidR="008B00C1" w:rsidRDefault="008B00C1" w:rsidP="004371D7">
      <w:pPr>
        <w:keepNext/>
      </w:pPr>
    </w:p>
    <w:p w14:paraId="59534EBD" w14:textId="5457B713" w:rsidR="004371D7" w:rsidRDefault="004371D7" w:rsidP="004371D7">
      <w:pPr>
        <w:keepNext/>
        <w:jc w:val="center"/>
      </w:pPr>
      <w:r>
        <w:rPr>
          <w:noProof/>
        </w:rPr>
        <w:drawing>
          <wp:inline distT="0" distB="0" distL="0" distR="0" wp14:anchorId="2EC1D772" wp14:editId="25ADEAE7">
            <wp:extent cx="1234661" cy="2051437"/>
            <wp:effectExtent l="0" t="0" r="381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312308" cy="2180450"/>
                    </a:xfrm>
                    <a:prstGeom prst="rect">
                      <a:avLst/>
                    </a:prstGeom>
                    <a:noFill/>
                    <a:ln>
                      <a:noFill/>
                    </a:ln>
                  </pic:spPr>
                </pic:pic>
              </a:graphicData>
            </a:graphic>
          </wp:inline>
        </w:drawing>
      </w:r>
    </w:p>
    <w:p w14:paraId="5DE5CF8A" w14:textId="03ED9BAB" w:rsidR="004371D7" w:rsidRDefault="004371D7" w:rsidP="004371D7">
      <w:pPr>
        <w:pStyle w:val="Caption"/>
        <w:jc w:val="center"/>
      </w:pPr>
      <w:bookmarkStart w:id="103" w:name="_Toc38480768"/>
      <w:r>
        <w:t xml:space="preserve">Figure </w:t>
      </w:r>
      <w:fldSimple w:instr=" SEQ Figure \* ARABIC ">
        <w:r w:rsidR="00ED4167">
          <w:rPr>
            <w:noProof/>
          </w:rPr>
          <w:t>33</w:t>
        </w:r>
        <w:bookmarkEnd w:id="103"/>
      </w:fldSimple>
    </w:p>
    <w:p w14:paraId="795B5263" w14:textId="77777777" w:rsidR="004371D7" w:rsidRDefault="004371D7" w:rsidP="004371D7">
      <w:pPr>
        <w:pStyle w:val="Caption"/>
        <w:keepNext/>
        <w:jc w:val="center"/>
      </w:pPr>
      <w:r>
        <w:rPr>
          <w:noProof/>
        </w:rPr>
        <w:lastRenderedPageBreak/>
        <w:drawing>
          <wp:inline distT="0" distB="0" distL="0" distR="0" wp14:anchorId="16A09EDB" wp14:editId="10127BCC">
            <wp:extent cx="1225090" cy="2035534"/>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286595" cy="2137727"/>
                    </a:xfrm>
                    <a:prstGeom prst="rect">
                      <a:avLst/>
                    </a:prstGeom>
                    <a:noFill/>
                    <a:ln>
                      <a:noFill/>
                    </a:ln>
                  </pic:spPr>
                </pic:pic>
              </a:graphicData>
            </a:graphic>
          </wp:inline>
        </w:drawing>
      </w:r>
    </w:p>
    <w:p w14:paraId="43DBE373" w14:textId="43944C1C" w:rsidR="006B7782" w:rsidRDefault="004371D7" w:rsidP="004371D7">
      <w:pPr>
        <w:pStyle w:val="Caption"/>
        <w:jc w:val="center"/>
      </w:pPr>
      <w:bookmarkStart w:id="104" w:name="_Toc38480769"/>
      <w:r>
        <w:t xml:space="preserve">Figure </w:t>
      </w:r>
      <w:fldSimple w:instr=" SEQ Figure \* ARABIC ">
        <w:r w:rsidR="00ED4167">
          <w:rPr>
            <w:noProof/>
          </w:rPr>
          <w:t>34</w:t>
        </w:r>
        <w:bookmarkEnd w:id="104"/>
      </w:fldSimple>
    </w:p>
    <w:p w14:paraId="15473096" w14:textId="77777777" w:rsidR="001354FE" w:rsidRDefault="000077AD" w:rsidP="003B1C4C">
      <w:r>
        <w:t>This shows that our devices and setup are correct and highlights a potential issue in the development documentation provided by Google.</w:t>
      </w:r>
    </w:p>
    <w:p w14:paraId="1BD7DFD5" w14:textId="1122BBC4" w:rsidR="001354FE" w:rsidRDefault="001354FE" w:rsidP="003B1C4C">
      <w:r>
        <w:t>The remaining component required by this application to be feature complete once the above challenge has been overcome</w:t>
      </w:r>
      <w:r w:rsidR="00F044CF">
        <w:t>,</w:t>
      </w:r>
      <w:r>
        <w:t xml:space="preserve"> is a service that does the following in order – </w:t>
      </w:r>
    </w:p>
    <w:p w14:paraId="3BEB77A0" w14:textId="654F3052" w:rsidR="003B1C4C" w:rsidRDefault="001354FE" w:rsidP="001354FE">
      <w:pPr>
        <w:pStyle w:val="ListParagraph"/>
        <w:numPr>
          <w:ilvl w:val="0"/>
          <w:numId w:val="31"/>
        </w:numPr>
      </w:pPr>
      <w:r>
        <w:t>Checks the database for the band status related to the user’s ID periodically</w:t>
      </w:r>
    </w:p>
    <w:p w14:paraId="54CEAC9B" w14:textId="5E03E79B" w:rsidR="001354FE" w:rsidRDefault="001354FE" w:rsidP="001354FE">
      <w:pPr>
        <w:pStyle w:val="ListParagraph"/>
        <w:numPr>
          <w:ilvl w:val="0"/>
          <w:numId w:val="31"/>
        </w:numPr>
      </w:pPr>
      <w:r>
        <w:t>If this is 0 do nothing, or if 1 continue</w:t>
      </w:r>
    </w:p>
    <w:p w14:paraId="56D91F5E" w14:textId="77967D76" w:rsidR="001354FE" w:rsidRDefault="001354FE" w:rsidP="001354FE">
      <w:pPr>
        <w:pStyle w:val="ListParagraph"/>
        <w:numPr>
          <w:ilvl w:val="0"/>
          <w:numId w:val="31"/>
        </w:numPr>
      </w:pPr>
      <w:r>
        <w:t xml:space="preserve">Check and enable Bluetooth </w:t>
      </w:r>
    </w:p>
    <w:p w14:paraId="635807E2" w14:textId="47BDE334" w:rsidR="001354FE" w:rsidRDefault="001354FE" w:rsidP="001354FE">
      <w:pPr>
        <w:pStyle w:val="ListParagraph"/>
        <w:numPr>
          <w:ilvl w:val="0"/>
          <w:numId w:val="31"/>
        </w:numPr>
      </w:pPr>
      <w:r>
        <w:t xml:space="preserve">Read the </w:t>
      </w:r>
      <w:proofErr w:type="spellStart"/>
      <w:r>
        <w:t>Gatt</w:t>
      </w:r>
      <w:proofErr w:type="spellEnd"/>
      <w:r>
        <w:t xml:space="preserve"> characteristic – this should be 0 </w:t>
      </w:r>
    </w:p>
    <w:p w14:paraId="5AC20FAA" w14:textId="29FDAB4F" w:rsidR="001354FE" w:rsidRDefault="001354FE" w:rsidP="001354FE">
      <w:pPr>
        <w:pStyle w:val="ListParagraph"/>
        <w:numPr>
          <w:ilvl w:val="0"/>
          <w:numId w:val="31"/>
        </w:numPr>
      </w:pPr>
      <w:r>
        <w:t xml:space="preserve">Write 1 to the characteristic </w:t>
      </w:r>
    </w:p>
    <w:p w14:paraId="03A1B04C" w14:textId="25D0F084" w:rsidR="001354FE" w:rsidRDefault="001354FE" w:rsidP="001354FE">
      <w:pPr>
        <w:pStyle w:val="ListParagraph"/>
        <w:numPr>
          <w:ilvl w:val="0"/>
          <w:numId w:val="31"/>
        </w:numPr>
      </w:pPr>
      <w:r>
        <w:t xml:space="preserve">Read the </w:t>
      </w:r>
      <w:proofErr w:type="spellStart"/>
      <w:r>
        <w:t>Gatt</w:t>
      </w:r>
      <w:proofErr w:type="spellEnd"/>
      <w:r>
        <w:t xml:space="preserve"> characteristic – this should be 1 </w:t>
      </w:r>
    </w:p>
    <w:p w14:paraId="5BA7B05F" w14:textId="060B5197" w:rsidR="001354FE" w:rsidRDefault="001354FE" w:rsidP="001354FE">
      <w:pPr>
        <w:pStyle w:val="ListParagraph"/>
        <w:numPr>
          <w:ilvl w:val="0"/>
          <w:numId w:val="31"/>
        </w:numPr>
      </w:pPr>
      <w:r>
        <w:t xml:space="preserve">Write </w:t>
      </w:r>
      <w:r w:rsidR="00517988">
        <w:t>0</w:t>
      </w:r>
      <w:r>
        <w:t xml:space="preserve"> to the user’s band status </w:t>
      </w:r>
    </w:p>
    <w:p w14:paraId="1684F24E" w14:textId="66655D01" w:rsidR="001354FE" w:rsidRDefault="001354FE" w:rsidP="001354FE">
      <w:pPr>
        <w:pStyle w:val="ListParagraph"/>
        <w:numPr>
          <w:ilvl w:val="0"/>
          <w:numId w:val="31"/>
        </w:numPr>
      </w:pPr>
      <w:r>
        <w:t>Wait a predetermined amount of time (several seconds so the user has time to notice the band)</w:t>
      </w:r>
    </w:p>
    <w:p w14:paraId="381A3C1A" w14:textId="4C16D783" w:rsidR="001354FE" w:rsidRDefault="001354FE" w:rsidP="001354FE">
      <w:pPr>
        <w:pStyle w:val="ListParagraph"/>
        <w:numPr>
          <w:ilvl w:val="0"/>
          <w:numId w:val="31"/>
        </w:numPr>
      </w:pPr>
      <w:r>
        <w:t xml:space="preserve">Write 0 to the characteristic </w:t>
      </w:r>
    </w:p>
    <w:p w14:paraId="2F478927" w14:textId="77777777" w:rsidR="001354FE" w:rsidRDefault="001354FE" w:rsidP="001354FE">
      <w:pPr>
        <w:pStyle w:val="ListParagraph"/>
        <w:numPr>
          <w:ilvl w:val="0"/>
          <w:numId w:val="31"/>
        </w:numPr>
      </w:pPr>
      <w:r>
        <w:t xml:space="preserve">Read the </w:t>
      </w:r>
      <w:proofErr w:type="spellStart"/>
      <w:r>
        <w:t>Gatt</w:t>
      </w:r>
      <w:proofErr w:type="spellEnd"/>
      <w:r>
        <w:t xml:space="preserve"> characteristic – this should be 0 </w:t>
      </w:r>
    </w:p>
    <w:p w14:paraId="17575E29" w14:textId="6F068F5F" w:rsidR="008D2EF4" w:rsidRDefault="00654E0B" w:rsidP="008D2EF4">
      <w:pPr>
        <w:pStyle w:val="Heading2"/>
      </w:pPr>
      <w:bookmarkStart w:id="105" w:name="_Toc38493023"/>
      <w:r>
        <w:t>9</w:t>
      </w:r>
      <w:r w:rsidR="00E9168B">
        <w:t xml:space="preserve">.6 </w:t>
      </w:r>
      <w:r w:rsidR="008D2EF4">
        <w:t>Wristband</w:t>
      </w:r>
      <w:bookmarkEnd w:id="105"/>
    </w:p>
    <w:p w14:paraId="59F539C8" w14:textId="4D55BADC" w:rsidR="0095190B" w:rsidRDefault="00517988" w:rsidP="00A31665">
      <w:r>
        <w:t xml:space="preserve">Next we move to the code for the embedded system based on the TI CC2640R2 microcontroller. </w:t>
      </w:r>
    </w:p>
    <w:p w14:paraId="6CEE7165" w14:textId="0C0A6149" w:rsidR="00517988" w:rsidRDefault="00517988" w:rsidP="00A31665">
      <w:r>
        <w:t xml:space="preserve">This component is based on a modified version of the example code provided by Texas Instruments called project zero </w:t>
      </w:r>
      <w:r w:rsidR="00F044CF">
        <w:t xml:space="preserve">as </w:t>
      </w:r>
      <w:r>
        <w:t>mentioned previously</w:t>
      </w:r>
      <w:r w:rsidR="00114ECE">
        <w:t xml:space="preserve">. This code provides an operating system and interfaces to the hardware components of the board such as LED’s and buttons. The code as provided contains many features </w:t>
      </w:r>
      <w:r w:rsidR="00D3401B">
        <w:t>outside of the scope of this project</w:t>
      </w:r>
      <w:r w:rsidR="00114ECE">
        <w:t xml:space="preserve"> and these would take up memory and potentially energy if </w:t>
      </w:r>
      <w:r w:rsidR="00D3401B">
        <w:t>included</w:t>
      </w:r>
      <w:r w:rsidR="004804BB">
        <w:t>.</w:t>
      </w:r>
    </w:p>
    <w:p w14:paraId="201C6CEA" w14:textId="44292EE1" w:rsidR="006C3308" w:rsidRDefault="00D3401B" w:rsidP="00A31665">
      <w:r>
        <w:t xml:space="preserve">After studying the provided code </w:t>
      </w:r>
      <w:r w:rsidR="009623B2">
        <w:t xml:space="preserve">and understanding its contents, functions that were outside of the scope of the project were removed including some background functions such as the ability to debounce switches. </w:t>
      </w:r>
    </w:p>
    <w:p w14:paraId="7AF84E2B" w14:textId="48917C38" w:rsidR="00F25896" w:rsidRDefault="00F25896" w:rsidP="00A31665">
      <w:r>
        <w:t xml:space="preserve">This can be seen in the BLE Service initialization section where services are </w:t>
      </w:r>
      <w:r w:rsidR="00C0260D">
        <w:t>added,</w:t>
      </w:r>
      <w:r>
        <w:t xml:space="preserve"> and ID’s given for services that will be visible on the GATT serve</w:t>
      </w:r>
      <w:r w:rsidR="00F044CF">
        <w:t>r.</w:t>
      </w:r>
      <w:r w:rsidR="00C0260D">
        <w:t xml:space="preserve"> </w:t>
      </w:r>
      <w:r w:rsidR="00F044CF">
        <w:t>I</w:t>
      </w:r>
      <w:r w:rsidR="00C0260D">
        <w:t xml:space="preserve">n our case we only need the single service called </w:t>
      </w:r>
      <w:proofErr w:type="spellStart"/>
      <w:r w:rsidR="00C0260D">
        <w:t>LedService</w:t>
      </w:r>
      <w:proofErr w:type="spellEnd"/>
      <w:r w:rsidR="00C0260D">
        <w:t xml:space="preserve"> (please note that it is titled this way as on the development board it is connected to an LED, </w:t>
      </w:r>
      <w:r w:rsidR="00C0260D">
        <w:lastRenderedPageBreak/>
        <w:t>in the final product this would be replaced with a transistor to enable control of the higher current of the vibrate motor)</w:t>
      </w:r>
      <w:r w:rsidR="00AA510D">
        <w:t>.</w:t>
      </w:r>
    </w:p>
    <w:p w14:paraId="43006E79" w14:textId="77777777" w:rsidR="00ED4167" w:rsidRDefault="00C0260D" w:rsidP="00ED4167">
      <w:pPr>
        <w:keepNext/>
        <w:jc w:val="center"/>
      </w:pPr>
      <w:r>
        <w:rPr>
          <w:noProof/>
        </w:rPr>
        <w:drawing>
          <wp:inline distT="0" distB="0" distL="0" distR="0" wp14:anchorId="0194BA02" wp14:editId="218EAB13">
            <wp:extent cx="4781550" cy="236472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18146" cy="2382821"/>
                    </a:xfrm>
                    <a:prstGeom prst="rect">
                      <a:avLst/>
                    </a:prstGeom>
                  </pic:spPr>
                </pic:pic>
              </a:graphicData>
            </a:graphic>
          </wp:inline>
        </w:drawing>
      </w:r>
    </w:p>
    <w:p w14:paraId="62154B92" w14:textId="6E6881B8" w:rsidR="00C0260D" w:rsidRDefault="00ED4167" w:rsidP="00ED4167">
      <w:pPr>
        <w:pStyle w:val="Caption"/>
        <w:jc w:val="center"/>
      </w:pPr>
      <w:bookmarkStart w:id="106" w:name="_Toc38480770"/>
      <w:r>
        <w:t xml:space="preserve">Figure </w:t>
      </w:r>
      <w:fldSimple w:instr=" SEQ Figure \* ARABIC ">
        <w:r>
          <w:rPr>
            <w:noProof/>
          </w:rPr>
          <w:t>35</w:t>
        </w:r>
        <w:bookmarkEnd w:id="106"/>
      </w:fldSimple>
    </w:p>
    <w:p w14:paraId="244CD6F7" w14:textId="7E756DE0" w:rsidR="00642034" w:rsidRDefault="00642034" w:rsidP="00642034">
      <w:r>
        <w:t>T</w:t>
      </w:r>
      <w:r w:rsidR="00F12D93">
        <w:t xml:space="preserve">he pins used by the program could be changed easily </w:t>
      </w:r>
      <w:r>
        <w:t>if a specific pin is better located</w:t>
      </w:r>
      <w:r w:rsidR="00F044CF">
        <w:t>,</w:t>
      </w:r>
      <w:r>
        <w:t xml:space="preserve"> by referring to the LED pin configuration table. </w:t>
      </w:r>
    </w:p>
    <w:p w14:paraId="4C2BDF14" w14:textId="77777777" w:rsidR="00ED4167" w:rsidRDefault="00642034" w:rsidP="00ED4167">
      <w:pPr>
        <w:keepNext/>
        <w:jc w:val="center"/>
      </w:pPr>
      <w:r>
        <w:rPr>
          <w:noProof/>
        </w:rPr>
        <w:drawing>
          <wp:inline distT="0" distB="0" distL="0" distR="0" wp14:anchorId="17EFAD73" wp14:editId="6E320FFA">
            <wp:extent cx="4591050" cy="143421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719643" cy="1474385"/>
                    </a:xfrm>
                    <a:prstGeom prst="rect">
                      <a:avLst/>
                    </a:prstGeom>
                  </pic:spPr>
                </pic:pic>
              </a:graphicData>
            </a:graphic>
          </wp:inline>
        </w:drawing>
      </w:r>
    </w:p>
    <w:p w14:paraId="108CB6F3" w14:textId="5C7B9D33" w:rsidR="00F12D93" w:rsidRDefault="00ED4167" w:rsidP="00ED4167">
      <w:pPr>
        <w:pStyle w:val="Caption"/>
        <w:jc w:val="center"/>
      </w:pPr>
      <w:bookmarkStart w:id="107" w:name="_Toc38480771"/>
      <w:r>
        <w:t xml:space="preserve">Figure </w:t>
      </w:r>
      <w:fldSimple w:instr=" SEQ Figure \* ARABIC ">
        <w:r>
          <w:rPr>
            <w:noProof/>
          </w:rPr>
          <w:t>36</w:t>
        </w:r>
        <w:bookmarkEnd w:id="107"/>
      </w:fldSimple>
    </w:p>
    <w:p w14:paraId="2F05A77A" w14:textId="3B21DAED" w:rsidR="00C625E6" w:rsidRDefault="00C625E6" w:rsidP="00A31665">
      <w:r>
        <w:t xml:space="preserve">The two main features removed were as followed - </w:t>
      </w:r>
    </w:p>
    <w:p w14:paraId="41F3A02D" w14:textId="57709463" w:rsidR="00642034" w:rsidRDefault="00C625E6" w:rsidP="00A31665">
      <w:r>
        <w:t>B</w:t>
      </w:r>
      <w:r w:rsidR="00642034">
        <w:t>utton inputs including its relevant pin table, clock handlers for counting time during</w:t>
      </w:r>
      <w:r>
        <w:t xml:space="preserve"> its</w:t>
      </w:r>
      <w:r w:rsidR="00642034">
        <w:t xml:space="preserve"> debouncing</w:t>
      </w:r>
      <w:r>
        <w:t>,</w:t>
      </w:r>
      <w:r w:rsidR="00642034">
        <w:t xml:space="preserve"> and its defined messages that would be sent to the main application</w:t>
      </w:r>
      <w:r>
        <w:t xml:space="preserve"> task and its callback functions. </w:t>
      </w:r>
    </w:p>
    <w:p w14:paraId="5E700384" w14:textId="30B2BECC" w:rsidR="00642034" w:rsidRDefault="00C625E6" w:rsidP="00A31665">
      <w:r>
        <w:t xml:space="preserve">The </w:t>
      </w:r>
      <w:proofErr w:type="spellStart"/>
      <w:r>
        <w:t>Data</w:t>
      </w:r>
      <w:r w:rsidR="000C5010">
        <w:t>S</w:t>
      </w:r>
      <w:r>
        <w:t>ervice</w:t>
      </w:r>
      <w:proofErr w:type="spellEnd"/>
      <w:r w:rsidR="00F044CF">
        <w:t>-</w:t>
      </w:r>
      <w:r>
        <w:t xml:space="preserve"> this would provide a service in the GATT that when read would return a string of text</w:t>
      </w:r>
      <w:r w:rsidR="000C5010">
        <w:t xml:space="preserve">. This service contains no pin table or ancillary functions however it does require callbacks which have been removed and can be used to store text on our device which will take up large amounts of memory without providing any useful features to the end user. </w:t>
      </w:r>
    </w:p>
    <w:p w14:paraId="07900F4A" w14:textId="66022A84" w:rsidR="0095190B" w:rsidRDefault="009623B2" w:rsidP="00A31665">
      <w:r>
        <w:t xml:space="preserve">One </w:t>
      </w:r>
      <w:r w:rsidR="00F1044F">
        <w:t>feature</w:t>
      </w:r>
      <w:r>
        <w:t xml:space="preserve"> that was not required that was left in intentionally was </w:t>
      </w:r>
      <w:proofErr w:type="spellStart"/>
      <w:r w:rsidR="00F1044F">
        <w:t>Uartlog</w:t>
      </w:r>
      <w:proofErr w:type="spellEnd"/>
      <w:r w:rsidR="00F1044F">
        <w:t xml:space="preserve"> </w:t>
      </w:r>
      <w:r w:rsidR="00AA510D">
        <w:t>(</w:t>
      </w:r>
      <w:r w:rsidR="00AA510D" w:rsidRPr="00AA510D">
        <w:t>#include &lt;</w:t>
      </w:r>
      <w:proofErr w:type="spellStart"/>
      <w:r w:rsidR="00AA510D" w:rsidRPr="00AA510D">
        <w:t>uartlog</w:t>
      </w:r>
      <w:proofErr w:type="spellEnd"/>
      <w:r w:rsidR="00AA510D" w:rsidRPr="00AA510D">
        <w:t>/</w:t>
      </w:r>
      <w:proofErr w:type="spellStart"/>
      <w:r w:rsidR="00AA510D" w:rsidRPr="00AA510D">
        <w:t>UartLog.h</w:t>
      </w:r>
      <w:proofErr w:type="spellEnd"/>
      <w:r w:rsidR="00AA510D" w:rsidRPr="00AA510D">
        <w:t>&gt;</w:t>
      </w:r>
      <w:r w:rsidR="00AA510D">
        <w:t>)</w:t>
      </w:r>
      <w:r w:rsidR="00F1044F">
        <w:t xml:space="preserve"> and its ancillaries</w:t>
      </w:r>
      <w:r w:rsidR="006C3308">
        <w:t xml:space="preserve"> as this allows us to </w:t>
      </w:r>
      <w:r w:rsidR="00AA510D">
        <w:t>pass information to the U</w:t>
      </w:r>
      <w:r w:rsidR="003E5B00">
        <w:t>ART</w:t>
      </w:r>
      <w:r w:rsidR="00AA510D">
        <w:t xml:space="preserve"> output by means of the </w:t>
      </w:r>
      <w:proofErr w:type="spellStart"/>
      <w:r w:rsidR="00AA510D">
        <w:t>log_info</w:t>
      </w:r>
      <w:proofErr w:type="spellEnd"/>
      <w:r w:rsidR="00AA510D">
        <w:t xml:space="preserve"> code. This feature enables us to debug code via two methods, the debug features inside CCS</w:t>
      </w:r>
      <w:r w:rsidR="00F12D93">
        <w:t>,</w:t>
      </w:r>
      <w:r w:rsidR="00AA510D">
        <w:t xml:space="preserve"> and by reading the </w:t>
      </w:r>
      <w:r w:rsidR="00F12D93">
        <w:t xml:space="preserve">serial data returned by the XDS110 UART included in the development board with a program such as </w:t>
      </w:r>
      <w:proofErr w:type="spellStart"/>
      <w:r w:rsidR="00F12D93">
        <w:t>Teraterm</w:t>
      </w:r>
      <w:proofErr w:type="spellEnd"/>
      <w:r w:rsidR="00F12D93">
        <w:t>. The former can cause issues when dealing with things such as Bluetooth as stopping at break points can prevent time sensitive code from completing as intended</w:t>
      </w:r>
      <w:r w:rsidR="00C625E6">
        <w:t xml:space="preserve"> and </w:t>
      </w:r>
      <w:r w:rsidR="00C625E6">
        <w:lastRenderedPageBreak/>
        <w:t>thus preventing connections</w:t>
      </w:r>
      <w:r w:rsidR="00F12D93">
        <w:t xml:space="preserve">. The latter does not interfere with the code running on the device and can be considered analogous to </w:t>
      </w:r>
      <w:r w:rsidR="003E5B00">
        <w:t>printing debug statements to a screen</w:t>
      </w:r>
      <w:r w:rsidR="00F12D93">
        <w:t xml:space="preserve">. </w:t>
      </w:r>
      <w:r w:rsidR="000C5010">
        <w:t xml:space="preserve">A subsection to this feature that should also be removed in further iterations is that of the </w:t>
      </w:r>
      <w:proofErr w:type="spellStart"/>
      <w:r w:rsidR="000C5010">
        <w:t>ansicolour</w:t>
      </w:r>
      <w:proofErr w:type="spellEnd"/>
      <w:r w:rsidR="000C5010">
        <w:t xml:space="preserve"> header include (</w:t>
      </w:r>
      <w:r w:rsidR="000C5010" w:rsidRPr="000C5010">
        <w:t>#include &lt;</w:t>
      </w:r>
      <w:proofErr w:type="spellStart"/>
      <w:r w:rsidR="000C5010" w:rsidRPr="000C5010">
        <w:t>ti</w:t>
      </w:r>
      <w:proofErr w:type="spellEnd"/>
      <w:r w:rsidR="000C5010" w:rsidRPr="000C5010">
        <w:t>/display/</w:t>
      </w:r>
      <w:proofErr w:type="spellStart"/>
      <w:r w:rsidR="000C5010" w:rsidRPr="000C5010">
        <w:t>AnsiColor.h</w:t>
      </w:r>
      <w:proofErr w:type="spellEnd"/>
      <w:r w:rsidR="000C5010" w:rsidRPr="000C5010">
        <w:t>&gt;</w:t>
      </w:r>
      <w:r w:rsidR="000C5010">
        <w:t xml:space="preserve">) as this adds a table to add </w:t>
      </w:r>
      <w:r w:rsidR="000C5010" w:rsidRPr="003E5B00">
        <w:rPr>
          <w:lang w:val="en-GB"/>
        </w:rPr>
        <w:t>colour</w:t>
      </w:r>
      <w:r w:rsidR="000C5010">
        <w:t xml:space="preserve"> to the characters outputted and if used frequently could add significant bulk to the application.</w:t>
      </w:r>
    </w:p>
    <w:p w14:paraId="7C25EE34" w14:textId="05FC4782" w:rsidR="00044383" w:rsidRDefault="00044383" w:rsidP="00A31665">
      <w:r>
        <w:t xml:space="preserve">It is worth noting that in several places code containing switch statements originally designed for switching between the multiple services have also been left intact. This was a conscious decision as it will allow ease of adding new features down the line without requiring complete rewrite of the code </w:t>
      </w:r>
      <w:proofErr w:type="gramStart"/>
      <w:r>
        <w:t>and also</w:t>
      </w:r>
      <w:proofErr w:type="gramEnd"/>
      <w:r>
        <w:t xml:space="preserve"> because when compiled switch statements require minimal system resources, and therefore power usage. In short</w:t>
      </w:r>
      <w:r w:rsidR="00984FB1">
        <w:t>,</w:t>
      </w:r>
      <w:r>
        <w:t xml:space="preserve"> they provide little detriment to the system.</w:t>
      </w:r>
    </w:p>
    <w:p w14:paraId="3A4FF6A2" w14:textId="0E0936EF" w:rsidR="00654E0B" w:rsidRDefault="00654E0B" w:rsidP="00A31665">
      <w:r>
        <w:t>As mentioned earlier another phase to this project would be creation of a custom PCB for the wristband, while this is far from completion initial attempt designs are included in appendix 13.3. These contain several errors including the misunderstanding of the Bluetooth antenna as an extremely low value capacitor</w:t>
      </w:r>
      <w:r w:rsidR="00E91767">
        <w:t>.</w:t>
      </w:r>
    </w:p>
    <w:p w14:paraId="7520B8A7" w14:textId="4A03778A" w:rsidR="0095190B" w:rsidRDefault="00654E0B" w:rsidP="00844148">
      <w:pPr>
        <w:pStyle w:val="Heading1"/>
      </w:pPr>
      <w:bookmarkStart w:id="108" w:name="_Toc38493024"/>
      <w:r>
        <w:t>10</w:t>
      </w:r>
      <w:r w:rsidR="00E9168B">
        <w:t xml:space="preserve"> </w:t>
      </w:r>
      <w:r w:rsidR="00844148">
        <w:t>Evaluation</w:t>
      </w:r>
      <w:bookmarkEnd w:id="108"/>
    </w:p>
    <w:p w14:paraId="3774397B" w14:textId="764E4C4E" w:rsidR="00384465" w:rsidRDefault="004C2839" w:rsidP="00384465">
      <w:r>
        <w:t xml:space="preserve">This section is an evaluation of the </w:t>
      </w:r>
      <w:proofErr w:type="gramStart"/>
      <w:r>
        <w:t>project as a whole, with</w:t>
      </w:r>
      <w:proofErr w:type="gramEnd"/>
      <w:r>
        <w:t xml:space="preserve"> an assessment of results and achieved goals for the project. Further discussion will include what could have been done to streamline the process and other ways in which a better outcome could have been achieved.</w:t>
      </w:r>
      <w:r w:rsidR="00FB1589">
        <w:t xml:space="preserve"> The </w:t>
      </w:r>
      <w:r w:rsidR="006056FD">
        <w:t>next</w:t>
      </w:r>
      <w:r w:rsidR="00FB1589">
        <w:t xml:space="preserve"> section will discuss my personal</w:t>
      </w:r>
      <w:r w:rsidR="00E20FCD">
        <w:t xml:space="preserve"> views on the outcomes and reflection on things I personally could do to develop my abilities further.</w:t>
      </w:r>
      <w:r w:rsidR="006056FD">
        <w:t xml:space="preserve"> A final section will outline what can be further done to this work.</w:t>
      </w:r>
    </w:p>
    <w:p w14:paraId="685B0A03" w14:textId="58CE17F9" w:rsidR="004C2839" w:rsidRDefault="00654E0B" w:rsidP="004C2839">
      <w:pPr>
        <w:pStyle w:val="Heading2"/>
      </w:pPr>
      <w:bookmarkStart w:id="109" w:name="_Toc38493025"/>
      <w:r>
        <w:t>10</w:t>
      </w:r>
      <w:r w:rsidR="00E9168B">
        <w:t xml:space="preserve">.1 </w:t>
      </w:r>
      <w:r w:rsidR="004C2839">
        <w:t>Setup</w:t>
      </w:r>
      <w:r w:rsidR="001F0A12">
        <w:t>,</w:t>
      </w:r>
      <w:r w:rsidR="004C2839">
        <w:t xml:space="preserve"> software and prerequisites</w:t>
      </w:r>
      <w:bookmarkEnd w:id="109"/>
    </w:p>
    <w:p w14:paraId="4BD2DD7A" w14:textId="544E59F8" w:rsidR="004C2839" w:rsidRDefault="004C2839" w:rsidP="004C2839">
      <w:r>
        <w:t>It has been shown that the hardware and software selection and working environment were quite capable of performing the tasks required</w:t>
      </w:r>
      <w:r w:rsidR="001F0A12">
        <w:t xml:space="preserve"> with successful results and the portability of using a virtual machine made working on the project considerably easier in multiple locations. Even when used on the relatively limited resources of some machines, performance was good enough to not slow down workflow in any meaningful way.</w:t>
      </w:r>
    </w:p>
    <w:p w14:paraId="144ADC65" w14:textId="48EEE69A" w:rsidR="001F0A12" w:rsidRDefault="001F0A12" w:rsidP="004C2839">
      <w:r>
        <w:t xml:space="preserve">The use of industry standard IDE’s allowed for easier trouble shooting of issues than that of using others with lesser communities behind them. Most code related issues with exception of the </w:t>
      </w:r>
      <w:r w:rsidR="00662878">
        <w:t>Android</w:t>
      </w:r>
      <w:r>
        <w:t xml:space="preserve"> GATT were encountered by other people before and as such pointers on where to look to fix the issues were relatively easy to find with modest usage of a search engine.</w:t>
      </w:r>
    </w:p>
    <w:p w14:paraId="7429673B" w14:textId="72FD3479" w:rsidR="001F0A12" w:rsidRPr="004C2839" w:rsidRDefault="001F0A12" w:rsidP="004C2839">
      <w:r>
        <w:t>Upon reflection the usage of the CC2640RF may not have been the perfect choice as it could be considered overkill for such a basic application</w:t>
      </w:r>
      <w:r w:rsidR="00CB20F5">
        <w:t xml:space="preserve">. Its usage of a dual CPU system (Cortex-M3 main </w:t>
      </w:r>
      <w:r w:rsidR="00C74CE6">
        <w:t>CPU</w:t>
      </w:r>
      <w:r w:rsidR="00CB20F5">
        <w:t xml:space="preserve"> and Coretex-M0 for Bluetooth) added limitations to the structure of the programming of the embedded system</w:t>
      </w:r>
      <w:r w:rsidR="00F469B2">
        <w:t>. T</w:t>
      </w:r>
      <w:r w:rsidR="00CB20F5">
        <w:t xml:space="preserve">he interface between the two CPU’s is relatively well defined by TI and would have required massive amounts of work in order to create an entirely custom code. </w:t>
      </w:r>
      <w:r w:rsidR="00FB1589">
        <w:t>However,</w:t>
      </w:r>
      <w:r w:rsidR="00CB20F5">
        <w:t xml:space="preserve"> its ease of availability and price allowed it to complete the task required even if its software support from TI was far from perfect. </w:t>
      </w:r>
    </w:p>
    <w:p w14:paraId="4E8AC5BB" w14:textId="7B3053E2" w:rsidR="004C2839" w:rsidRDefault="00654E0B" w:rsidP="004C2839">
      <w:pPr>
        <w:pStyle w:val="Heading2"/>
      </w:pPr>
      <w:bookmarkStart w:id="110" w:name="_Toc38493026"/>
      <w:r>
        <w:lastRenderedPageBreak/>
        <w:t>10</w:t>
      </w:r>
      <w:r w:rsidR="00E9168B">
        <w:t xml:space="preserve">.2 </w:t>
      </w:r>
      <w:r w:rsidR="004C2839">
        <w:t>Implementation</w:t>
      </w:r>
      <w:bookmarkEnd w:id="110"/>
      <w:r w:rsidR="004C2839">
        <w:t xml:space="preserve">   </w:t>
      </w:r>
    </w:p>
    <w:p w14:paraId="04E797A4" w14:textId="0B9E0A7C" w:rsidR="00CB20F5" w:rsidRDefault="00CB20F5" w:rsidP="00CB20F5">
      <w:r>
        <w:t xml:space="preserve">Many but not all goals of the project have been met including the creation of the three main components of the system. Two out of three complete all the functions </w:t>
      </w:r>
      <w:proofErr w:type="spellStart"/>
      <w:r>
        <w:t>setout</w:t>
      </w:r>
      <w:proofErr w:type="spellEnd"/>
      <w:r>
        <w:t xml:space="preserve"> in the design (Database and Wristband)</w:t>
      </w:r>
      <w:r w:rsidR="00FB1589">
        <w:t xml:space="preserve"> with the third missing one main feature – communication between the </w:t>
      </w:r>
      <w:r w:rsidR="00662878">
        <w:t>Android</w:t>
      </w:r>
      <w:r w:rsidR="00FB1589">
        <w:t xml:space="preserve"> application and the wristband. With further research and troubleshooting this final hurdle could likely be overcome as we have proven using 3</w:t>
      </w:r>
      <w:r w:rsidR="00FB1589" w:rsidRPr="00FB1589">
        <w:rPr>
          <w:vertAlign w:val="superscript"/>
        </w:rPr>
        <w:t>rd</w:t>
      </w:r>
      <w:r w:rsidR="00FB1589">
        <w:t xml:space="preserve"> party software that this feature is very possible. </w:t>
      </w:r>
    </w:p>
    <w:p w14:paraId="02AA6010" w14:textId="78B7C5D5" w:rsidR="00FB1589" w:rsidRPr="00CB20F5" w:rsidRDefault="00FB1589" w:rsidP="00CB20F5">
      <w:r>
        <w:t xml:space="preserve">Upon reflection preventing updates to IDE’s and snapshotting resources from manufacturers prior to beginning work may have gone some way to alleviate issues as many problems seem to have </w:t>
      </w:r>
      <w:r w:rsidR="00F044CF">
        <w:t>arisen</w:t>
      </w:r>
      <w:r>
        <w:t xml:space="preserve"> during the incremental updates from the respective suppliers. In retrospect sticking to the last major release and its supplied documentation may be prudent when working on complicated project with multiple suppliers as this should supply the most stable background to work atop.  </w:t>
      </w:r>
    </w:p>
    <w:p w14:paraId="6DA7784D" w14:textId="06734D8E" w:rsidR="001F0A12" w:rsidRDefault="00654E0B" w:rsidP="001F0A12">
      <w:pPr>
        <w:pStyle w:val="Heading2"/>
      </w:pPr>
      <w:bookmarkStart w:id="111" w:name="_Toc38493027"/>
      <w:r>
        <w:t>10</w:t>
      </w:r>
      <w:r w:rsidR="00E9168B">
        <w:t xml:space="preserve">.3 </w:t>
      </w:r>
      <w:r w:rsidR="001F0A12">
        <w:t>Personal reflection</w:t>
      </w:r>
      <w:bookmarkEnd w:id="111"/>
      <w:r w:rsidR="001F0A12">
        <w:t xml:space="preserve"> </w:t>
      </w:r>
    </w:p>
    <w:p w14:paraId="4F1E5C22" w14:textId="7666B0DB" w:rsidR="00FB1589" w:rsidRDefault="00E20FCD" w:rsidP="00FB1589">
      <w:r>
        <w:t xml:space="preserve">The completion of a literary review on the topic proved to be more time consuming than expected as finding useful resources on this sector was quite difficult given </w:t>
      </w:r>
      <w:r w:rsidR="00F95D30">
        <w:t>as it resulted in several</w:t>
      </w:r>
      <w:r>
        <w:t xml:space="preserve"> unrelated but extensively researched subjects. With most time consumed trying to tie these topics together into a cohesive report. </w:t>
      </w:r>
    </w:p>
    <w:p w14:paraId="7A5020C7" w14:textId="6BEDE15D" w:rsidR="00F1725B" w:rsidRDefault="00F1725B" w:rsidP="00FB1589">
      <w:r>
        <w:t>Another thing now better understood is how ‘feature creep’ can derail a project</w:t>
      </w:r>
      <w:r w:rsidR="00F95D30">
        <w:t>,</w:t>
      </w:r>
      <w:r>
        <w:t xml:space="preserve"> when looking at adding new features and requirements can potentially require extensive rewrites and amendments to code</w:t>
      </w:r>
      <w:r w:rsidR="00984FB1">
        <w:t>,</w:t>
      </w:r>
      <w:r>
        <w:t xml:space="preserve"> documentation and research. From this understanding a conscious policy to move on once a section or feature was completed was essential to keeping the work focused and on time.</w:t>
      </w:r>
    </w:p>
    <w:p w14:paraId="5859712D" w14:textId="1C3F9208" w:rsidR="00777B31" w:rsidRDefault="00777B31" w:rsidP="00FB1589">
      <w:r>
        <w:t xml:space="preserve">A final topic is a better understanding of development – great value has been shown in using </w:t>
      </w:r>
      <w:r w:rsidR="00340FD5">
        <w:t>tools and hardware with good resources behind them and in an industry setting larger cost of development hardware may be easily offset in reduction of development time.</w:t>
      </w:r>
    </w:p>
    <w:p w14:paraId="4AE49CD4" w14:textId="05F7C33A" w:rsidR="00F1725B" w:rsidRDefault="00654E0B" w:rsidP="00F1725B">
      <w:pPr>
        <w:pStyle w:val="Heading2"/>
      </w:pPr>
      <w:bookmarkStart w:id="112" w:name="_Toc38493028"/>
      <w:r>
        <w:t>10</w:t>
      </w:r>
      <w:r w:rsidR="00E9168B">
        <w:t xml:space="preserve">.4 </w:t>
      </w:r>
      <w:r w:rsidR="00F1725B">
        <w:t>Further work</w:t>
      </w:r>
      <w:bookmarkEnd w:id="112"/>
      <w:r w:rsidR="00F1725B">
        <w:t xml:space="preserve"> </w:t>
      </w:r>
    </w:p>
    <w:p w14:paraId="446C5A0A" w14:textId="740EDBBF" w:rsidR="00F1725B" w:rsidRDefault="00F1725B" w:rsidP="00F1725B">
      <w:r>
        <w:t xml:space="preserve">Outside of the non-working feature of the project many </w:t>
      </w:r>
      <w:r w:rsidR="00F95D30">
        <w:t>more</w:t>
      </w:r>
      <w:r>
        <w:t xml:space="preserve"> features could be implemented to provide further value to the project before bringing it to retail</w:t>
      </w:r>
      <w:r w:rsidR="00F95D30">
        <w:t>. As</w:t>
      </w:r>
      <w:r>
        <w:t xml:space="preserve"> mentioned </w:t>
      </w:r>
      <w:r w:rsidR="00F95D30">
        <w:t xml:space="preserve">previously, </w:t>
      </w:r>
      <w:r>
        <w:t>until now these have been kept away from the project to prevent feature creep and retai</w:t>
      </w:r>
      <w:r w:rsidR="00044383">
        <w:t>n</w:t>
      </w:r>
      <w:r>
        <w:t xml:space="preserve"> focus on the core objectives. </w:t>
      </w:r>
    </w:p>
    <w:p w14:paraId="129EFEE3" w14:textId="219406BF" w:rsidR="00044383" w:rsidRDefault="00044383" w:rsidP="00F1725B">
      <w:r>
        <w:t xml:space="preserve">These can range from more basic things such as branding and graphical style of the </w:t>
      </w:r>
      <w:r w:rsidR="00662878">
        <w:t>Android</w:t>
      </w:r>
      <w:r>
        <w:t xml:space="preserve"> application which as of now uses the default visuals provided by </w:t>
      </w:r>
      <w:r w:rsidR="00662878">
        <w:t>Android</w:t>
      </w:r>
      <w:r>
        <w:t xml:space="preserve"> studio</w:t>
      </w:r>
      <w:r w:rsidR="00F95D30">
        <w:t>. F</w:t>
      </w:r>
      <w:r>
        <w:t xml:space="preserve">urther features could include a method of feedback from the band to the application such as a button or motion/gesture sensor to enable simple replies or potentially act like a snooze button on an alarm clock. </w:t>
      </w:r>
    </w:p>
    <w:p w14:paraId="06A33180" w14:textId="5E0A1ED6" w:rsidR="00F1725B" w:rsidRPr="00FB1589" w:rsidRDefault="00044383" w:rsidP="00E26944">
      <w:r>
        <w:t xml:space="preserve">If developed into a custom PCB </w:t>
      </w:r>
      <w:r w:rsidR="00984FB1">
        <w:t xml:space="preserve">for cost reduction </w:t>
      </w:r>
      <w:r>
        <w:t xml:space="preserve">these features could be implemented with relative ease as the core hardware has plenty of processing power and I/O to handle such additions. </w:t>
      </w:r>
      <w:r w:rsidR="00F1725B">
        <w:t xml:space="preserve"> </w:t>
      </w:r>
    </w:p>
    <w:p w14:paraId="774101FE" w14:textId="360D5DBB" w:rsidR="00844148" w:rsidRDefault="00E9168B" w:rsidP="00844148">
      <w:pPr>
        <w:pStyle w:val="Heading1"/>
      </w:pPr>
      <w:bookmarkStart w:id="113" w:name="_Toc38493029"/>
      <w:r>
        <w:t>1</w:t>
      </w:r>
      <w:r w:rsidR="00654E0B">
        <w:t>1</w:t>
      </w:r>
      <w:r>
        <w:t xml:space="preserve"> </w:t>
      </w:r>
      <w:r w:rsidR="00844148">
        <w:t>Conclusion</w:t>
      </w:r>
      <w:bookmarkEnd w:id="113"/>
      <w:r w:rsidR="00844148">
        <w:t xml:space="preserve"> </w:t>
      </w:r>
    </w:p>
    <w:p w14:paraId="34C9FCC9" w14:textId="77777777" w:rsidR="00984FB1" w:rsidRDefault="00E26944" w:rsidP="00E26944">
      <w:r>
        <w:t xml:space="preserve">To conclude the project has contained both successes and failures but the overall concept has been proven to be possible and with more time and research the main shortcoming could </w:t>
      </w:r>
      <w:proofErr w:type="gramStart"/>
      <w:r>
        <w:t>definitely be</w:t>
      </w:r>
      <w:proofErr w:type="gramEnd"/>
      <w:r>
        <w:t xml:space="preserve"> rectified as demonstrated in the implementation section. </w:t>
      </w:r>
    </w:p>
    <w:p w14:paraId="5FB13DD5" w14:textId="706F682F" w:rsidR="00984FB1" w:rsidRDefault="00E26944" w:rsidP="00E26944">
      <w:r>
        <w:lastRenderedPageBreak/>
        <w:t xml:space="preserve">With further development the energy harvesting concept initially considered </w:t>
      </w:r>
      <w:r w:rsidR="00984FB1">
        <w:t xml:space="preserve">is certainly viable with multiple potential technologies able to fulfill the role when developed and cost reduced. Considering the place in popular consciousness for green energy solutions it seems likely that a similar idea will be implemented </w:t>
      </w:r>
      <w:proofErr w:type="gramStart"/>
      <w:r w:rsidR="00984FB1">
        <w:t>in the near future</w:t>
      </w:r>
      <w:proofErr w:type="gramEnd"/>
      <w:r w:rsidR="00984FB1">
        <w:t>.</w:t>
      </w:r>
    </w:p>
    <w:p w14:paraId="7CFCCD47" w14:textId="57FE8E9F" w:rsidR="00E278D9" w:rsidRDefault="00E278D9" w:rsidP="00E26944">
      <w:r>
        <w:t>The code created has plenty of room for extension or refinement and the power efficiency of the band could likely be improved by using a software stack written for the sole purpose of this project</w:t>
      </w:r>
      <w:r w:rsidR="00653B46">
        <w:t>.</w:t>
      </w:r>
      <w:r>
        <w:t xml:space="preserve"> </w:t>
      </w:r>
      <w:r w:rsidR="00653B46">
        <w:t>But if going to such trouble</w:t>
      </w:r>
      <w:r>
        <w:t xml:space="preserve"> it may be more advantageous </w:t>
      </w:r>
      <w:r w:rsidR="00653B46">
        <w:t xml:space="preserve">to look at using ASIC’s. The usage of which could likely make this a very power efficient product down to the very last circuit. </w:t>
      </w:r>
    </w:p>
    <w:p w14:paraId="4B677A50" w14:textId="5D69A8B1" w:rsidR="00E26944" w:rsidRDefault="00984FB1" w:rsidP="00E26944">
      <w:r>
        <w:t xml:space="preserve"> </w:t>
      </w:r>
    </w:p>
    <w:p w14:paraId="39796AB0" w14:textId="01FEBA5B" w:rsidR="00ED4167" w:rsidRDefault="00ED4167" w:rsidP="00E26944"/>
    <w:p w14:paraId="243FF56D" w14:textId="77777777" w:rsidR="00ED4167" w:rsidRPr="00E26944" w:rsidRDefault="00ED4167" w:rsidP="00E26944"/>
    <w:p w14:paraId="2F5BB84D" w14:textId="3A3371E3" w:rsidR="00844148" w:rsidRDefault="00E9168B" w:rsidP="00844148">
      <w:pPr>
        <w:pStyle w:val="Heading1"/>
      </w:pPr>
      <w:bookmarkStart w:id="114" w:name="_Toc38493030"/>
      <w:r>
        <w:t>1</w:t>
      </w:r>
      <w:r w:rsidR="00654E0B">
        <w:t>2</w:t>
      </w:r>
      <w:r>
        <w:t xml:space="preserve"> </w:t>
      </w:r>
      <w:r w:rsidR="00844148">
        <w:t>References and Bibliography</w:t>
      </w:r>
      <w:bookmarkEnd w:id="114"/>
      <w:r w:rsidR="00844148">
        <w:t xml:space="preserve"> </w:t>
      </w:r>
    </w:p>
    <w:p w14:paraId="575EA517" w14:textId="77777777" w:rsidR="00451B58" w:rsidRPr="00451B58" w:rsidRDefault="00451B58" w:rsidP="00451B58"/>
    <w:p w14:paraId="76C79FF9" w14:textId="4B44AA9C" w:rsidR="00451B58" w:rsidRPr="00451B58" w:rsidRDefault="00451B58" w:rsidP="00451B58">
      <w:pPr>
        <w:pStyle w:val="NormalWeb"/>
        <w:jc w:val="center"/>
        <w:rPr>
          <w:rFonts w:ascii="Calibri" w:hAnsi="Calibri" w:cs="Calibri"/>
          <w:sz w:val="22"/>
        </w:rPr>
      </w:pPr>
      <w:r>
        <w:fldChar w:fldCharType="begin"/>
      </w:r>
      <w:r>
        <w:instrText>ADDIN RW.BIB</w:instrText>
      </w:r>
      <w:r>
        <w:fldChar w:fldCharType="separate"/>
      </w:r>
      <w:r w:rsidRPr="00451B58">
        <w:rPr>
          <w:rFonts w:ascii="Calibri" w:hAnsi="Calibri" w:cs="Calibri"/>
          <w:sz w:val="22"/>
        </w:rPr>
        <w:t xml:space="preserve">References: </w:t>
      </w:r>
    </w:p>
    <w:p w14:paraId="635106B2" w14:textId="77777777" w:rsidR="00451B58" w:rsidRPr="00451B58" w:rsidRDefault="00451B58" w:rsidP="00451B58">
      <w:pPr>
        <w:pStyle w:val="NormalWeb"/>
        <w:rPr>
          <w:rFonts w:ascii="Calibri" w:hAnsi="Calibri" w:cs="Calibri"/>
          <w:sz w:val="22"/>
        </w:rPr>
      </w:pPr>
      <w:proofErr w:type="spellStart"/>
      <w:r w:rsidRPr="00451B58">
        <w:rPr>
          <w:rFonts w:ascii="Calibri" w:hAnsi="Calibri" w:cs="Calibri"/>
          <w:sz w:val="22"/>
        </w:rPr>
        <w:t>Alam</w:t>
      </w:r>
      <w:proofErr w:type="spellEnd"/>
      <w:r w:rsidRPr="00451B58">
        <w:rPr>
          <w:rFonts w:ascii="Calibri" w:hAnsi="Calibri" w:cs="Calibri"/>
          <w:sz w:val="22"/>
        </w:rPr>
        <w:t xml:space="preserve">, M., Hsu, T., Dover, J.S., </w:t>
      </w:r>
      <w:proofErr w:type="spellStart"/>
      <w:r w:rsidRPr="00451B58">
        <w:rPr>
          <w:rFonts w:ascii="Calibri" w:hAnsi="Calibri" w:cs="Calibri"/>
          <w:sz w:val="22"/>
        </w:rPr>
        <w:t>Wrone</w:t>
      </w:r>
      <w:proofErr w:type="spellEnd"/>
      <w:r w:rsidRPr="00451B58">
        <w:rPr>
          <w:rFonts w:ascii="Calibri" w:hAnsi="Calibri" w:cs="Calibri"/>
          <w:sz w:val="22"/>
        </w:rPr>
        <w:t xml:space="preserve">, D.A. and Arndt, K.A. (2003) </w:t>
      </w:r>
      <w:proofErr w:type="spellStart"/>
      <w:r w:rsidRPr="00451B58">
        <w:rPr>
          <w:rFonts w:ascii="Calibri" w:hAnsi="Calibri" w:cs="Calibri"/>
          <w:sz w:val="22"/>
        </w:rPr>
        <w:t>Nonablative</w:t>
      </w:r>
      <w:proofErr w:type="spellEnd"/>
      <w:r w:rsidRPr="00451B58">
        <w:rPr>
          <w:rFonts w:ascii="Calibri" w:hAnsi="Calibri" w:cs="Calibri"/>
          <w:sz w:val="22"/>
        </w:rPr>
        <w:t xml:space="preserve"> Laser and Light Treatments: </w:t>
      </w:r>
      <w:proofErr w:type="spellStart"/>
      <w:r w:rsidRPr="00451B58">
        <w:rPr>
          <w:rFonts w:ascii="Calibri" w:hAnsi="Calibri" w:cs="Calibri"/>
          <w:sz w:val="22"/>
        </w:rPr>
        <w:t>Histologyand</w:t>
      </w:r>
      <w:proofErr w:type="spellEnd"/>
      <w:r w:rsidRPr="00451B58">
        <w:rPr>
          <w:rFonts w:ascii="Calibri" w:hAnsi="Calibri" w:cs="Calibri"/>
          <w:sz w:val="22"/>
        </w:rPr>
        <w:t xml:space="preserve"> Tissue Effects—A Review. </w:t>
      </w:r>
      <w:r w:rsidRPr="00451B58">
        <w:rPr>
          <w:rFonts w:ascii="Calibri" w:hAnsi="Calibri" w:cs="Calibri"/>
          <w:i/>
          <w:iCs/>
          <w:sz w:val="22"/>
        </w:rPr>
        <w:t>Lasers in Surgery and Medicine</w:t>
      </w:r>
      <w:r w:rsidRPr="00451B58">
        <w:rPr>
          <w:rFonts w:ascii="Calibri" w:hAnsi="Calibri" w:cs="Calibri"/>
          <w:sz w:val="22"/>
        </w:rPr>
        <w:t>. 39 (1), pp.30-39.</w:t>
      </w:r>
    </w:p>
    <w:p w14:paraId="367AC297" w14:textId="0BDAB2DE" w:rsidR="00451B58" w:rsidRPr="00451B58" w:rsidRDefault="00451B58" w:rsidP="00451B58">
      <w:pPr>
        <w:pStyle w:val="NormalWeb"/>
        <w:rPr>
          <w:rFonts w:ascii="Calibri" w:hAnsi="Calibri" w:cs="Calibri"/>
          <w:sz w:val="22"/>
        </w:rPr>
      </w:pPr>
      <w:r w:rsidRPr="00451B58">
        <w:rPr>
          <w:rFonts w:ascii="Calibri" w:hAnsi="Calibri" w:cs="Calibri"/>
          <w:sz w:val="22"/>
        </w:rPr>
        <w:t xml:space="preserve">Bluetooth SIG (2020) </w:t>
      </w:r>
      <w:r w:rsidRPr="00451B58">
        <w:rPr>
          <w:rFonts w:ascii="Calibri" w:hAnsi="Calibri" w:cs="Calibri"/>
          <w:i/>
          <w:iCs/>
          <w:sz w:val="22"/>
        </w:rPr>
        <w:t xml:space="preserve">GATT Services. </w:t>
      </w:r>
      <w:r w:rsidRPr="00451B58">
        <w:rPr>
          <w:rFonts w:ascii="Calibri" w:hAnsi="Calibri" w:cs="Calibri"/>
          <w:sz w:val="22"/>
        </w:rPr>
        <w:t xml:space="preserve">Available from: </w:t>
      </w:r>
      <w:hyperlink r:id="rId47" w:tgtFrame="_blank" w:history="1">
        <w:r w:rsidRPr="00451B58">
          <w:rPr>
            <w:rStyle w:val="Hyperlink"/>
            <w:rFonts w:ascii="Calibri" w:hAnsi="Calibri" w:cs="Calibri"/>
            <w:sz w:val="22"/>
          </w:rPr>
          <w:t>https://www.bluetooth.com/specifications/gatt/services/</w:t>
        </w:r>
      </w:hyperlink>
      <w:r w:rsidRPr="00451B58">
        <w:rPr>
          <w:rFonts w:ascii="Calibri" w:hAnsi="Calibri" w:cs="Calibri"/>
          <w:sz w:val="22"/>
        </w:rPr>
        <w:t xml:space="preserve"> [Accessed 03.03.2020].</w:t>
      </w:r>
    </w:p>
    <w:p w14:paraId="1E87F239" w14:textId="77777777" w:rsidR="00451B58" w:rsidRPr="00451B58" w:rsidRDefault="00451B58" w:rsidP="00451B58">
      <w:pPr>
        <w:pStyle w:val="NormalWeb"/>
        <w:rPr>
          <w:rFonts w:ascii="Calibri" w:hAnsi="Calibri" w:cs="Calibri"/>
          <w:sz w:val="22"/>
        </w:rPr>
      </w:pPr>
      <w:r w:rsidRPr="00451B58">
        <w:rPr>
          <w:rFonts w:ascii="Calibri" w:hAnsi="Calibri" w:cs="Calibri"/>
          <w:sz w:val="22"/>
        </w:rPr>
        <w:t xml:space="preserve">AREQ 2017, ed. (2017) </w:t>
      </w:r>
      <w:r w:rsidRPr="00451B58">
        <w:rPr>
          <w:rFonts w:ascii="Calibri" w:hAnsi="Calibri" w:cs="Calibri"/>
          <w:i/>
          <w:iCs/>
          <w:sz w:val="22"/>
        </w:rPr>
        <w:t>Feasibility Study for using Piezoelectric Energy Harvesting Floor in Buildings Interior Spaces</w:t>
      </w:r>
      <w:r w:rsidRPr="00451B58">
        <w:rPr>
          <w:rFonts w:ascii="Calibri" w:hAnsi="Calibri" w:cs="Calibri"/>
          <w:sz w:val="22"/>
        </w:rPr>
        <w:t xml:space="preserve">. Spain, 1-3 Feb 2017. Science Direct. </w:t>
      </w:r>
    </w:p>
    <w:p w14:paraId="6064469A" w14:textId="77777777" w:rsidR="00451B58" w:rsidRPr="00451B58" w:rsidRDefault="00451B58" w:rsidP="00451B58">
      <w:pPr>
        <w:pStyle w:val="NormalWeb"/>
        <w:rPr>
          <w:rFonts w:ascii="Calibri" w:hAnsi="Calibri" w:cs="Calibri"/>
          <w:sz w:val="22"/>
        </w:rPr>
      </w:pPr>
      <w:proofErr w:type="spellStart"/>
      <w:r w:rsidRPr="00451B58">
        <w:rPr>
          <w:rFonts w:ascii="Calibri" w:hAnsi="Calibri" w:cs="Calibri"/>
          <w:sz w:val="22"/>
        </w:rPr>
        <w:t>Filbey</w:t>
      </w:r>
      <w:proofErr w:type="spellEnd"/>
      <w:r w:rsidRPr="00451B58">
        <w:rPr>
          <w:rFonts w:ascii="Calibri" w:hAnsi="Calibri" w:cs="Calibri"/>
          <w:sz w:val="22"/>
        </w:rPr>
        <w:t xml:space="preserve">, R.A. and Gazzaniga, M.S. (2013) </w:t>
      </w:r>
      <w:r w:rsidRPr="00451B58">
        <w:rPr>
          <w:rFonts w:ascii="Calibri" w:hAnsi="Calibri" w:cs="Calibri"/>
          <w:b/>
          <w:bCs/>
          <w:sz w:val="22"/>
        </w:rPr>
        <w:t xml:space="preserve">Splitting the normal brain with reaction </w:t>
      </w:r>
      <w:proofErr w:type="gramStart"/>
      <w:r w:rsidRPr="00451B58">
        <w:rPr>
          <w:rFonts w:ascii="Calibri" w:hAnsi="Calibri" w:cs="Calibri"/>
          <w:b/>
          <w:bCs/>
          <w:sz w:val="22"/>
        </w:rPr>
        <w:t>time</w:t>
      </w:r>
      <w:r w:rsidRPr="00451B58">
        <w:rPr>
          <w:rFonts w:ascii="Calibri" w:hAnsi="Calibri" w:cs="Calibri"/>
          <w:sz w:val="22"/>
        </w:rPr>
        <w:t xml:space="preserve">  .</w:t>
      </w:r>
      <w:proofErr w:type="gramEnd"/>
      <w:r w:rsidRPr="00451B58">
        <w:rPr>
          <w:rFonts w:ascii="Calibri" w:hAnsi="Calibri" w:cs="Calibri"/>
          <w:sz w:val="22"/>
        </w:rPr>
        <w:t xml:space="preserve"> </w:t>
      </w:r>
      <w:r w:rsidRPr="00451B58">
        <w:rPr>
          <w:rFonts w:ascii="Calibri" w:hAnsi="Calibri" w:cs="Calibri"/>
          <w:i/>
          <w:iCs/>
          <w:sz w:val="22"/>
        </w:rPr>
        <w:t>Perception &amp; Performance</w:t>
      </w:r>
      <w:r w:rsidRPr="00451B58">
        <w:rPr>
          <w:rFonts w:ascii="Calibri" w:hAnsi="Calibri" w:cs="Calibri"/>
          <w:sz w:val="22"/>
        </w:rPr>
        <w:t>. 17 (1), pp.335-336.</w:t>
      </w:r>
    </w:p>
    <w:p w14:paraId="01F5703E" w14:textId="600CB06F" w:rsidR="00451B58" w:rsidRPr="00451B58" w:rsidRDefault="00451B58" w:rsidP="00451B58">
      <w:pPr>
        <w:pStyle w:val="NormalWeb"/>
        <w:rPr>
          <w:rFonts w:ascii="Calibri" w:hAnsi="Calibri" w:cs="Calibri"/>
          <w:sz w:val="22"/>
        </w:rPr>
      </w:pPr>
      <w:r w:rsidRPr="00451B58">
        <w:rPr>
          <w:rFonts w:ascii="Calibri" w:hAnsi="Calibri" w:cs="Calibri"/>
          <w:sz w:val="22"/>
        </w:rPr>
        <w:t xml:space="preserve">Hickman, M. (2017) </w:t>
      </w:r>
      <w:r w:rsidRPr="00451B58">
        <w:rPr>
          <w:rFonts w:ascii="Calibri" w:hAnsi="Calibri" w:cs="Calibri"/>
          <w:b/>
          <w:bCs/>
          <w:sz w:val="22"/>
        </w:rPr>
        <w:t xml:space="preserve">what is the Power of a Silver Piezo Transducer? how Many of the Piezo Cells should I have to use to Charge a 1000 </w:t>
      </w:r>
      <w:proofErr w:type="spellStart"/>
      <w:r w:rsidRPr="00451B58">
        <w:rPr>
          <w:rFonts w:ascii="Calibri" w:hAnsi="Calibri" w:cs="Calibri"/>
          <w:b/>
          <w:bCs/>
          <w:sz w:val="22"/>
        </w:rPr>
        <w:t>mAh</w:t>
      </w:r>
      <w:proofErr w:type="spellEnd"/>
      <w:r w:rsidRPr="00451B58">
        <w:rPr>
          <w:rFonts w:ascii="Calibri" w:hAnsi="Calibri" w:cs="Calibri"/>
          <w:b/>
          <w:bCs/>
          <w:sz w:val="22"/>
        </w:rPr>
        <w:t xml:space="preserve"> AA 1.2v Battery?</w:t>
      </w:r>
      <w:r w:rsidRPr="00451B58">
        <w:rPr>
          <w:rFonts w:ascii="Calibri" w:hAnsi="Calibri" w:cs="Calibri"/>
          <w:sz w:val="22"/>
        </w:rPr>
        <w:t xml:space="preserve"> </w:t>
      </w:r>
      <w:r w:rsidRPr="00451B58">
        <w:rPr>
          <w:rFonts w:ascii="Calibri" w:hAnsi="Calibri" w:cs="Calibri"/>
          <w:i/>
          <w:iCs/>
          <w:sz w:val="22"/>
        </w:rPr>
        <w:t xml:space="preserve">Quora, </w:t>
      </w:r>
      <w:r w:rsidRPr="00451B58">
        <w:rPr>
          <w:rFonts w:ascii="Calibri" w:hAnsi="Calibri" w:cs="Calibri"/>
          <w:sz w:val="22"/>
        </w:rPr>
        <w:t xml:space="preserve">18/05/2018 [online]. Available from: </w:t>
      </w:r>
      <w:hyperlink r:id="rId48" w:tgtFrame="_blank" w:history="1">
        <w:r w:rsidRPr="00451B58">
          <w:rPr>
            <w:rStyle w:val="Hyperlink"/>
            <w:rFonts w:ascii="Calibri" w:hAnsi="Calibri" w:cs="Calibri"/>
            <w:sz w:val="22"/>
          </w:rPr>
          <w:t>https://www.quora.com/What-is-the-power-of-a-silver-piezo-transducer-How-many-of-the-piezo-cells-should-I-have-to-use-to-charge-a-1000-mAh-AA-1-2v-battery</w:t>
        </w:r>
      </w:hyperlink>
      <w:r w:rsidRPr="00451B58">
        <w:rPr>
          <w:rFonts w:ascii="Calibri" w:hAnsi="Calibri" w:cs="Calibri"/>
          <w:sz w:val="22"/>
        </w:rPr>
        <w:t xml:space="preserve"> [Accessed 14/03/2019].</w:t>
      </w:r>
    </w:p>
    <w:p w14:paraId="3FDFBC63" w14:textId="61D97E98" w:rsidR="00451B58" w:rsidRPr="00451B58" w:rsidRDefault="00451B58" w:rsidP="00451B58">
      <w:pPr>
        <w:pStyle w:val="NormalWeb"/>
        <w:rPr>
          <w:rFonts w:ascii="Calibri" w:hAnsi="Calibri" w:cs="Calibri"/>
          <w:sz w:val="22"/>
        </w:rPr>
      </w:pPr>
      <w:r w:rsidRPr="00451B58">
        <w:rPr>
          <w:rFonts w:ascii="Calibri" w:hAnsi="Calibri" w:cs="Calibri"/>
          <w:sz w:val="22"/>
        </w:rPr>
        <w:t xml:space="preserve">House of Haptics (2018) </w:t>
      </w:r>
      <w:r w:rsidRPr="00451B58">
        <w:rPr>
          <w:rFonts w:ascii="Calibri" w:hAnsi="Calibri" w:cs="Calibri"/>
          <w:b/>
          <w:bCs/>
          <w:i/>
          <w:iCs/>
          <w:sz w:val="22"/>
        </w:rPr>
        <w:t>SAY HEY</w:t>
      </w:r>
      <w:r w:rsidRPr="00451B58">
        <w:rPr>
          <w:rFonts w:ascii="Calibri" w:hAnsi="Calibri" w:cs="Calibri"/>
          <w:i/>
          <w:iCs/>
          <w:sz w:val="22"/>
        </w:rPr>
        <w:t xml:space="preserve"> </w:t>
      </w:r>
      <w:r w:rsidRPr="00451B58">
        <w:rPr>
          <w:rFonts w:ascii="Calibri" w:hAnsi="Calibri" w:cs="Calibri"/>
          <w:b/>
          <w:bCs/>
          <w:i/>
          <w:iCs/>
          <w:sz w:val="22"/>
        </w:rPr>
        <w:t>Stay in Touch</w:t>
      </w:r>
      <w:r w:rsidRPr="00451B58">
        <w:rPr>
          <w:rFonts w:ascii="Calibri" w:hAnsi="Calibri" w:cs="Calibri"/>
          <w:i/>
          <w:iCs/>
          <w:sz w:val="22"/>
        </w:rPr>
        <w:t xml:space="preserve">. </w:t>
      </w:r>
      <w:r w:rsidRPr="00451B58">
        <w:rPr>
          <w:rFonts w:ascii="Calibri" w:hAnsi="Calibri" w:cs="Calibri"/>
          <w:sz w:val="22"/>
        </w:rPr>
        <w:t xml:space="preserve">Available from: </w:t>
      </w:r>
      <w:hyperlink r:id="rId49" w:tgtFrame="_blank" w:history="1">
        <w:r w:rsidRPr="00451B58">
          <w:rPr>
            <w:rStyle w:val="Hyperlink"/>
            <w:rFonts w:ascii="Calibri" w:hAnsi="Calibri" w:cs="Calibri"/>
            <w:sz w:val="22"/>
          </w:rPr>
          <w:t>https://heybracelet.com/about</w:t>
        </w:r>
      </w:hyperlink>
      <w:r w:rsidRPr="00451B58">
        <w:rPr>
          <w:rFonts w:ascii="Calibri" w:hAnsi="Calibri" w:cs="Calibri"/>
          <w:sz w:val="22"/>
        </w:rPr>
        <w:t xml:space="preserve"> [Accessed 11/10/2018].</w:t>
      </w:r>
    </w:p>
    <w:p w14:paraId="054AEED9" w14:textId="77777777" w:rsidR="00451B58" w:rsidRPr="00451B58" w:rsidRDefault="00451B58" w:rsidP="00451B58">
      <w:pPr>
        <w:pStyle w:val="NormalWeb"/>
        <w:rPr>
          <w:rFonts w:ascii="Calibri" w:hAnsi="Calibri" w:cs="Calibri"/>
          <w:sz w:val="22"/>
        </w:rPr>
      </w:pPr>
      <w:r w:rsidRPr="00451B58">
        <w:rPr>
          <w:rFonts w:ascii="Calibri" w:hAnsi="Calibri" w:cs="Calibri"/>
          <w:sz w:val="22"/>
        </w:rPr>
        <w:t xml:space="preserve">Huang, A., (2012) </w:t>
      </w:r>
      <w:r w:rsidRPr="00451B58">
        <w:rPr>
          <w:rFonts w:ascii="Calibri" w:hAnsi="Calibri" w:cs="Calibri"/>
          <w:i/>
          <w:iCs/>
          <w:sz w:val="22"/>
        </w:rPr>
        <w:t>MT6260 GSM/GPRS/EDGE-RX SOC Processor Technical Brief (Draft)</w:t>
      </w:r>
      <w:r w:rsidRPr="00451B58">
        <w:rPr>
          <w:rFonts w:ascii="Calibri" w:hAnsi="Calibri" w:cs="Calibri"/>
          <w:sz w:val="22"/>
        </w:rPr>
        <w:t>. Report number: 0.</w:t>
      </w:r>
      <w:proofErr w:type="gramStart"/>
      <w:r w:rsidRPr="00451B58">
        <w:rPr>
          <w:rFonts w:ascii="Calibri" w:hAnsi="Calibri" w:cs="Calibri"/>
          <w:sz w:val="22"/>
        </w:rPr>
        <w:t>10.ChinaGPSTracker</w:t>
      </w:r>
      <w:proofErr w:type="gramEnd"/>
      <w:r w:rsidRPr="00451B58">
        <w:rPr>
          <w:rFonts w:ascii="Calibri" w:hAnsi="Calibri" w:cs="Calibri"/>
          <w:sz w:val="22"/>
        </w:rPr>
        <w:t xml:space="preserve">: </w:t>
      </w:r>
      <w:proofErr w:type="spellStart"/>
      <w:r w:rsidRPr="00451B58">
        <w:rPr>
          <w:rFonts w:ascii="Calibri" w:hAnsi="Calibri" w:cs="Calibri"/>
          <w:sz w:val="22"/>
        </w:rPr>
        <w:t>Mediatek</w:t>
      </w:r>
      <w:proofErr w:type="spellEnd"/>
      <w:r w:rsidRPr="00451B58">
        <w:rPr>
          <w:rFonts w:ascii="Calibri" w:hAnsi="Calibri" w:cs="Calibri"/>
          <w:sz w:val="22"/>
        </w:rPr>
        <w:t xml:space="preserve"> </w:t>
      </w:r>
      <w:proofErr w:type="spellStart"/>
      <w:r w:rsidRPr="00451B58">
        <w:rPr>
          <w:rFonts w:ascii="Calibri" w:hAnsi="Calibri" w:cs="Calibri"/>
          <w:sz w:val="22"/>
        </w:rPr>
        <w:t>inc.</w:t>
      </w:r>
      <w:proofErr w:type="spellEnd"/>
    </w:p>
    <w:p w14:paraId="26B9ACE3" w14:textId="6FDA791D" w:rsidR="00451B58" w:rsidRPr="00451B58" w:rsidRDefault="00451B58" w:rsidP="00451B58">
      <w:pPr>
        <w:pStyle w:val="NormalWeb"/>
        <w:rPr>
          <w:rFonts w:ascii="Calibri" w:hAnsi="Calibri" w:cs="Calibri"/>
          <w:sz w:val="22"/>
        </w:rPr>
      </w:pPr>
      <w:r w:rsidRPr="00451B58">
        <w:rPr>
          <w:rFonts w:ascii="Calibri" w:hAnsi="Calibri" w:cs="Calibri"/>
          <w:sz w:val="22"/>
        </w:rPr>
        <w:t xml:space="preserve">Hublot (2019) </w:t>
      </w:r>
      <w:proofErr w:type="gramStart"/>
      <w:r w:rsidRPr="00451B58">
        <w:rPr>
          <w:rFonts w:ascii="Calibri" w:hAnsi="Calibri" w:cs="Calibri"/>
          <w:i/>
          <w:iCs/>
          <w:sz w:val="22"/>
        </w:rPr>
        <w:t xml:space="preserve">HUBLOT  </w:t>
      </w:r>
      <w:r w:rsidRPr="00451B58">
        <w:rPr>
          <w:rFonts w:ascii="Calibri" w:hAnsi="Calibri" w:cs="Calibri"/>
          <w:b/>
          <w:bCs/>
          <w:i/>
          <w:iCs/>
          <w:sz w:val="22"/>
        </w:rPr>
        <w:t>MP</w:t>
      </w:r>
      <w:proofErr w:type="gramEnd"/>
      <w:r w:rsidRPr="00451B58">
        <w:rPr>
          <w:rFonts w:ascii="Calibri" w:hAnsi="Calibri" w:cs="Calibri"/>
          <w:b/>
          <w:bCs/>
          <w:i/>
          <w:iCs/>
          <w:sz w:val="22"/>
        </w:rPr>
        <w:t>-05 LAFERRARIMP-05 LAFERRARI</w:t>
      </w:r>
      <w:r w:rsidRPr="00451B58">
        <w:rPr>
          <w:rFonts w:ascii="Calibri" w:hAnsi="Calibri" w:cs="Calibri"/>
          <w:i/>
          <w:iCs/>
          <w:sz w:val="22"/>
        </w:rPr>
        <w:t xml:space="preserve">. </w:t>
      </w:r>
      <w:r w:rsidRPr="00451B58">
        <w:rPr>
          <w:rFonts w:ascii="Calibri" w:hAnsi="Calibri" w:cs="Calibri"/>
          <w:sz w:val="22"/>
        </w:rPr>
        <w:t xml:space="preserve">Available from: </w:t>
      </w:r>
      <w:hyperlink r:id="rId50" w:tgtFrame="_blank" w:history="1">
        <w:r w:rsidRPr="00451B58">
          <w:rPr>
            <w:rStyle w:val="Hyperlink"/>
            <w:rFonts w:ascii="Calibri" w:hAnsi="Calibri" w:cs="Calibri"/>
            <w:sz w:val="22"/>
          </w:rPr>
          <w:t>https://www.hublot.com/en/collection/mp/mp-05-laferrari-all-black</w:t>
        </w:r>
      </w:hyperlink>
      <w:r w:rsidRPr="00451B58">
        <w:rPr>
          <w:rFonts w:ascii="Calibri" w:hAnsi="Calibri" w:cs="Calibri"/>
          <w:sz w:val="22"/>
        </w:rPr>
        <w:t xml:space="preserve"> [Accessed 18/02/03].</w:t>
      </w:r>
    </w:p>
    <w:p w14:paraId="3C2A40D4" w14:textId="2B653CF5" w:rsidR="00451B58" w:rsidRPr="00451B58" w:rsidRDefault="00451B58" w:rsidP="00451B58">
      <w:pPr>
        <w:pStyle w:val="NormalWeb"/>
        <w:rPr>
          <w:rFonts w:ascii="Calibri" w:hAnsi="Calibri" w:cs="Calibri"/>
          <w:sz w:val="22"/>
        </w:rPr>
      </w:pPr>
      <w:r w:rsidRPr="00451B58">
        <w:rPr>
          <w:rFonts w:ascii="Calibri" w:hAnsi="Calibri" w:cs="Calibri"/>
          <w:sz w:val="22"/>
        </w:rPr>
        <w:lastRenderedPageBreak/>
        <w:t xml:space="preserve">JIMBLOM (2020) </w:t>
      </w:r>
      <w:r w:rsidRPr="00451B58">
        <w:rPr>
          <w:rFonts w:ascii="Calibri" w:hAnsi="Calibri" w:cs="Calibri"/>
          <w:b/>
          <w:bCs/>
          <w:i/>
          <w:iCs/>
          <w:sz w:val="22"/>
        </w:rPr>
        <w:t xml:space="preserve">Bluetooth </w:t>
      </w:r>
      <w:proofErr w:type="gramStart"/>
      <w:r w:rsidRPr="00451B58">
        <w:rPr>
          <w:rFonts w:ascii="Calibri" w:hAnsi="Calibri" w:cs="Calibri"/>
          <w:b/>
          <w:bCs/>
          <w:i/>
          <w:iCs/>
          <w:sz w:val="22"/>
        </w:rPr>
        <w:t>Basics</w:t>
      </w:r>
      <w:r w:rsidRPr="00451B58">
        <w:rPr>
          <w:rFonts w:ascii="Calibri" w:hAnsi="Calibri" w:cs="Calibri"/>
          <w:i/>
          <w:iCs/>
          <w:sz w:val="22"/>
        </w:rPr>
        <w:t xml:space="preserve">  .</w:t>
      </w:r>
      <w:proofErr w:type="gramEnd"/>
      <w:r w:rsidRPr="00451B58">
        <w:rPr>
          <w:rFonts w:ascii="Calibri" w:hAnsi="Calibri" w:cs="Calibri"/>
          <w:i/>
          <w:iCs/>
          <w:sz w:val="22"/>
        </w:rPr>
        <w:t xml:space="preserve"> </w:t>
      </w:r>
      <w:r w:rsidRPr="00451B58">
        <w:rPr>
          <w:rFonts w:ascii="Calibri" w:hAnsi="Calibri" w:cs="Calibri"/>
          <w:sz w:val="22"/>
        </w:rPr>
        <w:t xml:space="preserve">Available from: </w:t>
      </w:r>
      <w:hyperlink r:id="rId51" w:tgtFrame="_blank" w:history="1">
        <w:r w:rsidRPr="00451B58">
          <w:rPr>
            <w:rStyle w:val="Hyperlink"/>
            <w:rFonts w:ascii="Calibri" w:hAnsi="Calibri" w:cs="Calibri"/>
            <w:sz w:val="22"/>
          </w:rPr>
          <w:t>https://learn.sparkfun.com/tutorials/bluetooth-basics/how-bluetooth-works</w:t>
        </w:r>
      </w:hyperlink>
      <w:r w:rsidRPr="00451B58">
        <w:rPr>
          <w:rFonts w:ascii="Calibri" w:hAnsi="Calibri" w:cs="Calibri"/>
          <w:sz w:val="22"/>
        </w:rPr>
        <w:t xml:space="preserve"> [Accessed 03.03.2020].</w:t>
      </w:r>
    </w:p>
    <w:p w14:paraId="3C05DFFB" w14:textId="77777777" w:rsidR="00451B58" w:rsidRPr="00451B58" w:rsidRDefault="00451B58" w:rsidP="00451B58">
      <w:pPr>
        <w:pStyle w:val="NormalWeb"/>
        <w:rPr>
          <w:rFonts w:ascii="Calibri" w:hAnsi="Calibri" w:cs="Calibri"/>
          <w:sz w:val="22"/>
        </w:rPr>
      </w:pPr>
      <w:proofErr w:type="spellStart"/>
      <w:r w:rsidRPr="00451B58">
        <w:rPr>
          <w:rFonts w:ascii="Calibri" w:hAnsi="Calibri" w:cs="Calibri"/>
          <w:sz w:val="22"/>
        </w:rPr>
        <w:t>Longhan</w:t>
      </w:r>
      <w:proofErr w:type="spellEnd"/>
      <w:r w:rsidRPr="00451B58">
        <w:rPr>
          <w:rFonts w:ascii="Calibri" w:hAnsi="Calibri" w:cs="Calibri"/>
          <w:sz w:val="22"/>
        </w:rPr>
        <w:t xml:space="preserve"> </w:t>
      </w:r>
      <w:proofErr w:type="spellStart"/>
      <w:r w:rsidRPr="00451B58">
        <w:rPr>
          <w:rFonts w:ascii="Calibri" w:hAnsi="Calibri" w:cs="Calibri"/>
          <w:sz w:val="22"/>
        </w:rPr>
        <w:t>Xie</w:t>
      </w:r>
      <w:proofErr w:type="spellEnd"/>
      <w:r w:rsidRPr="00451B58">
        <w:rPr>
          <w:rFonts w:ascii="Calibri" w:hAnsi="Calibri" w:cs="Calibri"/>
          <w:sz w:val="22"/>
        </w:rPr>
        <w:t xml:space="preserve">, Carmen G. </w:t>
      </w:r>
      <w:proofErr w:type="spellStart"/>
      <w:r w:rsidRPr="00451B58">
        <w:rPr>
          <w:rFonts w:ascii="Calibri" w:hAnsi="Calibri" w:cs="Calibri"/>
          <w:sz w:val="22"/>
        </w:rPr>
        <w:t>Menet</w:t>
      </w:r>
      <w:proofErr w:type="spellEnd"/>
      <w:r w:rsidRPr="00451B58">
        <w:rPr>
          <w:rFonts w:ascii="Calibri" w:hAnsi="Calibri" w:cs="Calibri"/>
          <w:sz w:val="22"/>
        </w:rPr>
        <w:t xml:space="preserve">, Ho Ching, </w:t>
      </w:r>
      <w:proofErr w:type="spellStart"/>
      <w:r w:rsidRPr="00451B58">
        <w:rPr>
          <w:rFonts w:ascii="Calibri" w:hAnsi="Calibri" w:cs="Calibri"/>
          <w:sz w:val="22"/>
        </w:rPr>
        <w:t>Ruxu</w:t>
      </w:r>
      <w:proofErr w:type="spellEnd"/>
      <w:r w:rsidRPr="00451B58">
        <w:rPr>
          <w:rFonts w:ascii="Calibri" w:hAnsi="Calibri" w:cs="Calibri"/>
          <w:sz w:val="22"/>
        </w:rPr>
        <w:t xml:space="preserve"> Du (2009) The Automatic Winding Device of a Mechanical Watch Movement and Its Application in Energy Harvesting. </w:t>
      </w:r>
      <w:r w:rsidRPr="00451B58">
        <w:rPr>
          <w:rFonts w:ascii="Calibri" w:hAnsi="Calibri" w:cs="Calibri"/>
          <w:i/>
          <w:iCs/>
          <w:sz w:val="22"/>
        </w:rPr>
        <w:t>Journal of Mechanical Design</w:t>
      </w:r>
      <w:r w:rsidRPr="00451B58">
        <w:rPr>
          <w:rFonts w:ascii="Calibri" w:hAnsi="Calibri" w:cs="Calibri"/>
          <w:sz w:val="22"/>
        </w:rPr>
        <w:t>. 131 (7), pp.131-7.</w:t>
      </w:r>
    </w:p>
    <w:p w14:paraId="486E674A" w14:textId="65E03A60" w:rsidR="00451B58" w:rsidRPr="00451B58" w:rsidRDefault="00451B58" w:rsidP="00451B58">
      <w:pPr>
        <w:pStyle w:val="NormalWeb"/>
        <w:rPr>
          <w:rFonts w:ascii="Calibri" w:hAnsi="Calibri" w:cs="Calibri"/>
          <w:sz w:val="22"/>
        </w:rPr>
      </w:pPr>
      <w:r w:rsidRPr="00451B58">
        <w:rPr>
          <w:rFonts w:ascii="Calibri" w:hAnsi="Calibri" w:cs="Calibri"/>
          <w:sz w:val="22"/>
        </w:rPr>
        <w:t xml:space="preserve">MediaTek Inc (2019) </w:t>
      </w:r>
      <w:r w:rsidRPr="00451B58">
        <w:rPr>
          <w:rFonts w:ascii="Calibri" w:hAnsi="Calibri" w:cs="Calibri"/>
          <w:i/>
          <w:iCs/>
          <w:sz w:val="22"/>
        </w:rPr>
        <w:t xml:space="preserve">Mt2621. </w:t>
      </w:r>
      <w:r w:rsidRPr="00451B58">
        <w:rPr>
          <w:rFonts w:ascii="Calibri" w:hAnsi="Calibri" w:cs="Calibri"/>
          <w:sz w:val="22"/>
        </w:rPr>
        <w:t xml:space="preserve">Available from: </w:t>
      </w:r>
      <w:hyperlink r:id="rId52" w:tgtFrame="_blank" w:history="1">
        <w:r w:rsidRPr="00451B58">
          <w:rPr>
            <w:rStyle w:val="Hyperlink"/>
            <w:rFonts w:ascii="Calibri" w:hAnsi="Calibri" w:cs="Calibri"/>
            <w:sz w:val="22"/>
          </w:rPr>
          <w:t>https://www.mediatek.com/products/nbIot/mt2621</w:t>
        </w:r>
      </w:hyperlink>
      <w:r w:rsidRPr="00451B58">
        <w:rPr>
          <w:rFonts w:ascii="Calibri" w:hAnsi="Calibri" w:cs="Calibri"/>
          <w:sz w:val="22"/>
        </w:rPr>
        <w:t xml:space="preserve"> [Accessed 5/03/2019].</w:t>
      </w:r>
    </w:p>
    <w:p w14:paraId="4E7D6A2F" w14:textId="77777777" w:rsidR="00451B58" w:rsidRPr="00451B58" w:rsidRDefault="00451B58" w:rsidP="00451B58">
      <w:pPr>
        <w:pStyle w:val="NormalWeb"/>
        <w:rPr>
          <w:rFonts w:ascii="Calibri" w:hAnsi="Calibri" w:cs="Calibri"/>
          <w:sz w:val="22"/>
        </w:rPr>
      </w:pPr>
      <w:r w:rsidRPr="00451B58">
        <w:rPr>
          <w:rFonts w:ascii="Calibri" w:hAnsi="Calibri" w:cs="Calibri"/>
          <w:sz w:val="22"/>
        </w:rPr>
        <w:t xml:space="preserve">Melissa Hyland, Haywood Hunter, </w:t>
      </w:r>
      <w:proofErr w:type="spellStart"/>
      <w:r w:rsidRPr="00451B58">
        <w:rPr>
          <w:rFonts w:ascii="Calibri" w:hAnsi="Calibri" w:cs="Calibri"/>
          <w:sz w:val="22"/>
        </w:rPr>
        <w:t>Jie</w:t>
      </w:r>
      <w:proofErr w:type="spellEnd"/>
      <w:r w:rsidRPr="00451B58">
        <w:rPr>
          <w:rFonts w:ascii="Calibri" w:hAnsi="Calibri" w:cs="Calibri"/>
          <w:sz w:val="22"/>
        </w:rPr>
        <w:t xml:space="preserve"> Liu, Elena </w:t>
      </w:r>
      <w:proofErr w:type="spellStart"/>
      <w:r w:rsidRPr="00451B58">
        <w:rPr>
          <w:rFonts w:ascii="Calibri" w:hAnsi="Calibri" w:cs="Calibri"/>
          <w:sz w:val="22"/>
        </w:rPr>
        <w:t>Veety</w:t>
      </w:r>
      <w:proofErr w:type="spellEnd"/>
      <w:r w:rsidRPr="00451B58">
        <w:rPr>
          <w:rFonts w:ascii="Calibri" w:hAnsi="Calibri" w:cs="Calibri"/>
          <w:sz w:val="22"/>
        </w:rPr>
        <w:t xml:space="preserve">, </w:t>
      </w:r>
      <w:proofErr w:type="spellStart"/>
      <w:r w:rsidRPr="00451B58">
        <w:rPr>
          <w:rFonts w:ascii="Calibri" w:hAnsi="Calibri" w:cs="Calibri"/>
          <w:sz w:val="22"/>
        </w:rPr>
        <w:t>Daryoosh</w:t>
      </w:r>
      <w:proofErr w:type="spellEnd"/>
      <w:r w:rsidRPr="00451B58">
        <w:rPr>
          <w:rFonts w:ascii="Calibri" w:hAnsi="Calibri" w:cs="Calibri"/>
          <w:sz w:val="22"/>
        </w:rPr>
        <w:t xml:space="preserve"> </w:t>
      </w:r>
      <w:proofErr w:type="spellStart"/>
      <w:r w:rsidRPr="00451B58">
        <w:rPr>
          <w:rFonts w:ascii="Calibri" w:hAnsi="Calibri" w:cs="Calibri"/>
          <w:sz w:val="22"/>
        </w:rPr>
        <w:t>Vashaee</w:t>
      </w:r>
      <w:proofErr w:type="spellEnd"/>
      <w:r w:rsidRPr="00451B58">
        <w:rPr>
          <w:rFonts w:ascii="Calibri" w:hAnsi="Calibri" w:cs="Calibri"/>
          <w:sz w:val="22"/>
        </w:rPr>
        <w:t xml:space="preserve"> (2016</w:t>
      </w:r>
      <w:proofErr w:type="gramStart"/>
      <w:r w:rsidRPr="00451B58">
        <w:rPr>
          <w:rFonts w:ascii="Calibri" w:hAnsi="Calibri" w:cs="Calibri"/>
          <w:sz w:val="22"/>
        </w:rPr>
        <w:t>) ,</w:t>
      </w:r>
      <w:proofErr w:type="gramEnd"/>
      <w:r w:rsidRPr="00451B58">
        <w:rPr>
          <w:rFonts w:ascii="Calibri" w:hAnsi="Calibri" w:cs="Calibri"/>
          <w:sz w:val="22"/>
        </w:rPr>
        <w:t xml:space="preserve"> Wearable thermoelectric generators for human body heat harvesting. </w:t>
      </w:r>
      <w:r w:rsidRPr="00451B58">
        <w:rPr>
          <w:rFonts w:ascii="Calibri" w:hAnsi="Calibri" w:cs="Calibri"/>
          <w:i/>
          <w:iCs/>
          <w:sz w:val="22"/>
        </w:rPr>
        <w:t>Applied Energy</w:t>
      </w:r>
      <w:r w:rsidRPr="00451B58">
        <w:rPr>
          <w:rFonts w:ascii="Calibri" w:hAnsi="Calibri" w:cs="Calibri"/>
          <w:sz w:val="22"/>
        </w:rPr>
        <w:t>. 182 (1), pp.518--524.</w:t>
      </w:r>
    </w:p>
    <w:p w14:paraId="3C5F60EB" w14:textId="662C57A1" w:rsidR="00451B58" w:rsidRPr="00451B58" w:rsidRDefault="00451B58" w:rsidP="00451B58">
      <w:pPr>
        <w:pStyle w:val="NormalWeb"/>
        <w:rPr>
          <w:rFonts w:ascii="Calibri" w:hAnsi="Calibri" w:cs="Calibri"/>
          <w:sz w:val="22"/>
        </w:rPr>
      </w:pPr>
      <w:r w:rsidRPr="00451B58">
        <w:rPr>
          <w:rFonts w:ascii="Calibri" w:hAnsi="Calibri" w:cs="Calibri"/>
          <w:sz w:val="22"/>
        </w:rPr>
        <w:t xml:space="preserve">Mouser (2019) </w:t>
      </w:r>
      <w:r w:rsidRPr="00451B58">
        <w:rPr>
          <w:rFonts w:ascii="Calibri" w:hAnsi="Calibri" w:cs="Calibri"/>
          <w:b/>
          <w:bCs/>
          <w:i/>
          <w:iCs/>
          <w:sz w:val="22"/>
        </w:rPr>
        <w:t xml:space="preserve">  Panasonic Battery CR-2477/HFN </w:t>
      </w:r>
      <w:r w:rsidRPr="00451B58">
        <w:rPr>
          <w:rFonts w:ascii="Calibri" w:hAnsi="Calibri" w:cs="Calibri"/>
          <w:sz w:val="22"/>
        </w:rPr>
        <w:t xml:space="preserve">Available from: </w:t>
      </w:r>
      <w:hyperlink r:id="rId53" w:tgtFrame="_blank" w:history="1">
        <w:r w:rsidRPr="00451B58">
          <w:rPr>
            <w:rStyle w:val="Hyperlink"/>
            <w:rFonts w:ascii="Calibri" w:hAnsi="Calibri" w:cs="Calibri"/>
            <w:sz w:val="22"/>
          </w:rPr>
          <w:t>https://www.mouser.co.uk/ProductDetail/Panasonic-Battery/CR-2477-HFN?qs=sGAEpiMZZMtEV04R3uo8FkXjBlacmoUJerkEPybco8s%3D</w:t>
        </w:r>
      </w:hyperlink>
      <w:r w:rsidRPr="00451B58">
        <w:rPr>
          <w:rFonts w:ascii="Calibri" w:hAnsi="Calibri" w:cs="Calibri"/>
          <w:sz w:val="22"/>
        </w:rPr>
        <w:t xml:space="preserve"> [Accessed 15/03/2019].</w:t>
      </w:r>
    </w:p>
    <w:p w14:paraId="3215FB07" w14:textId="4E2AA4C3" w:rsidR="00451B58" w:rsidRPr="00451B58" w:rsidRDefault="00451B58" w:rsidP="00451B58">
      <w:pPr>
        <w:pStyle w:val="NormalWeb"/>
        <w:rPr>
          <w:rFonts w:ascii="Calibri" w:hAnsi="Calibri" w:cs="Calibri"/>
          <w:sz w:val="22"/>
        </w:rPr>
      </w:pPr>
      <w:r w:rsidRPr="00451B58">
        <w:rPr>
          <w:rFonts w:ascii="Calibri" w:hAnsi="Calibri" w:cs="Calibri"/>
          <w:sz w:val="22"/>
        </w:rPr>
        <w:t xml:space="preserve">NXP products (2019) </w:t>
      </w:r>
      <w:r w:rsidRPr="00451B58">
        <w:rPr>
          <w:rFonts w:ascii="Calibri" w:hAnsi="Calibri" w:cs="Calibri"/>
          <w:b/>
          <w:bCs/>
          <w:i/>
          <w:iCs/>
          <w:sz w:val="22"/>
        </w:rPr>
        <w:t>QN902X: Ultra Low Power Bluetooth LE System-on-Chip Solution</w:t>
      </w:r>
      <w:r w:rsidRPr="00451B58">
        <w:rPr>
          <w:rFonts w:ascii="Calibri" w:hAnsi="Calibri" w:cs="Calibri"/>
          <w:i/>
          <w:iCs/>
          <w:sz w:val="22"/>
        </w:rPr>
        <w:t xml:space="preserve"> </w:t>
      </w:r>
      <w:proofErr w:type="gramStart"/>
      <w:r w:rsidRPr="00451B58">
        <w:rPr>
          <w:rFonts w:ascii="Calibri" w:hAnsi="Calibri" w:cs="Calibri"/>
          <w:i/>
          <w:iCs/>
          <w:sz w:val="22"/>
        </w:rPr>
        <w:t>Follow  .</w:t>
      </w:r>
      <w:proofErr w:type="gramEnd"/>
      <w:r w:rsidRPr="00451B58">
        <w:rPr>
          <w:rFonts w:ascii="Calibri" w:hAnsi="Calibri" w:cs="Calibri"/>
          <w:i/>
          <w:iCs/>
          <w:sz w:val="22"/>
        </w:rPr>
        <w:t xml:space="preserve"> </w:t>
      </w:r>
      <w:r w:rsidRPr="00451B58">
        <w:rPr>
          <w:rFonts w:ascii="Calibri" w:hAnsi="Calibri" w:cs="Calibri"/>
          <w:sz w:val="22"/>
        </w:rPr>
        <w:t xml:space="preserve">Available from: </w:t>
      </w:r>
      <w:hyperlink r:id="rId54" w:tgtFrame="_blank" w:history="1">
        <w:r w:rsidRPr="00451B58">
          <w:rPr>
            <w:rStyle w:val="Hyperlink"/>
            <w:rFonts w:ascii="Calibri" w:hAnsi="Calibri" w:cs="Calibri"/>
            <w:sz w:val="22"/>
          </w:rPr>
          <w:t>https://www.nxp.com/products/wireless/bluetooth-low-energy/ultra-low-power-bluetooth-le-system-on-chip-solution:QN902X</w:t>
        </w:r>
      </w:hyperlink>
      <w:r w:rsidRPr="00451B58">
        <w:rPr>
          <w:rFonts w:ascii="Calibri" w:hAnsi="Calibri" w:cs="Calibri"/>
          <w:sz w:val="22"/>
        </w:rPr>
        <w:t xml:space="preserve"> [Accessed 27.01.2019].</w:t>
      </w:r>
    </w:p>
    <w:p w14:paraId="104C055A" w14:textId="77777777" w:rsidR="00451B58" w:rsidRPr="00451B58" w:rsidRDefault="00451B58" w:rsidP="00451B58">
      <w:pPr>
        <w:pStyle w:val="NormalWeb"/>
        <w:rPr>
          <w:rFonts w:ascii="Calibri" w:hAnsi="Calibri" w:cs="Calibri"/>
          <w:sz w:val="22"/>
        </w:rPr>
      </w:pPr>
      <w:proofErr w:type="spellStart"/>
      <w:r w:rsidRPr="00451B58">
        <w:rPr>
          <w:rFonts w:ascii="Calibri" w:hAnsi="Calibri" w:cs="Calibri"/>
          <w:sz w:val="22"/>
        </w:rPr>
        <w:t>Pielot</w:t>
      </w:r>
      <w:proofErr w:type="spellEnd"/>
      <w:r w:rsidRPr="00451B58">
        <w:rPr>
          <w:rFonts w:ascii="Calibri" w:hAnsi="Calibri" w:cs="Calibri"/>
          <w:sz w:val="22"/>
        </w:rPr>
        <w:t xml:space="preserve">, M. and </w:t>
      </w:r>
      <w:proofErr w:type="spellStart"/>
      <w:r w:rsidRPr="00451B58">
        <w:rPr>
          <w:rFonts w:ascii="Calibri" w:hAnsi="Calibri" w:cs="Calibri"/>
          <w:sz w:val="22"/>
        </w:rPr>
        <w:t>Rello</w:t>
      </w:r>
      <w:proofErr w:type="spellEnd"/>
      <w:r w:rsidRPr="00451B58">
        <w:rPr>
          <w:rFonts w:ascii="Calibri" w:hAnsi="Calibri" w:cs="Calibri"/>
          <w:sz w:val="22"/>
        </w:rPr>
        <w:t xml:space="preserve">, L. (2017) </w:t>
      </w:r>
      <w:r w:rsidRPr="00451B58">
        <w:rPr>
          <w:rFonts w:ascii="Calibri" w:hAnsi="Calibri" w:cs="Calibri"/>
          <w:b/>
          <w:bCs/>
          <w:sz w:val="22"/>
        </w:rPr>
        <w:t>Productive, anxious, lonely: 24 hours without push notifications</w:t>
      </w:r>
      <w:r w:rsidRPr="00451B58">
        <w:rPr>
          <w:rFonts w:ascii="Calibri" w:hAnsi="Calibri" w:cs="Calibri"/>
          <w:sz w:val="22"/>
        </w:rPr>
        <w:t xml:space="preserve">  </w:t>
      </w:r>
      <w:proofErr w:type="gramStart"/>
      <w:r w:rsidRPr="00451B58">
        <w:rPr>
          <w:rFonts w:ascii="Calibri" w:hAnsi="Calibri" w:cs="Calibri"/>
          <w:sz w:val="22"/>
        </w:rPr>
        <w:t xml:space="preserve">  .</w:t>
      </w:r>
      <w:proofErr w:type="gramEnd"/>
      <w:r w:rsidRPr="00451B58">
        <w:rPr>
          <w:rFonts w:ascii="Calibri" w:hAnsi="Calibri" w:cs="Calibri"/>
          <w:sz w:val="22"/>
        </w:rPr>
        <w:t xml:space="preserve"> </w:t>
      </w:r>
      <w:proofErr w:type="spellStart"/>
      <w:r w:rsidRPr="00451B58">
        <w:rPr>
          <w:rFonts w:ascii="Calibri" w:hAnsi="Calibri" w:cs="Calibri"/>
          <w:i/>
          <w:iCs/>
          <w:sz w:val="22"/>
        </w:rPr>
        <w:t>MobileHCI</w:t>
      </w:r>
      <w:proofErr w:type="spellEnd"/>
      <w:r w:rsidRPr="00451B58">
        <w:rPr>
          <w:rFonts w:ascii="Calibri" w:hAnsi="Calibri" w:cs="Calibri"/>
          <w:i/>
          <w:iCs/>
          <w:sz w:val="22"/>
        </w:rPr>
        <w:t xml:space="preserve"> '17: Proceedings of the 19th International Conference on Human-Computer Interaction with Mobile Devices and Services</w:t>
      </w:r>
      <w:r w:rsidRPr="00451B58">
        <w:rPr>
          <w:rFonts w:ascii="Calibri" w:hAnsi="Calibri" w:cs="Calibri"/>
          <w:sz w:val="22"/>
        </w:rPr>
        <w:t>. pp.1-11.</w:t>
      </w:r>
    </w:p>
    <w:p w14:paraId="4F75FDF3" w14:textId="54FFAE8C" w:rsidR="00451B58" w:rsidRPr="00451B58" w:rsidRDefault="00451B58" w:rsidP="00451B58">
      <w:pPr>
        <w:pStyle w:val="NormalWeb"/>
        <w:rPr>
          <w:rFonts w:ascii="Calibri" w:hAnsi="Calibri" w:cs="Calibri"/>
          <w:sz w:val="22"/>
        </w:rPr>
      </w:pPr>
      <w:r w:rsidRPr="00451B58">
        <w:rPr>
          <w:rFonts w:ascii="Calibri" w:hAnsi="Calibri" w:cs="Calibri"/>
          <w:sz w:val="22"/>
        </w:rPr>
        <w:t xml:space="preserve">Richard Watkins, ed. (2016) </w:t>
      </w:r>
      <w:r w:rsidRPr="00451B58">
        <w:rPr>
          <w:rFonts w:ascii="Calibri" w:hAnsi="Calibri" w:cs="Calibri"/>
          <w:b/>
          <w:bCs/>
          <w:i/>
          <w:iCs/>
          <w:sz w:val="22"/>
        </w:rPr>
        <w:t>the Origins of Self-Winding Watches 1773 - 1779</w:t>
      </w:r>
      <w:r w:rsidRPr="00451B58">
        <w:rPr>
          <w:rFonts w:ascii="Calibri" w:hAnsi="Calibri" w:cs="Calibri"/>
          <w:sz w:val="22"/>
        </w:rPr>
        <w:t xml:space="preserve">. 2nd ed. online: Richard Watkins </w:t>
      </w:r>
      <w:hyperlink r:id="rId55" w:tgtFrame="_blank" w:history="1">
        <w:r w:rsidRPr="00451B58">
          <w:rPr>
            <w:rStyle w:val="Hyperlink"/>
            <w:rFonts w:ascii="Calibri" w:hAnsi="Calibri" w:cs="Calibri"/>
            <w:sz w:val="22"/>
          </w:rPr>
          <w:t>www.watkinsr.id.au</w:t>
        </w:r>
      </w:hyperlink>
      <w:r w:rsidRPr="00451B58">
        <w:rPr>
          <w:rFonts w:ascii="Calibri" w:hAnsi="Calibri" w:cs="Calibri"/>
          <w:sz w:val="22"/>
        </w:rPr>
        <w:t>.</w:t>
      </w:r>
    </w:p>
    <w:p w14:paraId="7C9C2C37" w14:textId="6FD8054D" w:rsidR="00451B58" w:rsidRPr="00451B58" w:rsidRDefault="00451B58" w:rsidP="00451B58">
      <w:pPr>
        <w:pStyle w:val="NormalWeb"/>
        <w:rPr>
          <w:rFonts w:ascii="Calibri" w:hAnsi="Calibri" w:cs="Calibri"/>
          <w:sz w:val="22"/>
        </w:rPr>
      </w:pPr>
      <w:r w:rsidRPr="00451B58">
        <w:rPr>
          <w:rFonts w:ascii="Calibri" w:hAnsi="Calibri" w:cs="Calibri"/>
          <w:sz w:val="22"/>
        </w:rPr>
        <w:t xml:space="preserve">Seiko (2018) </w:t>
      </w:r>
      <w:r w:rsidRPr="00451B58">
        <w:rPr>
          <w:rFonts w:ascii="Calibri" w:hAnsi="Calibri" w:cs="Calibri"/>
          <w:i/>
          <w:iCs/>
          <w:sz w:val="22"/>
        </w:rPr>
        <w:t xml:space="preserve">Our Heritage. </w:t>
      </w:r>
      <w:r w:rsidRPr="00451B58">
        <w:rPr>
          <w:rFonts w:ascii="Calibri" w:hAnsi="Calibri" w:cs="Calibri"/>
          <w:sz w:val="22"/>
        </w:rPr>
        <w:t xml:space="preserve">Available from: </w:t>
      </w:r>
      <w:hyperlink r:id="rId56" w:tgtFrame="_blank" w:history="1">
        <w:r w:rsidRPr="00451B58">
          <w:rPr>
            <w:rStyle w:val="Hyperlink"/>
            <w:rFonts w:ascii="Calibri" w:hAnsi="Calibri" w:cs="Calibri"/>
            <w:sz w:val="22"/>
          </w:rPr>
          <w:t>https://www.seikowatches.com/global-en/special/heritage/</w:t>
        </w:r>
      </w:hyperlink>
      <w:r w:rsidRPr="00451B58">
        <w:rPr>
          <w:rFonts w:ascii="Calibri" w:hAnsi="Calibri" w:cs="Calibri"/>
          <w:sz w:val="22"/>
        </w:rPr>
        <w:t xml:space="preserve"> [Accessed 14/03/2019].</w:t>
      </w:r>
    </w:p>
    <w:p w14:paraId="0E592B20" w14:textId="4D505003" w:rsidR="00451B58" w:rsidRPr="00451B58" w:rsidRDefault="00451B58" w:rsidP="00451B58">
      <w:pPr>
        <w:pStyle w:val="NormalWeb"/>
        <w:rPr>
          <w:rFonts w:ascii="Calibri" w:hAnsi="Calibri" w:cs="Calibri"/>
          <w:sz w:val="22"/>
        </w:rPr>
      </w:pPr>
      <w:r w:rsidRPr="00451B58">
        <w:rPr>
          <w:rFonts w:ascii="Calibri" w:hAnsi="Calibri" w:cs="Calibri"/>
          <w:sz w:val="22"/>
        </w:rPr>
        <w:t xml:space="preserve">SONY EUROPE LIMITED (2018) </w:t>
      </w:r>
      <w:proofErr w:type="spellStart"/>
      <w:r w:rsidRPr="00451B58">
        <w:rPr>
          <w:rFonts w:ascii="Calibri" w:hAnsi="Calibri" w:cs="Calibri"/>
          <w:i/>
          <w:iCs/>
          <w:sz w:val="22"/>
        </w:rPr>
        <w:t>Wena</w:t>
      </w:r>
      <w:proofErr w:type="spellEnd"/>
      <w:r w:rsidRPr="00451B58">
        <w:rPr>
          <w:rFonts w:ascii="Calibri" w:hAnsi="Calibri" w:cs="Calibri"/>
          <w:i/>
          <w:iCs/>
          <w:sz w:val="22"/>
        </w:rPr>
        <w:t xml:space="preserve"> the Watch Reborn. </w:t>
      </w:r>
      <w:r w:rsidRPr="00451B58">
        <w:rPr>
          <w:rFonts w:ascii="Calibri" w:hAnsi="Calibri" w:cs="Calibri"/>
          <w:sz w:val="22"/>
        </w:rPr>
        <w:t xml:space="preserve">Available from: </w:t>
      </w:r>
      <w:hyperlink r:id="rId57" w:tgtFrame="_blank" w:history="1">
        <w:r w:rsidRPr="00451B58">
          <w:rPr>
            <w:rStyle w:val="Hyperlink"/>
            <w:rFonts w:ascii="Calibri" w:hAnsi="Calibri" w:cs="Calibri"/>
            <w:sz w:val="22"/>
          </w:rPr>
          <w:t>https://www.sony.co.uk/wena?cid=sem-eu-111113984</w:t>
        </w:r>
      </w:hyperlink>
      <w:r w:rsidRPr="00451B58">
        <w:rPr>
          <w:rFonts w:ascii="Calibri" w:hAnsi="Calibri" w:cs="Calibri"/>
          <w:sz w:val="22"/>
        </w:rPr>
        <w:t xml:space="preserve"> [Accessed 13/03/2019].</w:t>
      </w:r>
    </w:p>
    <w:p w14:paraId="0DD828E5" w14:textId="77777777" w:rsidR="00451B58" w:rsidRPr="00451B58" w:rsidRDefault="00451B58" w:rsidP="00451B58">
      <w:pPr>
        <w:pStyle w:val="NormalWeb"/>
        <w:rPr>
          <w:rFonts w:ascii="Calibri" w:hAnsi="Calibri" w:cs="Calibri"/>
          <w:sz w:val="22"/>
        </w:rPr>
      </w:pPr>
      <w:r w:rsidRPr="00451B58">
        <w:rPr>
          <w:rFonts w:ascii="Calibri" w:hAnsi="Calibri" w:cs="Calibri"/>
          <w:sz w:val="22"/>
        </w:rPr>
        <w:t xml:space="preserve">Anon. (2008) </w:t>
      </w:r>
      <w:r w:rsidRPr="00451B58">
        <w:rPr>
          <w:rFonts w:ascii="Calibri" w:hAnsi="Calibri" w:cs="Calibri"/>
          <w:b/>
          <w:bCs/>
          <w:i/>
          <w:iCs/>
          <w:sz w:val="22"/>
        </w:rPr>
        <w:t>High Quality Directional Audio System</w:t>
      </w:r>
      <w:r w:rsidRPr="00451B58">
        <w:rPr>
          <w:rFonts w:ascii="Calibri" w:hAnsi="Calibri" w:cs="Calibri"/>
          <w:i/>
          <w:iCs/>
          <w:sz w:val="22"/>
        </w:rPr>
        <w:t xml:space="preserve">  </w:t>
      </w:r>
      <w:proofErr w:type="gramStart"/>
      <w:r w:rsidRPr="00451B58">
        <w:rPr>
          <w:rFonts w:ascii="Calibri" w:hAnsi="Calibri" w:cs="Calibri"/>
          <w:i/>
          <w:iCs/>
          <w:sz w:val="22"/>
        </w:rPr>
        <w:t xml:space="preserve">  </w:t>
      </w:r>
      <w:r w:rsidRPr="00451B58">
        <w:rPr>
          <w:rFonts w:ascii="Calibri" w:hAnsi="Calibri" w:cs="Calibri"/>
          <w:sz w:val="22"/>
        </w:rPr>
        <w:t>.</w:t>
      </w:r>
      <w:proofErr w:type="gramEnd"/>
      <w:r w:rsidRPr="00451B58">
        <w:rPr>
          <w:rFonts w:ascii="Calibri" w:hAnsi="Calibri" w:cs="Calibri"/>
          <w:sz w:val="22"/>
        </w:rPr>
        <w:t xml:space="preserve"> 9-13 /1/08, IEEE. </w:t>
      </w:r>
    </w:p>
    <w:p w14:paraId="38A58A7F" w14:textId="2C282A6F" w:rsidR="00451B58" w:rsidRPr="00451B58" w:rsidRDefault="00451B58" w:rsidP="00451B58">
      <w:pPr>
        <w:pStyle w:val="NormalWeb"/>
        <w:rPr>
          <w:rFonts w:ascii="Calibri" w:hAnsi="Calibri" w:cs="Calibri"/>
          <w:sz w:val="22"/>
        </w:rPr>
      </w:pPr>
      <w:proofErr w:type="spellStart"/>
      <w:proofErr w:type="gramStart"/>
      <w:r w:rsidRPr="00451B58">
        <w:rPr>
          <w:rFonts w:ascii="Calibri" w:hAnsi="Calibri" w:cs="Calibri"/>
          <w:sz w:val="22"/>
        </w:rPr>
        <w:t>Tamada,R</w:t>
      </w:r>
      <w:proofErr w:type="spellEnd"/>
      <w:r w:rsidRPr="00451B58">
        <w:rPr>
          <w:rFonts w:ascii="Calibri" w:hAnsi="Calibri" w:cs="Calibri"/>
          <w:sz w:val="22"/>
        </w:rPr>
        <w:t>.</w:t>
      </w:r>
      <w:proofErr w:type="gramEnd"/>
      <w:r w:rsidRPr="00451B58">
        <w:rPr>
          <w:rFonts w:ascii="Calibri" w:hAnsi="Calibri" w:cs="Calibri"/>
          <w:sz w:val="22"/>
        </w:rPr>
        <w:t xml:space="preserve"> (2017)</w:t>
      </w:r>
      <w:r w:rsidRPr="00451B58">
        <w:rPr>
          <w:rFonts w:ascii="Calibri" w:hAnsi="Calibri" w:cs="Calibri"/>
          <w:i/>
          <w:iCs/>
          <w:sz w:val="22"/>
        </w:rPr>
        <w:t xml:space="preserve"> </w:t>
      </w:r>
      <w:r w:rsidRPr="00451B58">
        <w:rPr>
          <w:rFonts w:ascii="Calibri" w:hAnsi="Calibri" w:cs="Calibri"/>
          <w:b/>
          <w:bCs/>
          <w:i/>
          <w:iCs/>
          <w:sz w:val="22"/>
        </w:rPr>
        <w:t xml:space="preserve">how to Connect </w:t>
      </w:r>
      <w:r w:rsidR="00662878">
        <w:rPr>
          <w:rFonts w:ascii="Calibri" w:hAnsi="Calibri" w:cs="Calibri"/>
          <w:b/>
          <w:bCs/>
          <w:i/>
          <w:iCs/>
          <w:sz w:val="22"/>
        </w:rPr>
        <w:t>Android</w:t>
      </w:r>
      <w:r w:rsidRPr="00451B58">
        <w:rPr>
          <w:rFonts w:ascii="Calibri" w:hAnsi="Calibri" w:cs="Calibri"/>
          <w:b/>
          <w:bCs/>
          <w:i/>
          <w:iCs/>
          <w:sz w:val="22"/>
        </w:rPr>
        <w:t xml:space="preserve"> with PHP, MySQL</w:t>
      </w:r>
      <w:r w:rsidRPr="00451B58">
        <w:rPr>
          <w:rFonts w:ascii="Calibri" w:hAnsi="Calibri" w:cs="Calibri"/>
          <w:i/>
          <w:iCs/>
          <w:sz w:val="22"/>
        </w:rPr>
        <w:t xml:space="preserve">   </w:t>
      </w:r>
      <w:r w:rsidRPr="00451B58">
        <w:rPr>
          <w:rFonts w:ascii="Calibri" w:hAnsi="Calibri" w:cs="Calibri"/>
          <w:sz w:val="22"/>
        </w:rPr>
        <w:t xml:space="preserve">(1) [Computer </w:t>
      </w:r>
      <w:proofErr w:type="spellStart"/>
      <w:r w:rsidRPr="00451B58">
        <w:rPr>
          <w:rFonts w:ascii="Calibri" w:hAnsi="Calibri" w:cs="Calibri"/>
          <w:sz w:val="22"/>
        </w:rPr>
        <w:t>Programme</w:t>
      </w:r>
      <w:proofErr w:type="spellEnd"/>
      <w:r w:rsidRPr="00451B58">
        <w:rPr>
          <w:rFonts w:ascii="Calibri" w:hAnsi="Calibri" w:cs="Calibri"/>
          <w:sz w:val="22"/>
        </w:rPr>
        <w:t xml:space="preserve">]. Available from: </w:t>
      </w:r>
      <w:hyperlink r:id="rId58" w:tgtFrame="_blank" w:history="1">
        <w:r w:rsidRPr="00451B58">
          <w:rPr>
            <w:rStyle w:val="Hyperlink"/>
            <w:rFonts w:ascii="Calibri" w:hAnsi="Calibri" w:cs="Calibri"/>
            <w:sz w:val="22"/>
          </w:rPr>
          <w:t>https://www.</w:t>
        </w:r>
        <w:r w:rsidR="00662878">
          <w:rPr>
            <w:rStyle w:val="Hyperlink"/>
            <w:rFonts w:ascii="Calibri" w:hAnsi="Calibri" w:cs="Calibri"/>
            <w:sz w:val="22"/>
          </w:rPr>
          <w:t>Android</w:t>
        </w:r>
        <w:r w:rsidRPr="00451B58">
          <w:rPr>
            <w:rStyle w:val="Hyperlink"/>
            <w:rFonts w:ascii="Calibri" w:hAnsi="Calibri" w:cs="Calibri"/>
            <w:sz w:val="22"/>
          </w:rPr>
          <w:t>hive.info/2012/05/how-to-connect-</w:t>
        </w:r>
        <w:r w:rsidR="00662878">
          <w:rPr>
            <w:rStyle w:val="Hyperlink"/>
            <w:rFonts w:ascii="Calibri" w:hAnsi="Calibri" w:cs="Calibri"/>
            <w:sz w:val="22"/>
          </w:rPr>
          <w:t>Android</w:t>
        </w:r>
        <w:r w:rsidRPr="00451B58">
          <w:rPr>
            <w:rStyle w:val="Hyperlink"/>
            <w:rFonts w:ascii="Calibri" w:hAnsi="Calibri" w:cs="Calibri"/>
            <w:sz w:val="22"/>
          </w:rPr>
          <w:t>-with-php-mysql/</w:t>
        </w:r>
      </w:hyperlink>
      <w:r w:rsidRPr="00451B58">
        <w:rPr>
          <w:rFonts w:ascii="Calibri" w:hAnsi="Calibri" w:cs="Calibri"/>
          <w:sz w:val="22"/>
        </w:rPr>
        <w:t>.</w:t>
      </w:r>
    </w:p>
    <w:p w14:paraId="41BEF18B" w14:textId="77777777" w:rsidR="00451B58" w:rsidRPr="00451B58" w:rsidRDefault="00451B58" w:rsidP="00451B58">
      <w:pPr>
        <w:pStyle w:val="NormalWeb"/>
        <w:rPr>
          <w:rFonts w:ascii="Calibri" w:hAnsi="Calibri" w:cs="Calibri"/>
          <w:sz w:val="22"/>
        </w:rPr>
      </w:pPr>
      <w:r w:rsidRPr="00451B58">
        <w:rPr>
          <w:rFonts w:ascii="Calibri" w:hAnsi="Calibri" w:cs="Calibri"/>
          <w:sz w:val="22"/>
        </w:rPr>
        <w:t xml:space="preserve">Tee, B., </w:t>
      </w:r>
      <w:proofErr w:type="spellStart"/>
      <w:r w:rsidRPr="00451B58">
        <w:rPr>
          <w:rFonts w:ascii="Calibri" w:hAnsi="Calibri" w:cs="Calibri"/>
          <w:sz w:val="22"/>
        </w:rPr>
        <w:t>Chortos</w:t>
      </w:r>
      <w:proofErr w:type="spellEnd"/>
      <w:r w:rsidRPr="00451B58">
        <w:rPr>
          <w:rFonts w:ascii="Calibri" w:hAnsi="Calibri" w:cs="Calibri"/>
          <w:sz w:val="22"/>
        </w:rPr>
        <w:t xml:space="preserve">, A., Berndt, A., Nguyen, A., Tom, A., McGuire, A., Ln, Z., Tien, K., Bae, W., Wang, H. and Mei, P., (2015) </w:t>
      </w:r>
      <w:r w:rsidRPr="00451B58">
        <w:rPr>
          <w:rFonts w:ascii="Calibri" w:hAnsi="Calibri" w:cs="Calibri"/>
          <w:i/>
          <w:iCs/>
          <w:sz w:val="22"/>
        </w:rPr>
        <w:t>A Skin-Inspired Organic Digital Mechanoreceptor  </w:t>
      </w:r>
      <w:proofErr w:type="gramStart"/>
      <w:r w:rsidRPr="00451B58">
        <w:rPr>
          <w:rFonts w:ascii="Calibri" w:hAnsi="Calibri" w:cs="Calibri"/>
          <w:i/>
          <w:iCs/>
          <w:sz w:val="22"/>
        </w:rPr>
        <w:t xml:space="preserve">  </w:t>
      </w:r>
      <w:r w:rsidRPr="00451B58">
        <w:rPr>
          <w:rFonts w:ascii="Calibri" w:hAnsi="Calibri" w:cs="Calibri"/>
          <w:sz w:val="22"/>
        </w:rPr>
        <w:t>.</w:t>
      </w:r>
      <w:proofErr w:type="gramEnd"/>
      <w:r w:rsidRPr="00451B58">
        <w:rPr>
          <w:rFonts w:ascii="Calibri" w:hAnsi="Calibri" w:cs="Calibri"/>
          <w:sz w:val="22"/>
        </w:rPr>
        <w:t xml:space="preserve"> Science</w:t>
      </w:r>
      <w:proofErr w:type="gramStart"/>
      <w:r w:rsidRPr="00451B58">
        <w:rPr>
          <w:rFonts w:ascii="Calibri" w:hAnsi="Calibri" w:cs="Calibri"/>
          <w:sz w:val="22"/>
        </w:rPr>
        <w:t>: .</w:t>
      </w:r>
      <w:proofErr w:type="gramEnd"/>
    </w:p>
    <w:p w14:paraId="55453F4E" w14:textId="15D97A3E" w:rsidR="00451B58" w:rsidRPr="00451B58" w:rsidRDefault="00451B58" w:rsidP="00451B58">
      <w:pPr>
        <w:pStyle w:val="NormalWeb"/>
        <w:rPr>
          <w:rFonts w:ascii="Calibri" w:hAnsi="Calibri" w:cs="Calibri"/>
          <w:sz w:val="22"/>
        </w:rPr>
      </w:pPr>
      <w:r w:rsidRPr="00451B58">
        <w:rPr>
          <w:rFonts w:ascii="Calibri" w:hAnsi="Calibri" w:cs="Calibri"/>
          <w:sz w:val="22"/>
        </w:rPr>
        <w:t xml:space="preserve">Texas Instruments (2019) </w:t>
      </w:r>
      <w:r w:rsidRPr="00451B58">
        <w:rPr>
          <w:rFonts w:ascii="Calibri" w:hAnsi="Calibri" w:cs="Calibri"/>
          <w:b/>
          <w:bCs/>
          <w:i/>
          <w:iCs/>
          <w:sz w:val="22"/>
        </w:rPr>
        <w:t>CC2640R2F </w:t>
      </w:r>
      <w:proofErr w:type="spellStart"/>
      <w:r w:rsidRPr="00451B58">
        <w:rPr>
          <w:rFonts w:ascii="Calibri" w:hAnsi="Calibri" w:cs="Calibri"/>
          <w:b/>
          <w:bCs/>
          <w:i/>
          <w:iCs/>
          <w:sz w:val="22"/>
        </w:rPr>
        <w:t>SimpleLink</w:t>
      </w:r>
      <w:proofErr w:type="spellEnd"/>
      <w:r w:rsidRPr="00451B58">
        <w:rPr>
          <w:rFonts w:ascii="Calibri" w:hAnsi="Calibri" w:cs="Calibri"/>
          <w:b/>
          <w:bCs/>
          <w:i/>
          <w:iCs/>
          <w:sz w:val="22"/>
        </w:rPr>
        <w:t xml:space="preserve"> Bluetooth® Low Energy Wireless MCU</w:t>
      </w:r>
      <w:r w:rsidRPr="00451B58">
        <w:rPr>
          <w:rFonts w:ascii="Calibri" w:hAnsi="Calibri" w:cs="Calibri"/>
          <w:i/>
          <w:iCs/>
          <w:sz w:val="22"/>
        </w:rPr>
        <w:t xml:space="preserve"> </w:t>
      </w:r>
      <w:r w:rsidRPr="00451B58">
        <w:rPr>
          <w:rFonts w:ascii="Calibri" w:hAnsi="Calibri" w:cs="Calibri"/>
          <w:sz w:val="22"/>
        </w:rPr>
        <w:t xml:space="preserve">Available from: </w:t>
      </w:r>
      <w:hyperlink r:id="rId59" w:tgtFrame="_blank" w:history="1">
        <w:r w:rsidRPr="00451B58">
          <w:rPr>
            <w:rStyle w:val="Hyperlink"/>
            <w:rFonts w:ascii="Calibri" w:hAnsi="Calibri" w:cs="Calibri"/>
            <w:sz w:val="22"/>
          </w:rPr>
          <w:t>http://www.ti.com/product/CC2640R2F</w:t>
        </w:r>
      </w:hyperlink>
      <w:r w:rsidRPr="00451B58">
        <w:rPr>
          <w:rFonts w:ascii="Calibri" w:hAnsi="Calibri" w:cs="Calibri"/>
          <w:sz w:val="22"/>
        </w:rPr>
        <w:t xml:space="preserve"> [Accessed 19.02.2019].</w:t>
      </w:r>
    </w:p>
    <w:p w14:paraId="5C9A7D0F" w14:textId="5333510C" w:rsidR="00451B58" w:rsidRPr="00451B58" w:rsidRDefault="00451B58" w:rsidP="00451B58">
      <w:pPr>
        <w:pStyle w:val="NormalWeb"/>
        <w:rPr>
          <w:rFonts w:ascii="Calibri" w:hAnsi="Calibri" w:cs="Calibri"/>
          <w:sz w:val="22"/>
        </w:rPr>
      </w:pPr>
      <w:r w:rsidRPr="00451B58">
        <w:rPr>
          <w:rFonts w:ascii="Calibri" w:hAnsi="Calibri" w:cs="Calibri"/>
          <w:sz w:val="22"/>
        </w:rPr>
        <w:t xml:space="preserve">Texas Instruments (2017) </w:t>
      </w:r>
      <w:r w:rsidRPr="00451B58">
        <w:rPr>
          <w:rFonts w:ascii="Calibri" w:hAnsi="Calibri" w:cs="Calibri"/>
          <w:i/>
          <w:iCs/>
          <w:sz w:val="22"/>
        </w:rPr>
        <w:t xml:space="preserve">CC13x0, CC26x0 </w:t>
      </w:r>
      <w:proofErr w:type="spellStart"/>
      <w:r w:rsidRPr="00451B58">
        <w:rPr>
          <w:rFonts w:ascii="Calibri" w:hAnsi="Calibri" w:cs="Calibri"/>
          <w:i/>
          <w:iCs/>
          <w:sz w:val="22"/>
        </w:rPr>
        <w:t>SimpleLink</w:t>
      </w:r>
      <w:proofErr w:type="spellEnd"/>
      <w:r w:rsidRPr="00451B58">
        <w:rPr>
          <w:rFonts w:ascii="Calibri" w:hAnsi="Calibri" w:cs="Calibri"/>
          <w:i/>
          <w:iCs/>
          <w:sz w:val="22"/>
        </w:rPr>
        <w:t xml:space="preserve">™ Wireless MCU Technical Reference Manual. </w:t>
      </w:r>
      <w:r w:rsidRPr="00451B58">
        <w:rPr>
          <w:rFonts w:ascii="Calibri" w:hAnsi="Calibri" w:cs="Calibri"/>
          <w:sz w:val="22"/>
        </w:rPr>
        <w:t xml:space="preserve">Available from: </w:t>
      </w:r>
      <w:hyperlink r:id="rId60" w:tgtFrame="_blank" w:history="1">
        <w:r w:rsidRPr="00451B58">
          <w:rPr>
            <w:rStyle w:val="Hyperlink"/>
            <w:rFonts w:ascii="Calibri" w:hAnsi="Calibri" w:cs="Calibri"/>
            <w:sz w:val="22"/>
          </w:rPr>
          <w:t>http://www.ti.com/lit/ug/swcu117h/swcu117h.pdf</w:t>
        </w:r>
      </w:hyperlink>
      <w:r w:rsidRPr="00451B58">
        <w:rPr>
          <w:rFonts w:ascii="Calibri" w:hAnsi="Calibri" w:cs="Calibri"/>
          <w:sz w:val="22"/>
        </w:rPr>
        <w:t xml:space="preserve"> [Accessed 28/03/2019].</w:t>
      </w:r>
    </w:p>
    <w:p w14:paraId="2DBC8D9B" w14:textId="77777777" w:rsidR="00451B58" w:rsidRPr="00451B58" w:rsidRDefault="00451B58" w:rsidP="00451B58">
      <w:pPr>
        <w:pStyle w:val="NormalWeb"/>
        <w:rPr>
          <w:rFonts w:ascii="Calibri" w:hAnsi="Calibri" w:cs="Calibri"/>
          <w:sz w:val="22"/>
        </w:rPr>
      </w:pPr>
      <w:r w:rsidRPr="00451B58">
        <w:rPr>
          <w:rFonts w:ascii="Calibri" w:hAnsi="Calibri" w:cs="Calibri"/>
          <w:sz w:val="22"/>
        </w:rPr>
        <w:lastRenderedPageBreak/>
        <w:t xml:space="preserve">Tierney, E.P., Eisen, R.F. and Hanke, C.W. (2011) </w:t>
      </w:r>
      <w:r w:rsidRPr="00451B58">
        <w:rPr>
          <w:rFonts w:ascii="Calibri" w:hAnsi="Calibri" w:cs="Calibri"/>
          <w:b/>
          <w:bCs/>
          <w:sz w:val="22"/>
        </w:rPr>
        <w:t>Fractionated CO2 laser skin rejuvenation</w:t>
      </w:r>
      <w:r w:rsidRPr="00451B58">
        <w:rPr>
          <w:rFonts w:ascii="Calibri" w:hAnsi="Calibri" w:cs="Calibri"/>
          <w:sz w:val="22"/>
        </w:rPr>
        <w:t xml:space="preserve">  </w:t>
      </w:r>
      <w:proofErr w:type="gramStart"/>
      <w:r w:rsidRPr="00451B58">
        <w:rPr>
          <w:rFonts w:ascii="Calibri" w:hAnsi="Calibri" w:cs="Calibri"/>
          <w:sz w:val="22"/>
        </w:rPr>
        <w:t xml:space="preserve">  .</w:t>
      </w:r>
      <w:proofErr w:type="gramEnd"/>
      <w:r w:rsidRPr="00451B58">
        <w:rPr>
          <w:rFonts w:ascii="Calibri" w:hAnsi="Calibri" w:cs="Calibri"/>
          <w:sz w:val="22"/>
        </w:rPr>
        <w:t xml:space="preserve"> </w:t>
      </w:r>
      <w:r w:rsidRPr="00451B58">
        <w:rPr>
          <w:rFonts w:ascii="Calibri" w:hAnsi="Calibri" w:cs="Calibri"/>
          <w:i/>
          <w:iCs/>
          <w:sz w:val="22"/>
        </w:rPr>
        <w:t>Dermatologic Therapy</w:t>
      </w:r>
      <w:r w:rsidRPr="00451B58">
        <w:rPr>
          <w:rFonts w:ascii="Calibri" w:hAnsi="Calibri" w:cs="Calibri"/>
          <w:sz w:val="22"/>
        </w:rPr>
        <w:t>. 24 (1), pp.41-53.</w:t>
      </w:r>
    </w:p>
    <w:p w14:paraId="35912F07" w14:textId="72B91FDC" w:rsidR="00451B58" w:rsidRPr="00451B58" w:rsidRDefault="00451B58" w:rsidP="00451B58">
      <w:pPr>
        <w:pStyle w:val="NormalWeb"/>
        <w:rPr>
          <w:rFonts w:ascii="Calibri" w:hAnsi="Calibri" w:cs="Calibri"/>
          <w:sz w:val="22"/>
        </w:rPr>
      </w:pPr>
      <w:r w:rsidRPr="00451B58">
        <w:rPr>
          <w:rFonts w:ascii="Calibri" w:hAnsi="Calibri" w:cs="Calibri"/>
          <w:sz w:val="22"/>
        </w:rPr>
        <w:t xml:space="preserve">Tout, N. (2019) </w:t>
      </w:r>
      <w:r w:rsidRPr="00451B58">
        <w:rPr>
          <w:rFonts w:ascii="Calibri" w:hAnsi="Calibri" w:cs="Calibri"/>
          <w:b/>
          <w:bCs/>
          <w:i/>
          <w:iCs/>
          <w:sz w:val="22"/>
        </w:rPr>
        <w:t xml:space="preserve">Sharp EL-8026 "Sun </w:t>
      </w:r>
      <w:proofErr w:type="spellStart"/>
      <w:r w:rsidRPr="00451B58">
        <w:rPr>
          <w:rFonts w:ascii="Calibri" w:hAnsi="Calibri" w:cs="Calibri"/>
          <w:b/>
          <w:bCs/>
          <w:i/>
          <w:iCs/>
          <w:sz w:val="22"/>
        </w:rPr>
        <w:t>Man"&amp;Royal</w:t>
      </w:r>
      <w:proofErr w:type="spellEnd"/>
      <w:r w:rsidRPr="00451B58">
        <w:rPr>
          <w:rFonts w:ascii="Calibri" w:hAnsi="Calibri" w:cs="Calibri"/>
          <w:b/>
          <w:bCs/>
          <w:i/>
          <w:iCs/>
          <w:sz w:val="22"/>
        </w:rPr>
        <w:t> Solar I / Triumph-Adler 1980</w:t>
      </w:r>
      <w:r w:rsidRPr="00451B58">
        <w:rPr>
          <w:rFonts w:ascii="Calibri" w:hAnsi="Calibri" w:cs="Calibri"/>
          <w:i/>
          <w:iCs/>
          <w:sz w:val="22"/>
        </w:rPr>
        <w:t xml:space="preserve">. </w:t>
      </w:r>
      <w:r w:rsidRPr="00451B58">
        <w:rPr>
          <w:rFonts w:ascii="Calibri" w:hAnsi="Calibri" w:cs="Calibri"/>
          <w:sz w:val="22"/>
        </w:rPr>
        <w:t xml:space="preserve">Available from: </w:t>
      </w:r>
      <w:hyperlink r:id="rId61" w:tgtFrame="_blank" w:history="1">
        <w:r w:rsidRPr="00451B58">
          <w:rPr>
            <w:rStyle w:val="Hyperlink"/>
            <w:rFonts w:ascii="Calibri" w:hAnsi="Calibri" w:cs="Calibri"/>
            <w:sz w:val="22"/>
          </w:rPr>
          <w:t>http://www.vintagecalculators.com/html/sharp_el-8026.html</w:t>
        </w:r>
      </w:hyperlink>
      <w:r w:rsidRPr="00451B58">
        <w:rPr>
          <w:rFonts w:ascii="Calibri" w:hAnsi="Calibri" w:cs="Calibri"/>
          <w:sz w:val="22"/>
        </w:rPr>
        <w:t xml:space="preserve"> [Accessed 15/03/2019].</w:t>
      </w:r>
    </w:p>
    <w:p w14:paraId="1DC5F078" w14:textId="77777777" w:rsidR="00451B58" w:rsidRPr="00451B58" w:rsidRDefault="00451B58" w:rsidP="00451B58">
      <w:pPr>
        <w:pStyle w:val="NormalWeb"/>
        <w:rPr>
          <w:rFonts w:ascii="Calibri" w:hAnsi="Calibri" w:cs="Calibri"/>
          <w:sz w:val="22"/>
        </w:rPr>
      </w:pPr>
      <w:proofErr w:type="spellStart"/>
      <w:r w:rsidRPr="00451B58">
        <w:rPr>
          <w:rFonts w:ascii="Calibri" w:hAnsi="Calibri" w:cs="Calibri"/>
          <w:sz w:val="22"/>
        </w:rPr>
        <w:t>Haghighi</w:t>
      </w:r>
      <w:proofErr w:type="spellEnd"/>
      <w:r w:rsidRPr="00451B58">
        <w:rPr>
          <w:rFonts w:ascii="Calibri" w:hAnsi="Calibri" w:cs="Calibri"/>
          <w:sz w:val="22"/>
        </w:rPr>
        <w:t xml:space="preserve">, P.D., </w:t>
      </w:r>
      <w:proofErr w:type="spellStart"/>
      <w:r w:rsidRPr="00451B58">
        <w:rPr>
          <w:rFonts w:ascii="Calibri" w:hAnsi="Calibri" w:cs="Calibri"/>
          <w:sz w:val="22"/>
        </w:rPr>
        <w:t>Salvadori</w:t>
      </w:r>
      <w:proofErr w:type="spellEnd"/>
      <w:r w:rsidRPr="00451B58">
        <w:rPr>
          <w:rFonts w:ascii="Calibri" w:hAnsi="Calibri" w:cs="Calibri"/>
          <w:sz w:val="22"/>
        </w:rPr>
        <w:t xml:space="preserve">, I. L., </w:t>
      </w:r>
      <w:proofErr w:type="spellStart"/>
      <w:r w:rsidRPr="00451B58">
        <w:rPr>
          <w:rFonts w:ascii="Calibri" w:hAnsi="Calibri" w:cs="Calibri"/>
          <w:sz w:val="22"/>
        </w:rPr>
        <w:t>Steinbauer</w:t>
      </w:r>
      <w:proofErr w:type="spellEnd"/>
      <w:r w:rsidRPr="00451B58">
        <w:rPr>
          <w:rFonts w:ascii="Calibri" w:hAnsi="Calibri" w:cs="Calibri"/>
          <w:sz w:val="22"/>
        </w:rPr>
        <w:t xml:space="preserve">, M. and Khalil, I., eds. (2019) </w:t>
      </w:r>
      <w:r w:rsidRPr="00451B58">
        <w:rPr>
          <w:rFonts w:ascii="Calibri" w:hAnsi="Calibri" w:cs="Calibri"/>
          <w:b/>
          <w:bCs/>
          <w:i/>
          <w:iCs/>
          <w:sz w:val="22"/>
        </w:rPr>
        <w:t>Haptic Feedback Method using Deformation of Clothing</w:t>
      </w:r>
      <w:r w:rsidRPr="00451B58">
        <w:rPr>
          <w:rFonts w:ascii="Calibri" w:hAnsi="Calibri" w:cs="Calibri"/>
          <w:i/>
          <w:iCs/>
          <w:sz w:val="22"/>
        </w:rPr>
        <w:t xml:space="preserve">  </w:t>
      </w:r>
      <w:proofErr w:type="gramStart"/>
      <w:r w:rsidRPr="00451B58">
        <w:rPr>
          <w:rFonts w:ascii="Calibri" w:hAnsi="Calibri" w:cs="Calibri"/>
          <w:i/>
          <w:iCs/>
          <w:sz w:val="22"/>
        </w:rPr>
        <w:t xml:space="preserve">  </w:t>
      </w:r>
      <w:r w:rsidRPr="00451B58">
        <w:rPr>
          <w:rFonts w:ascii="Calibri" w:hAnsi="Calibri" w:cs="Calibri"/>
          <w:sz w:val="22"/>
        </w:rPr>
        <w:t>.</w:t>
      </w:r>
      <w:proofErr w:type="gramEnd"/>
      <w:r w:rsidRPr="00451B58">
        <w:rPr>
          <w:rFonts w:ascii="Calibri" w:hAnsi="Calibri" w:cs="Calibri"/>
          <w:sz w:val="22"/>
        </w:rPr>
        <w:t xml:space="preserve"> Munich, 12.19. Association for Computing Machinery. </w:t>
      </w:r>
    </w:p>
    <w:p w14:paraId="4DA6E5AA" w14:textId="43082758" w:rsidR="00451B58" w:rsidRPr="00451B58" w:rsidRDefault="00451B58" w:rsidP="00451B58">
      <w:pPr>
        <w:pStyle w:val="NormalWeb"/>
        <w:rPr>
          <w:rFonts w:ascii="Calibri" w:hAnsi="Calibri" w:cs="Calibri"/>
          <w:sz w:val="22"/>
        </w:rPr>
      </w:pPr>
      <w:r w:rsidRPr="00451B58">
        <w:rPr>
          <w:rFonts w:ascii="Calibri" w:hAnsi="Calibri" w:cs="Calibri"/>
          <w:sz w:val="22"/>
        </w:rPr>
        <w:t xml:space="preserve">Vishay.com (2008) </w:t>
      </w:r>
      <w:r w:rsidRPr="00451B58">
        <w:rPr>
          <w:rFonts w:ascii="Calibri" w:hAnsi="Calibri" w:cs="Calibri"/>
          <w:i/>
          <w:iCs/>
          <w:sz w:val="22"/>
        </w:rPr>
        <w:t xml:space="preserve">Silicon PIN Photodiode, RoHS Compliant. </w:t>
      </w:r>
      <w:r w:rsidRPr="00451B58">
        <w:rPr>
          <w:rFonts w:ascii="Calibri" w:hAnsi="Calibri" w:cs="Calibri"/>
          <w:sz w:val="22"/>
        </w:rPr>
        <w:t xml:space="preserve">Available from: </w:t>
      </w:r>
      <w:hyperlink r:id="rId62" w:tgtFrame="_blank" w:history="1">
        <w:r w:rsidRPr="00451B58">
          <w:rPr>
            <w:rStyle w:val="Hyperlink"/>
            <w:rFonts w:ascii="Calibri" w:hAnsi="Calibri" w:cs="Calibri"/>
            <w:sz w:val="22"/>
          </w:rPr>
          <w:t>https://www.sparkfun.com/datasheets/Prototyping/Solar/bpw34.pdf</w:t>
        </w:r>
      </w:hyperlink>
      <w:r w:rsidRPr="00451B58">
        <w:rPr>
          <w:rFonts w:ascii="Calibri" w:hAnsi="Calibri" w:cs="Calibri"/>
          <w:sz w:val="22"/>
        </w:rPr>
        <w:t xml:space="preserve"> [Accessed 15/03/2019].</w:t>
      </w:r>
    </w:p>
    <w:p w14:paraId="16C57BD5" w14:textId="2ADA2E84" w:rsidR="00451B58" w:rsidRPr="00451B58" w:rsidRDefault="00451B58" w:rsidP="00451B58">
      <w:pPr>
        <w:pStyle w:val="NormalWeb"/>
        <w:rPr>
          <w:rFonts w:ascii="Calibri" w:hAnsi="Calibri" w:cs="Calibri"/>
          <w:sz w:val="22"/>
        </w:rPr>
      </w:pPr>
      <w:r w:rsidRPr="00451B58">
        <w:rPr>
          <w:rFonts w:ascii="Calibri" w:hAnsi="Calibri" w:cs="Calibri"/>
          <w:sz w:val="22"/>
        </w:rPr>
        <w:t xml:space="preserve">Wardell, C. (2016) </w:t>
      </w:r>
      <w:r w:rsidRPr="00451B58">
        <w:rPr>
          <w:rFonts w:ascii="Calibri" w:hAnsi="Calibri" w:cs="Calibri"/>
          <w:b/>
          <w:bCs/>
          <w:sz w:val="22"/>
        </w:rPr>
        <w:t>how Much Energy does an Automatic Watch "Produce"?</w:t>
      </w:r>
      <w:r w:rsidRPr="00451B58">
        <w:rPr>
          <w:rFonts w:ascii="Calibri" w:hAnsi="Calibri" w:cs="Calibri"/>
          <w:sz w:val="22"/>
        </w:rPr>
        <w:t xml:space="preserve"> </w:t>
      </w:r>
      <w:r w:rsidRPr="00451B58">
        <w:rPr>
          <w:rFonts w:ascii="Calibri" w:hAnsi="Calibri" w:cs="Calibri"/>
          <w:i/>
          <w:iCs/>
          <w:sz w:val="22"/>
        </w:rPr>
        <w:t xml:space="preserve">Quora, </w:t>
      </w:r>
      <w:r w:rsidRPr="00451B58">
        <w:rPr>
          <w:rFonts w:ascii="Calibri" w:hAnsi="Calibri" w:cs="Calibri"/>
          <w:sz w:val="22"/>
        </w:rPr>
        <w:t xml:space="preserve">28/08/2016 [online]. Available from: </w:t>
      </w:r>
      <w:hyperlink r:id="rId63" w:tgtFrame="_blank" w:history="1">
        <w:r w:rsidRPr="00451B58">
          <w:rPr>
            <w:rStyle w:val="Hyperlink"/>
            <w:rFonts w:ascii="Calibri" w:hAnsi="Calibri" w:cs="Calibri"/>
            <w:sz w:val="22"/>
          </w:rPr>
          <w:t>https://www.quora.com/How-much-energy-does-an-automatic-watch-produce</w:t>
        </w:r>
      </w:hyperlink>
      <w:r w:rsidRPr="00451B58">
        <w:rPr>
          <w:rFonts w:ascii="Calibri" w:hAnsi="Calibri" w:cs="Calibri"/>
          <w:sz w:val="22"/>
        </w:rPr>
        <w:t xml:space="preserve"> [Accessed 14/03/2019].</w:t>
      </w:r>
    </w:p>
    <w:p w14:paraId="312C6263" w14:textId="0F3745BD" w:rsidR="00451B58" w:rsidRPr="00451B58" w:rsidRDefault="00451B58" w:rsidP="00451B58">
      <w:pPr>
        <w:pStyle w:val="NormalWeb"/>
        <w:rPr>
          <w:rFonts w:ascii="Calibri" w:hAnsi="Calibri" w:cs="Calibri"/>
          <w:sz w:val="22"/>
        </w:rPr>
      </w:pPr>
      <w:r w:rsidRPr="00451B58">
        <w:rPr>
          <w:rFonts w:ascii="Calibri" w:hAnsi="Calibri" w:cs="Calibri"/>
          <w:sz w:val="22"/>
        </w:rPr>
        <w:t xml:space="preserve">WF&amp;CO (2019) </w:t>
      </w:r>
      <w:r w:rsidRPr="00451B58">
        <w:rPr>
          <w:rFonts w:ascii="Calibri" w:hAnsi="Calibri" w:cs="Calibri"/>
          <w:i/>
          <w:iCs/>
          <w:sz w:val="22"/>
        </w:rPr>
        <w:t xml:space="preserve">How the Swiss Lever Escapement Works. </w:t>
      </w:r>
      <w:r w:rsidRPr="00451B58">
        <w:rPr>
          <w:rFonts w:ascii="Calibri" w:hAnsi="Calibri" w:cs="Calibri"/>
          <w:sz w:val="22"/>
        </w:rPr>
        <w:t xml:space="preserve">Available from: </w:t>
      </w:r>
      <w:hyperlink r:id="rId64" w:tgtFrame="_blank" w:history="1">
        <w:r w:rsidRPr="00451B58">
          <w:rPr>
            <w:rStyle w:val="Hyperlink"/>
            <w:rFonts w:ascii="Calibri" w:hAnsi="Calibri" w:cs="Calibri"/>
            <w:sz w:val="22"/>
          </w:rPr>
          <w:t>https://www.watchfinder.co.uk/articles/getting-technical-swiss-lever-escap</w:t>
        </w:r>
      </w:hyperlink>
      <w:r w:rsidRPr="00451B58">
        <w:rPr>
          <w:rFonts w:ascii="Calibri" w:hAnsi="Calibri" w:cs="Calibri"/>
          <w:sz w:val="22"/>
        </w:rPr>
        <w:t xml:space="preserve"> [Accessed 8/02/2019].</w:t>
      </w:r>
    </w:p>
    <w:p w14:paraId="021B240F" w14:textId="245209B3" w:rsidR="00D3401B" w:rsidRPr="00D3401B" w:rsidRDefault="00451B58" w:rsidP="00451B58">
      <w:r w:rsidRPr="00451B58">
        <w:rPr>
          <w:rFonts w:ascii="Calibri" w:eastAsia="Times New Roman" w:hAnsi="Calibri" w:cs="Calibri"/>
        </w:rPr>
        <w:t> </w:t>
      </w:r>
      <w:r>
        <w:fldChar w:fldCharType="end"/>
      </w:r>
    </w:p>
    <w:p w14:paraId="5BD426CF" w14:textId="6D007434" w:rsidR="00844148" w:rsidRPr="00844148" w:rsidRDefault="00E9168B" w:rsidP="00844148">
      <w:pPr>
        <w:pStyle w:val="Heading1"/>
      </w:pPr>
      <w:bookmarkStart w:id="115" w:name="_Toc38493031"/>
      <w:r>
        <w:t>1</w:t>
      </w:r>
      <w:r w:rsidR="00654E0B">
        <w:t>3</w:t>
      </w:r>
      <w:r>
        <w:t xml:space="preserve"> </w:t>
      </w:r>
      <w:r w:rsidR="00844148">
        <w:t>Appendices</w:t>
      </w:r>
      <w:bookmarkEnd w:id="115"/>
      <w:r w:rsidR="00844148">
        <w:t xml:space="preserve"> </w:t>
      </w:r>
    </w:p>
    <w:p w14:paraId="03CF7E50" w14:textId="7B07C832" w:rsidR="0095190B" w:rsidRDefault="00451B58" w:rsidP="00357857">
      <w:pPr>
        <w:pStyle w:val="Heading2"/>
      </w:pPr>
      <w:bookmarkStart w:id="116" w:name="_Toc38493032"/>
      <w:r>
        <w:t>1</w:t>
      </w:r>
      <w:r w:rsidR="00654E0B">
        <w:t>3</w:t>
      </w:r>
      <w:r>
        <w:t xml:space="preserve">.1 </w:t>
      </w:r>
      <w:r w:rsidR="00357857">
        <w:t>Php scripts</w:t>
      </w:r>
      <w:bookmarkEnd w:id="116"/>
      <w:r w:rsidR="00357857">
        <w:t xml:space="preserve"> </w:t>
      </w:r>
    </w:p>
    <w:p w14:paraId="7F80EADB" w14:textId="0966F41B" w:rsidR="00451B58" w:rsidRDefault="00451B58" w:rsidP="00451B58">
      <w:pPr>
        <w:pStyle w:val="Heading3"/>
      </w:pPr>
      <w:bookmarkStart w:id="117" w:name="_Toc38493033"/>
      <w:r>
        <w:t>1</w:t>
      </w:r>
      <w:r w:rsidR="00654E0B">
        <w:t>3</w:t>
      </w:r>
      <w:r>
        <w:t xml:space="preserve">.1.1 </w:t>
      </w:r>
      <w:proofErr w:type="spellStart"/>
      <w:r>
        <w:t>Create_user.php</w:t>
      </w:r>
      <w:bookmarkEnd w:id="117"/>
      <w:proofErr w:type="spellEnd"/>
    </w:p>
    <w:p w14:paraId="55E6C0B9" w14:textId="77777777" w:rsidR="00451B58" w:rsidRPr="00451B58" w:rsidRDefault="00451B58" w:rsidP="00451B58">
      <w:pPr>
        <w:rPr>
          <w:lang w:val="en-GB"/>
        </w:rPr>
      </w:pPr>
    </w:p>
    <w:p w14:paraId="107C63AF" w14:textId="77777777" w:rsidR="00451B58" w:rsidRPr="00451B58" w:rsidRDefault="00451B58" w:rsidP="00451B58">
      <w:pPr>
        <w:rPr>
          <w:lang w:val="en-GB"/>
        </w:rPr>
      </w:pPr>
      <w:r w:rsidRPr="00451B58">
        <w:rPr>
          <w:lang w:val="en-GB"/>
        </w:rPr>
        <w:t>&lt;?php</w:t>
      </w:r>
    </w:p>
    <w:p w14:paraId="0F08E853" w14:textId="77777777" w:rsidR="00451B58" w:rsidRPr="00451B58" w:rsidRDefault="00451B58" w:rsidP="00451B58">
      <w:pPr>
        <w:rPr>
          <w:lang w:val="en-GB"/>
        </w:rPr>
      </w:pPr>
      <w:r w:rsidRPr="00451B58">
        <w:rPr>
          <w:lang w:val="en-GB"/>
        </w:rPr>
        <w:t xml:space="preserve"> </w:t>
      </w:r>
    </w:p>
    <w:p w14:paraId="63C57105" w14:textId="77777777" w:rsidR="00451B58" w:rsidRPr="00451B58" w:rsidRDefault="00451B58" w:rsidP="00451B58">
      <w:pPr>
        <w:rPr>
          <w:lang w:val="en-GB"/>
        </w:rPr>
      </w:pPr>
      <w:r w:rsidRPr="00451B58">
        <w:rPr>
          <w:lang w:val="en-GB"/>
        </w:rPr>
        <w:t>/*</w:t>
      </w:r>
    </w:p>
    <w:p w14:paraId="288DC7DA" w14:textId="77777777" w:rsidR="00451B58" w:rsidRPr="00451B58" w:rsidRDefault="00451B58" w:rsidP="00451B58">
      <w:pPr>
        <w:rPr>
          <w:lang w:val="en-GB"/>
        </w:rPr>
      </w:pPr>
      <w:r w:rsidRPr="00451B58">
        <w:rPr>
          <w:lang w:val="en-GB"/>
        </w:rPr>
        <w:t xml:space="preserve"> * Following code will create a new product row</w:t>
      </w:r>
    </w:p>
    <w:p w14:paraId="6238B369" w14:textId="77777777" w:rsidR="00451B58" w:rsidRPr="00451B58" w:rsidRDefault="00451B58" w:rsidP="00451B58">
      <w:pPr>
        <w:rPr>
          <w:lang w:val="en-GB"/>
        </w:rPr>
      </w:pPr>
      <w:r w:rsidRPr="00451B58">
        <w:rPr>
          <w:lang w:val="en-GB"/>
        </w:rPr>
        <w:t xml:space="preserve"> * All product details are read from HTTP Post Request</w:t>
      </w:r>
    </w:p>
    <w:p w14:paraId="3447AC58" w14:textId="77777777" w:rsidR="00451B58" w:rsidRPr="00451B58" w:rsidRDefault="00451B58" w:rsidP="00451B58">
      <w:pPr>
        <w:rPr>
          <w:lang w:val="en-GB"/>
        </w:rPr>
      </w:pPr>
      <w:r w:rsidRPr="00451B58">
        <w:rPr>
          <w:lang w:val="en-GB"/>
        </w:rPr>
        <w:t xml:space="preserve"> */</w:t>
      </w:r>
    </w:p>
    <w:p w14:paraId="3CAB86B5" w14:textId="77777777" w:rsidR="00451B58" w:rsidRPr="00451B58" w:rsidRDefault="00451B58" w:rsidP="00451B58">
      <w:pPr>
        <w:rPr>
          <w:lang w:val="en-GB"/>
        </w:rPr>
      </w:pPr>
      <w:r w:rsidRPr="00451B58">
        <w:rPr>
          <w:lang w:val="en-GB"/>
        </w:rPr>
        <w:t xml:space="preserve"> </w:t>
      </w:r>
    </w:p>
    <w:p w14:paraId="1B5BA652" w14:textId="77777777" w:rsidR="00451B58" w:rsidRPr="00451B58" w:rsidRDefault="00451B58" w:rsidP="00451B58">
      <w:pPr>
        <w:rPr>
          <w:lang w:val="en-GB"/>
        </w:rPr>
      </w:pPr>
      <w:r w:rsidRPr="00451B58">
        <w:rPr>
          <w:lang w:val="en-GB"/>
        </w:rPr>
        <w:t>// array for JSON response</w:t>
      </w:r>
    </w:p>
    <w:p w14:paraId="26086617" w14:textId="77777777" w:rsidR="00451B58" w:rsidRPr="00451B58" w:rsidRDefault="00451B58" w:rsidP="00451B58">
      <w:pPr>
        <w:rPr>
          <w:lang w:val="en-GB"/>
        </w:rPr>
      </w:pPr>
      <w:r w:rsidRPr="00451B58">
        <w:rPr>
          <w:lang w:val="en-GB"/>
        </w:rPr>
        <w:t xml:space="preserve">$response = </w:t>
      </w:r>
      <w:proofErr w:type="gramStart"/>
      <w:r w:rsidRPr="00451B58">
        <w:rPr>
          <w:lang w:val="en-GB"/>
        </w:rPr>
        <w:t>array(</w:t>
      </w:r>
      <w:proofErr w:type="gramEnd"/>
      <w:r w:rsidRPr="00451B58">
        <w:rPr>
          <w:lang w:val="en-GB"/>
        </w:rPr>
        <w:t>);</w:t>
      </w:r>
    </w:p>
    <w:p w14:paraId="2B415314" w14:textId="77777777" w:rsidR="00451B58" w:rsidRPr="00451B58" w:rsidRDefault="00451B58" w:rsidP="00451B58">
      <w:pPr>
        <w:rPr>
          <w:lang w:val="en-GB"/>
        </w:rPr>
      </w:pPr>
      <w:r w:rsidRPr="00451B58">
        <w:rPr>
          <w:lang w:val="en-GB"/>
        </w:rPr>
        <w:t xml:space="preserve"> </w:t>
      </w:r>
    </w:p>
    <w:p w14:paraId="041CEE20" w14:textId="77777777" w:rsidR="00451B58" w:rsidRPr="00451B58" w:rsidRDefault="00451B58" w:rsidP="00451B58">
      <w:pPr>
        <w:rPr>
          <w:lang w:val="en-GB"/>
        </w:rPr>
      </w:pPr>
      <w:r w:rsidRPr="00451B58">
        <w:rPr>
          <w:lang w:val="en-GB"/>
        </w:rPr>
        <w:t>// check for required fields</w:t>
      </w:r>
    </w:p>
    <w:p w14:paraId="64E7FC84" w14:textId="77777777" w:rsidR="00451B58" w:rsidRPr="00451B58" w:rsidRDefault="00451B58" w:rsidP="00451B58">
      <w:pPr>
        <w:rPr>
          <w:lang w:val="en-GB"/>
        </w:rPr>
      </w:pPr>
      <w:r w:rsidRPr="00451B58">
        <w:rPr>
          <w:lang w:val="en-GB"/>
        </w:rPr>
        <w:t>if (</w:t>
      </w:r>
      <w:proofErr w:type="spellStart"/>
      <w:r w:rsidRPr="00451B58">
        <w:rPr>
          <w:lang w:val="en-GB"/>
        </w:rPr>
        <w:t>isset</w:t>
      </w:r>
      <w:proofErr w:type="spellEnd"/>
      <w:r w:rsidRPr="00451B58">
        <w:rPr>
          <w:lang w:val="en-GB"/>
        </w:rPr>
        <w:t xml:space="preserve">($_POST['forename']) &amp;&amp; </w:t>
      </w:r>
      <w:proofErr w:type="spellStart"/>
      <w:r w:rsidRPr="00451B58">
        <w:rPr>
          <w:lang w:val="en-GB"/>
        </w:rPr>
        <w:t>isset</w:t>
      </w:r>
      <w:proofErr w:type="spellEnd"/>
      <w:r w:rsidRPr="00451B58">
        <w:rPr>
          <w:lang w:val="en-GB"/>
        </w:rPr>
        <w:t>($_POST['surname'])) {</w:t>
      </w:r>
    </w:p>
    <w:p w14:paraId="32CF4B51" w14:textId="77777777" w:rsidR="00451B58" w:rsidRPr="00451B58" w:rsidRDefault="00451B58" w:rsidP="00451B58">
      <w:pPr>
        <w:rPr>
          <w:lang w:val="en-GB"/>
        </w:rPr>
      </w:pPr>
      <w:r w:rsidRPr="00451B58">
        <w:rPr>
          <w:lang w:val="en-GB"/>
        </w:rPr>
        <w:lastRenderedPageBreak/>
        <w:t xml:space="preserve"> </w:t>
      </w:r>
    </w:p>
    <w:p w14:paraId="55892376" w14:textId="77777777" w:rsidR="00451B58" w:rsidRPr="00451B58" w:rsidRDefault="00451B58" w:rsidP="00451B58">
      <w:pPr>
        <w:rPr>
          <w:lang w:val="en-GB"/>
        </w:rPr>
      </w:pPr>
      <w:r w:rsidRPr="00451B58">
        <w:rPr>
          <w:lang w:val="en-GB"/>
        </w:rPr>
        <w:t xml:space="preserve">    $forename = $_POST['forename'];</w:t>
      </w:r>
    </w:p>
    <w:p w14:paraId="0922592F" w14:textId="77777777" w:rsidR="00451B58" w:rsidRPr="00451B58" w:rsidRDefault="00451B58" w:rsidP="00451B58">
      <w:pPr>
        <w:rPr>
          <w:lang w:val="en-GB"/>
        </w:rPr>
      </w:pPr>
      <w:r w:rsidRPr="00451B58">
        <w:rPr>
          <w:lang w:val="en-GB"/>
        </w:rPr>
        <w:t xml:space="preserve">    $surname = $_POST['surname'];</w:t>
      </w:r>
    </w:p>
    <w:p w14:paraId="05C42875" w14:textId="77777777" w:rsidR="00451B58" w:rsidRPr="00451B58" w:rsidRDefault="00451B58" w:rsidP="00451B58">
      <w:pPr>
        <w:rPr>
          <w:lang w:val="en-GB"/>
        </w:rPr>
      </w:pPr>
      <w:r w:rsidRPr="00451B58">
        <w:rPr>
          <w:lang w:val="en-GB"/>
        </w:rPr>
        <w:t xml:space="preserve">    $</w:t>
      </w:r>
      <w:proofErr w:type="spellStart"/>
      <w:r w:rsidRPr="00451B58">
        <w:rPr>
          <w:lang w:val="en-GB"/>
        </w:rPr>
        <w:t>bandstatus</w:t>
      </w:r>
      <w:proofErr w:type="spellEnd"/>
      <w:r w:rsidRPr="00451B58">
        <w:rPr>
          <w:lang w:val="en-GB"/>
        </w:rPr>
        <w:t xml:space="preserve"> = $_</w:t>
      </w:r>
      <w:proofErr w:type="gramStart"/>
      <w:r w:rsidRPr="00451B58">
        <w:rPr>
          <w:lang w:val="en-GB"/>
        </w:rPr>
        <w:t>POST[</w:t>
      </w:r>
      <w:proofErr w:type="gramEnd"/>
      <w:r w:rsidRPr="00451B58">
        <w:rPr>
          <w:lang w:val="en-GB"/>
        </w:rPr>
        <w:t>'0'];</w:t>
      </w:r>
    </w:p>
    <w:p w14:paraId="5150D5D0" w14:textId="77777777" w:rsidR="00451B58" w:rsidRPr="00451B58" w:rsidRDefault="00451B58" w:rsidP="00451B58">
      <w:pPr>
        <w:rPr>
          <w:lang w:val="en-GB"/>
        </w:rPr>
      </w:pPr>
      <w:r w:rsidRPr="00451B58">
        <w:rPr>
          <w:lang w:val="en-GB"/>
        </w:rPr>
        <w:t xml:space="preserve"> </w:t>
      </w:r>
    </w:p>
    <w:p w14:paraId="25276714" w14:textId="77777777" w:rsidR="00451B58" w:rsidRPr="00451B58" w:rsidRDefault="00451B58" w:rsidP="00451B58">
      <w:pPr>
        <w:rPr>
          <w:lang w:val="en-GB"/>
        </w:rPr>
      </w:pPr>
      <w:r w:rsidRPr="00451B58">
        <w:rPr>
          <w:lang w:val="en-GB"/>
        </w:rPr>
        <w:t xml:space="preserve">    // include </w:t>
      </w:r>
      <w:proofErr w:type="spellStart"/>
      <w:r w:rsidRPr="00451B58">
        <w:rPr>
          <w:lang w:val="en-GB"/>
        </w:rPr>
        <w:t>db</w:t>
      </w:r>
      <w:proofErr w:type="spellEnd"/>
      <w:r w:rsidRPr="00451B58">
        <w:rPr>
          <w:lang w:val="en-GB"/>
        </w:rPr>
        <w:t xml:space="preserve"> connect class</w:t>
      </w:r>
    </w:p>
    <w:p w14:paraId="73AA2DEC" w14:textId="77777777" w:rsidR="00451B58" w:rsidRPr="00451B58" w:rsidRDefault="00451B58" w:rsidP="00451B58">
      <w:pPr>
        <w:rPr>
          <w:lang w:val="en-GB"/>
        </w:rPr>
      </w:pPr>
      <w:r w:rsidRPr="00451B58">
        <w:rPr>
          <w:lang w:val="en-GB"/>
        </w:rPr>
        <w:t xml:space="preserve">    </w:t>
      </w:r>
      <w:proofErr w:type="spellStart"/>
      <w:r w:rsidRPr="00451B58">
        <w:rPr>
          <w:lang w:val="en-GB"/>
        </w:rPr>
        <w:t>require_once</w:t>
      </w:r>
      <w:proofErr w:type="spellEnd"/>
      <w:r w:rsidRPr="00451B58">
        <w:rPr>
          <w:lang w:val="en-GB"/>
        </w:rPr>
        <w:t xml:space="preserve"> __DIR_</w:t>
      </w:r>
      <w:proofErr w:type="gramStart"/>
      <w:r w:rsidRPr="00451B58">
        <w:rPr>
          <w:lang w:val="en-GB"/>
        </w:rPr>
        <w:t>_ .</w:t>
      </w:r>
      <w:proofErr w:type="gramEnd"/>
      <w:r w:rsidRPr="00451B58">
        <w:rPr>
          <w:lang w:val="en-GB"/>
        </w:rPr>
        <w:t xml:space="preserve"> '/</w:t>
      </w:r>
      <w:proofErr w:type="spellStart"/>
      <w:r w:rsidRPr="00451B58">
        <w:rPr>
          <w:lang w:val="en-GB"/>
        </w:rPr>
        <w:t>db_connect.php</w:t>
      </w:r>
      <w:proofErr w:type="spellEnd"/>
      <w:r w:rsidRPr="00451B58">
        <w:rPr>
          <w:lang w:val="en-GB"/>
        </w:rPr>
        <w:t>';</w:t>
      </w:r>
    </w:p>
    <w:p w14:paraId="62B0B7C2" w14:textId="77777777" w:rsidR="00451B58" w:rsidRPr="00451B58" w:rsidRDefault="00451B58" w:rsidP="00451B58">
      <w:pPr>
        <w:rPr>
          <w:lang w:val="en-GB"/>
        </w:rPr>
      </w:pPr>
      <w:r w:rsidRPr="00451B58">
        <w:rPr>
          <w:lang w:val="en-GB"/>
        </w:rPr>
        <w:t xml:space="preserve"> </w:t>
      </w:r>
    </w:p>
    <w:p w14:paraId="30868596" w14:textId="77777777" w:rsidR="00451B58" w:rsidRPr="00451B58" w:rsidRDefault="00451B58" w:rsidP="00451B58">
      <w:pPr>
        <w:rPr>
          <w:lang w:val="en-GB"/>
        </w:rPr>
      </w:pPr>
      <w:r w:rsidRPr="00451B58">
        <w:rPr>
          <w:lang w:val="en-GB"/>
        </w:rPr>
        <w:t xml:space="preserve">    // connecting to </w:t>
      </w:r>
      <w:proofErr w:type="spellStart"/>
      <w:r w:rsidRPr="00451B58">
        <w:rPr>
          <w:lang w:val="en-GB"/>
        </w:rPr>
        <w:t>db</w:t>
      </w:r>
      <w:proofErr w:type="spellEnd"/>
    </w:p>
    <w:p w14:paraId="33BFABDA" w14:textId="77777777" w:rsidR="00451B58" w:rsidRPr="00451B58" w:rsidRDefault="00451B58" w:rsidP="00451B58">
      <w:pPr>
        <w:rPr>
          <w:lang w:val="en-GB"/>
        </w:rPr>
      </w:pPr>
      <w:r w:rsidRPr="00451B58">
        <w:rPr>
          <w:lang w:val="en-GB"/>
        </w:rPr>
        <w:t xml:space="preserve">    $</w:t>
      </w:r>
      <w:proofErr w:type="spellStart"/>
      <w:r w:rsidRPr="00451B58">
        <w:rPr>
          <w:lang w:val="en-GB"/>
        </w:rPr>
        <w:t>db</w:t>
      </w:r>
      <w:proofErr w:type="spellEnd"/>
      <w:r w:rsidRPr="00451B58">
        <w:rPr>
          <w:lang w:val="en-GB"/>
        </w:rPr>
        <w:t xml:space="preserve"> = new DB_</w:t>
      </w:r>
      <w:proofErr w:type="gramStart"/>
      <w:r w:rsidRPr="00451B58">
        <w:rPr>
          <w:lang w:val="en-GB"/>
        </w:rPr>
        <w:t>CONNECT(</w:t>
      </w:r>
      <w:proofErr w:type="gramEnd"/>
      <w:r w:rsidRPr="00451B58">
        <w:rPr>
          <w:lang w:val="en-GB"/>
        </w:rPr>
        <w:t>);</w:t>
      </w:r>
    </w:p>
    <w:p w14:paraId="5B30944C" w14:textId="77777777" w:rsidR="00451B58" w:rsidRPr="00451B58" w:rsidRDefault="00451B58" w:rsidP="00451B58">
      <w:pPr>
        <w:rPr>
          <w:lang w:val="en-GB"/>
        </w:rPr>
      </w:pPr>
      <w:r w:rsidRPr="00451B58">
        <w:rPr>
          <w:lang w:val="en-GB"/>
        </w:rPr>
        <w:t xml:space="preserve"> </w:t>
      </w:r>
    </w:p>
    <w:p w14:paraId="71B61A19" w14:textId="77777777" w:rsidR="00451B58" w:rsidRPr="00451B58" w:rsidRDefault="00451B58" w:rsidP="00451B58">
      <w:pPr>
        <w:rPr>
          <w:lang w:val="en-GB"/>
        </w:rPr>
      </w:pPr>
      <w:r w:rsidRPr="00451B58">
        <w:rPr>
          <w:lang w:val="en-GB"/>
        </w:rPr>
        <w:t xml:space="preserve">    // </w:t>
      </w:r>
      <w:proofErr w:type="spellStart"/>
      <w:r w:rsidRPr="00451B58">
        <w:rPr>
          <w:lang w:val="en-GB"/>
        </w:rPr>
        <w:t>mysql</w:t>
      </w:r>
      <w:proofErr w:type="spellEnd"/>
      <w:r w:rsidRPr="00451B58">
        <w:rPr>
          <w:lang w:val="en-GB"/>
        </w:rPr>
        <w:t xml:space="preserve"> inserting a new row</w:t>
      </w:r>
    </w:p>
    <w:p w14:paraId="72141FE6" w14:textId="77777777" w:rsidR="00451B58" w:rsidRPr="00451B58" w:rsidRDefault="00451B58" w:rsidP="00451B58">
      <w:pPr>
        <w:rPr>
          <w:lang w:val="en-GB"/>
        </w:rPr>
      </w:pPr>
      <w:r w:rsidRPr="00451B58">
        <w:rPr>
          <w:lang w:val="en-GB"/>
        </w:rPr>
        <w:t xml:space="preserve">    $result = </w:t>
      </w:r>
      <w:proofErr w:type="spellStart"/>
      <w:r w:rsidRPr="00451B58">
        <w:rPr>
          <w:lang w:val="en-GB"/>
        </w:rPr>
        <w:t>mysql_</w:t>
      </w:r>
      <w:proofErr w:type="gramStart"/>
      <w:r w:rsidRPr="00451B58">
        <w:rPr>
          <w:lang w:val="en-GB"/>
        </w:rPr>
        <w:t>query</w:t>
      </w:r>
      <w:proofErr w:type="spellEnd"/>
      <w:r w:rsidRPr="00451B58">
        <w:rPr>
          <w:lang w:val="en-GB"/>
        </w:rPr>
        <w:t>(</w:t>
      </w:r>
      <w:proofErr w:type="gramEnd"/>
      <w:r w:rsidRPr="00451B58">
        <w:rPr>
          <w:lang w:val="en-GB"/>
        </w:rPr>
        <w:t xml:space="preserve">"INSERT INTO products(forename, surname, </w:t>
      </w:r>
      <w:proofErr w:type="spellStart"/>
      <w:r w:rsidRPr="00451B58">
        <w:rPr>
          <w:lang w:val="en-GB"/>
        </w:rPr>
        <w:t>bandstatus</w:t>
      </w:r>
      <w:proofErr w:type="spellEnd"/>
      <w:r w:rsidRPr="00451B58">
        <w:rPr>
          <w:lang w:val="en-GB"/>
        </w:rPr>
        <w:t>) VALUES('$forename', '$surname', '$</w:t>
      </w:r>
      <w:proofErr w:type="spellStart"/>
      <w:r w:rsidRPr="00451B58">
        <w:rPr>
          <w:lang w:val="en-GB"/>
        </w:rPr>
        <w:t>bandstatus</w:t>
      </w:r>
      <w:proofErr w:type="spellEnd"/>
      <w:r w:rsidRPr="00451B58">
        <w:rPr>
          <w:lang w:val="en-GB"/>
        </w:rPr>
        <w:t>')");</w:t>
      </w:r>
    </w:p>
    <w:p w14:paraId="0918AD46" w14:textId="77777777" w:rsidR="00451B58" w:rsidRPr="00451B58" w:rsidRDefault="00451B58" w:rsidP="00451B58">
      <w:pPr>
        <w:rPr>
          <w:lang w:val="en-GB"/>
        </w:rPr>
      </w:pPr>
      <w:r w:rsidRPr="00451B58">
        <w:rPr>
          <w:lang w:val="en-GB"/>
        </w:rPr>
        <w:t xml:space="preserve"> </w:t>
      </w:r>
    </w:p>
    <w:p w14:paraId="12BC0D81" w14:textId="77777777" w:rsidR="00451B58" w:rsidRPr="00451B58" w:rsidRDefault="00451B58" w:rsidP="00451B58">
      <w:pPr>
        <w:rPr>
          <w:lang w:val="en-GB"/>
        </w:rPr>
      </w:pPr>
      <w:r w:rsidRPr="00451B58">
        <w:rPr>
          <w:lang w:val="en-GB"/>
        </w:rPr>
        <w:t xml:space="preserve">    // check if row inserted or not</w:t>
      </w:r>
    </w:p>
    <w:p w14:paraId="535ED4BF" w14:textId="77777777" w:rsidR="00451B58" w:rsidRPr="00451B58" w:rsidRDefault="00451B58" w:rsidP="00451B58">
      <w:pPr>
        <w:rPr>
          <w:lang w:val="en-GB"/>
        </w:rPr>
      </w:pPr>
      <w:r w:rsidRPr="00451B58">
        <w:rPr>
          <w:lang w:val="en-GB"/>
        </w:rPr>
        <w:t xml:space="preserve">    if ($result) {</w:t>
      </w:r>
    </w:p>
    <w:p w14:paraId="781476C7" w14:textId="77777777" w:rsidR="00451B58" w:rsidRPr="00451B58" w:rsidRDefault="00451B58" w:rsidP="00451B58">
      <w:pPr>
        <w:rPr>
          <w:lang w:val="en-GB"/>
        </w:rPr>
      </w:pPr>
      <w:r w:rsidRPr="00451B58">
        <w:rPr>
          <w:lang w:val="en-GB"/>
        </w:rPr>
        <w:t xml:space="preserve">        // successfully inserted into database</w:t>
      </w:r>
    </w:p>
    <w:p w14:paraId="441DB6DD" w14:textId="77777777" w:rsidR="00451B58" w:rsidRPr="00451B58" w:rsidRDefault="00451B58" w:rsidP="00451B58">
      <w:pPr>
        <w:rPr>
          <w:lang w:val="en-GB"/>
        </w:rPr>
      </w:pPr>
      <w:r w:rsidRPr="00451B58">
        <w:rPr>
          <w:lang w:val="en-GB"/>
        </w:rPr>
        <w:t xml:space="preserve">        $response["success"] = 1;</w:t>
      </w:r>
    </w:p>
    <w:p w14:paraId="42FD1ED1" w14:textId="77777777" w:rsidR="00451B58" w:rsidRPr="00451B58" w:rsidRDefault="00451B58" w:rsidP="00451B58">
      <w:pPr>
        <w:rPr>
          <w:lang w:val="en-GB"/>
        </w:rPr>
      </w:pPr>
      <w:r w:rsidRPr="00451B58">
        <w:rPr>
          <w:lang w:val="en-GB"/>
        </w:rPr>
        <w:t xml:space="preserve">        $response["message"] = "Product successfully created.";</w:t>
      </w:r>
    </w:p>
    <w:p w14:paraId="03940C4D" w14:textId="77777777" w:rsidR="00451B58" w:rsidRPr="00451B58" w:rsidRDefault="00451B58" w:rsidP="00451B58">
      <w:pPr>
        <w:rPr>
          <w:lang w:val="en-GB"/>
        </w:rPr>
      </w:pPr>
      <w:r w:rsidRPr="00451B58">
        <w:rPr>
          <w:lang w:val="en-GB"/>
        </w:rPr>
        <w:t xml:space="preserve"> </w:t>
      </w:r>
    </w:p>
    <w:p w14:paraId="61A88750" w14:textId="77777777" w:rsidR="00451B58" w:rsidRPr="00451B58" w:rsidRDefault="00451B58" w:rsidP="00451B58">
      <w:pPr>
        <w:rPr>
          <w:lang w:val="en-GB"/>
        </w:rPr>
      </w:pPr>
      <w:r w:rsidRPr="00451B58">
        <w:rPr>
          <w:lang w:val="en-GB"/>
        </w:rPr>
        <w:t xml:space="preserve">        // echoing JSON response</w:t>
      </w:r>
    </w:p>
    <w:p w14:paraId="195C01C0" w14:textId="77777777" w:rsidR="00451B58" w:rsidRPr="00451B58" w:rsidRDefault="00451B58" w:rsidP="00451B58">
      <w:pPr>
        <w:rPr>
          <w:lang w:val="en-GB"/>
        </w:rPr>
      </w:pPr>
      <w:r w:rsidRPr="00451B58">
        <w:rPr>
          <w:lang w:val="en-GB"/>
        </w:rPr>
        <w:t xml:space="preserve">        echo </w:t>
      </w:r>
      <w:proofErr w:type="spellStart"/>
      <w:r w:rsidRPr="00451B58">
        <w:rPr>
          <w:lang w:val="en-GB"/>
        </w:rPr>
        <w:t>json_encode</w:t>
      </w:r>
      <w:proofErr w:type="spellEnd"/>
      <w:r w:rsidRPr="00451B58">
        <w:rPr>
          <w:lang w:val="en-GB"/>
        </w:rPr>
        <w:t>($response);</w:t>
      </w:r>
    </w:p>
    <w:p w14:paraId="79BBD5A0" w14:textId="77777777" w:rsidR="00451B58" w:rsidRPr="00451B58" w:rsidRDefault="00451B58" w:rsidP="00451B58">
      <w:pPr>
        <w:rPr>
          <w:lang w:val="en-GB"/>
        </w:rPr>
      </w:pPr>
      <w:r w:rsidRPr="00451B58">
        <w:rPr>
          <w:lang w:val="en-GB"/>
        </w:rPr>
        <w:t xml:space="preserve">    } else {</w:t>
      </w:r>
    </w:p>
    <w:p w14:paraId="35FF41C7" w14:textId="77777777" w:rsidR="00451B58" w:rsidRPr="00451B58" w:rsidRDefault="00451B58" w:rsidP="00451B58">
      <w:pPr>
        <w:rPr>
          <w:lang w:val="en-GB"/>
        </w:rPr>
      </w:pPr>
      <w:r w:rsidRPr="00451B58">
        <w:rPr>
          <w:lang w:val="en-GB"/>
        </w:rPr>
        <w:t xml:space="preserve">        // failed to insert row</w:t>
      </w:r>
    </w:p>
    <w:p w14:paraId="1C8B4371" w14:textId="77777777" w:rsidR="00451B58" w:rsidRPr="00451B58" w:rsidRDefault="00451B58" w:rsidP="00451B58">
      <w:pPr>
        <w:rPr>
          <w:lang w:val="en-GB"/>
        </w:rPr>
      </w:pPr>
      <w:r w:rsidRPr="00451B58">
        <w:rPr>
          <w:lang w:val="en-GB"/>
        </w:rPr>
        <w:t xml:space="preserve">        $response["success"] = 0;</w:t>
      </w:r>
    </w:p>
    <w:p w14:paraId="25A6F8DB" w14:textId="77777777" w:rsidR="00451B58" w:rsidRPr="00451B58" w:rsidRDefault="00451B58" w:rsidP="00451B58">
      <w:pPr>
        <w:rPr>
          <w:lang w:val="en-GB"/>
        </w:rPr>
      </w:pPr>
      <w:r w:rsidRPr="00451B58">
        <w:rPr>
          <w:lang w:val="en-GB"/>
        </w:rPr>
        <w:t xml:space="preserve">        $response["message"] = "Oops! An error occurred.";</w:t>
      </w:r>
    </w:p>
    <w:p w14:paraId="11A5A2E2" w14:textId="77777777" w:rsidR="00451B58" w:rsidRPr="00451B58" w:rsidRDefault="00451B58" w:rsidP="00451B58">
      <w:pPr>
        <w:rPr>
          <w:lang w:val="en-GB"/>
        </w:rPr>
      </w:pPr>
      <w:r w:rsidRPr="00451B58">
        <w:rPr>
          <w:lang w:val="en-GB"/>
        </w:rPr>
        <w:t xml:space="preserve"> </w:t>
      </w:r>
    </w:p>
    <w:p w14:paraId="1A6669DB" w14:textId="77777777" w:rsidR="00451B58" w:rsidRPr="00451B58" w:rsidRDefault="00451B58" w:rsidP="00451B58">
      <w:pPr>
        <w:rPr>
          <w:lang w:val="en-GB"/>
        </w:rPr>
      </w:pPr>
      <w:r w:rsidRPr="00451B58">
        <w:rPr>
          <w:lang w:val="en-GB"/>
        </w:rPr>
        <w:t xml:space="preserve">        // echoing JSON response</w:t>
      </w:r>
    </w:p>
    <w:p w14:paraId="65F7C169" w14:textId="77777777" w:rsidR="00451B58" w:rsidRPr="00451B58" w:rsidRDefault="00451B58" w:rsidP="00451B58">
      <w:pPr>
        <w:rPr>
          <w:lang w:val="en-GB"/>
        </w:rPr>
      </w:pPr>
      <w:r w:rsidRPr="00451B58">
        <w:rPr>
          <w:lang w:val="en-GB"/>
        </w:rPr>
        <w:lastRenderedPageBreak/>
        <w:t xml:space="preserve">        echo </w:t>
      </w:r>
      <w:proofErr w:type="spellStart"/>
      <w:r w:rsidRPr="00451B58">
        <w:rPr>
          <w:lang w:val="en-GB"/>
        </w:rPr>
        <w:t>json_encode</w:t>
      </w:r>
      <w:proofErr w:type="spellEnd"/>
      <w:r w:rsidRPr="00451B58">
        <w:rPr>
          <w:lang w:val="en-GB"/>
        </w:rPr>
        <w:t>($response);</w:t>
      </w:r>
    </w:p>
    <w:p w14:paraId="6CC3C497" w14:textId="77777777" w:rsidR="00451B58" w:rsidRPr="00451B58" w:rsidRDefault="00451B58" w:rsidP="00451B58">
      <w:pPr>
        <w:rPr>
          <w:lang w:val="en-GB"/>
        </w:rPr>
      </w:pPr>
      <w:r w:rsidRPr="00451B58">
        <w:rPr>
          <w:lang w:val="en-GB"/>
        </w:rPr>
        <w:t xml:space="preserve">    }</w:t>
      </w:r>
    </w:p>
    <w:p w14:paraId="2D59C0D4" w14:textId="77777777" w:rsidR="00451B58" w:rsidRPr="00451B58" w:rsidRDefault="00451B58" w:rsidP="00451B58">
      <w:pPr>
        <w:rPr>
          <w:lang w:val="en-GB"/>
        </w:rPr>
      </w:pPr>
      <w:r w:rsidRPr="00451B58">
        <w:rPr>
          <w:lang w:val="en-GB"/>
        </w:rPr>
        <w:t>} else {</w:t>
      </w:r>
    </w:p>
    <w:p w14:paraId="6747551D" w14:textId="77777777" w:rsidR="00451B58" w:rsidRPr="00451B58" w:rsidRDefault="00451B58" w:rsidP="00451B58">
      <w:pPr>
        <w:rPr>
          <w:lang w:val="en-GB"/>
        </w:rPr>
      </w:pPr>
      <w:r w:rsidRPr="00451B58">
        <w:rPr>
          <w:lang w:val="en-GB"/>
        </w:rPr>
        <w:t xml:space="preserve">    // required field is missing</w:t>
      </w:r>
    </w:p>
    <w:p w14:paraId="36991A0B" w14:textId="77777777" w:rsidR="00451B58" w:rsidRPr="00451B58" w:rsidRDefault="00451B58" w:rsidP="00451B58">
      <w:pPr>
        <w:rPr>
          <w:lang w:val="en-GB"/>
        </w:rPr>
      </w:pPr>
      <w:r w:rsidRPr="00451B58">
        <w:rPr>
          <w:lang w:val="en-GB"/>
        </w:rPr>
        <w:t xml:space="preserve">    $response["success"] = 0;</w:t>
      </w:r>
    </w:p>
    <w:p w14:paraId="2A88F00A" w14:textId="77777777" w:rsidR="00451B58" w:rsidRPr="00451B58" w:rsidRDefault="00451B58" w:rsidP="00451B58">
      <w:pPr>
        <w:rPr>
          <w:lang w:val="en-GB"/>
        </w:rPr>
      </w:pPr>
      <w:r w:rsidRPr="00451B58">
        <w:rPr>
          <w:lang w:val="en-GB"/>
        </w:rPr>
        <w:t xml:space="preserve">    $response["message"] = "Required field(s) is missing";</w:t>
      </w:r>
    </w:p>
    <w:p w14:paraId="626D7384" w14:textId="77777777" w:rsidR="00451B58" w:rsidRPr="00451B58" w:rsidRDefault="00451B58" w:rsidP="00451B58">
      <w:pPr>
        <w:rPr>
          <w:lang w:val="en-GB"/>
        </w:rPr>
      </w:pPr>
      <w:r w:rsidRPr="00451B58">
        <w:rPr>
          <w:lang w:val="en-GB"/>
        </w:rPr>
        <w:t xml:space="preserve"> </w:t>
      </w:r>
    </w:p>
    <w:p w14:paraId="1BF57E86" w14:textId="77777777" w:rsidR="00451B58" w:rsidRPr="00451B58" w:rsidRDefault="00451B58" w:rsidP="00451B58">
      <w:pPr>
        <w:rPr>
          <w:lang w:val="en-GB"/>
        </w:rPr>
      </w:pPr>
      <w:r w:rsidRPr="00451B58">
        <w:rPr>
          <w:lang w:val="en-GB"/>
        </w:rPr>
        <w:t xml:space="preserve">    // echoing JSON response</w:t>
      </w:r>
    </w:p>
    <w:p w14:paraId="34039FEA" w14:textId="77777777" w:rsidR="00451B58" w:rsidRPr="00451B58" w:rsidRDefault="00451B58" w:rsidP="00451B58">
      <w:pPr>
        <w:rPr>
          <w:lang w:val="en-GB"/>
        </w:rPr>
      </w:pPr>
      <w:r w:rsidRPr="00451B58">
        <w:rPr>
          <w:lang w:val="en-GB"/>
        </w:rPr>
        <w:t xml:space="preserve">    echo </w:t>
      </w:r>
      <w:proofErr w:type="spellStart"/>
      <w:r w:rsidRPr="00451B58">
        <w:rPr>
          <w:lang w:val="en-GB"/>
        </w:rPr>
        <w:t>json_encode</w:t>
      </w:r>
      <w:proofErr w:type="spellEnd"/>
      <w:r w:rsidRPr="00451B58">
        <w:rPr>
          <w:lang w:val="en-GB"/>
        </w:rPr>
        <w:t>($response);</w:t>
      </w:r>
    </w:p>
    <w:p w14:paraId="0A1AA78E" w14:textId="77777777" w:rsidR="00451B58" w:rsidRPr="00451B58" w:rsidRDefault="00451B58" w:rsidP="00451B58">
      <w:pPr>
        <w:rPr>
          <w:lang w:val="en-GB"/>
        </w:rPr>
      </w:pPr>
      <w:r w:rsidRPr="00451B58">
        <w:rPr>
          <w:lang w:val="en-GB"/>
        </w:rPr>
        <w:t>}</w:t>
      </w:r>
    </w:p>
    <w:p w14:paraId="3D4BB30F" w14:textId="3B9ABA5E" w:rsidR="00451B58" w:rsidRPr="00451B58" w:rsidRDefault="00451B58" w:rsidP="00451B58">
      <w:pPr>
        <w:rPr>
          <w:lang w:val="en-GB"/>
        </w:rPr>
      </w:pPr>
      <w:r w:rsidRPr="00451B58">
        <w:rPr>
          <w:lang w:val="en-GB"/>
        </w:rPr>
        <w:t>?&gt;</w:t>
      </w:r>
    </w:p>
    <w:p w14:paraId="38271989" w14:textId="5EB41FD8" w:rsidR="00357857" w:rsidRDefault="00451B58" w:rsidP="00451B58">
      <w:pPr>
        <w:pStyle w:val="Heading3"/>
      </w:pPr>
      <w:bookmarkStart w:id="118" w:name="_Toc38493034"/>
      <w:r>
        <w:t>1</w:t>
      </w:r>
      <w:r w:rsidR="00654E0B">
        <w:t>3</w:t>
      </w:r>
      <w:r>
        <w:t xml:space="preserve">.1.2 </w:t>
      </w:r>
      <w:proofErr w:type="spellStart"/>
      <w:r>
        <w:t>db_config.php</w:t>
      </w:r>
      <w:bookmarkEnd w:id="118"/>
      <w:proofErr w:type="spellEnd"/>
    </w:p>
    <w:p w14:paraId="49D96A22" w14:textId="77777777" w:rsidR="00451B58" w:rsidRDefault="00451B58" w:rsidP="00451B58">
      <w:r>
        <w:t>&lt;?php</w:t>
      </w:r>
    </w:p>
    <w:p w14:paraId="34C9850D" w14:textId="77777777" w:rsidR="00451B58" w:rsidRDefault="00451B58" w:rsidP="00451B58">
      <w:r>
        <w:t>/* * All database connection variables</w:t>
      </w:r>
    </w:p>
    <w:p w14:paraId="32021060" w14:textId="77777777" w:rsidR="00451B58" w:rsidRDefault="00451B58" w:rsidP="00451B58">
      <w:r>
        <w:t xml:space="preserve"> */</w:t>
      </w:r>
    </w:p>
    <w:p w14:paraId="143B05C0" w14:textId="77777777" w:rsidR="00451B58" w:rsidRDefault="00451B58" w:rsidP="00451B58">
      <w:r>
        <w:t xml:space="preserve"> </w:t>
      </w:r>
    </w:p>
    <w:p w14:paraId="3758462E" w14:textId="77777777" w:rsidR="00451B58" w:rsidRDefault="00451B58" w:rsidP="00451B58">
      <w:proofErr w:type="gramStart"/>
      <w:r>
        <w:t>define(</w:t>
      </w:r>
      <w:proofErr w:type="gramEnd"/>
      <w:r>
        <w:t xml:space="preserve">'DB_USER', "root"); // </w:t>
      </w:r>
      <w:proofErr w:type="spellStart"/>
      <w:r>
        <w:t>db</w:t>
      </w:r>
      <w:proofErr w:type="spellEnd"/>
      <w:r>
        <w:t xml:space="preserve"> user</w:t>
      </w:r>
    </w:p>
    <w:p w14:paraId="50892BBA" w14:textId="77777777" w:rsidR="00451B58" w:rsidRDefault="00451B58" w:rsidP="00451B58">
      <w:proofErr w:type="gramStart"/>
      <w:r>
        <w:t>define(</w:t>
      </w:r>
      <w:proofErr w:type="gramEnd"/>
      <w:r>
        <w:t xml:space="preserve">'DB_PASSWORD', ""); // </w:t>
      </w:r>
      <w:proofErr w:type="spellStart"/>
      <w:r>
        <w:t>db</w:t>
      </w:r>
      <w:proofErr w:type="spellEnd"/>
      <w:r>
        <w:t xml:space="preserve"> password (mention your </w:t>
      </w:r>
      <w:proofErr w:type="spellStart"/>
      <w:r>
        <w:t>db</w:t>
      </w:r>
      <w:proofErr w:type="spellEnd"/>
      <w:r>
        <w:t xml:space="preserve"> password here)</w:t>
      </w:r>
    </w:p>
    <w:p w14:paraId="395F5051" w14:textId="77777777" w:rsidR="00451B58" w:rsidRDefault="00451B58" w:rsidP="00451B58">
      <w:proofErr w:type="gramStart"/>
      <w:r>
        <w:t>define(</w:t>
      </w:r>
      <w:proofErr w:type="gramEnd"/>
      <w:r>
        <w:t>'DB_DATABASE', "fyppowerbandv002"); // database name</w:t>
      </w:r>
    </w:p>
    <w:p w14:paraId="189913C9" w14:textId="77777777" w:rsidR="00451B58" w:rsidRDefault="00451B58" w:rsidP="00451B58">
      <w:proofErr w:type="gramStart"/>
      <w:r>
        <w:t>define(</w:t>
      </w:r>
      <w:proofErr w:type="gramEnd"/>
      <w:r>
        <w:t xml:space="preserve">'DB_SERVER', "localhost"); // </w:t>
      </w:r>
      <w:proofErr w:type="spellStart"/>
      <w:r>
        <w:t>db</w:t>
      </w:r>
      <w:proofErr w:type="spellEnd"/>
      <w:r>
        <w:t xml:space="preserve"> server</w:t>
      </w:r>
    </w:p>
    <w:p w14:paraId="4382B88B" w14:textId="587527C0" w:rsidR="00451B58" w:rsidRDefault="00451B58" w:rsidP="00451B58">
      <w:r>
        <w:t>?&gt;</w:t>
      </w:r>
    </w:p>
    <w:p w14:paraId="2182DF92" w14:textId="27C39BC5" w:rsidR="00451B58" w:rsidRDefault="00451B58" w:rsidP="00451B58">
      <w:pPr>
        <w:pStyle w:val="Heading3"/>
      </w:pPr>
      <w:bookmarkStart w:id="119" w:name="_Toc38493035"/>
      <w:r>
        <w:t>1</w:t>
      </w:r>
      <w:r w:rsidR="00654E0B">
        <w:t>3</w:t>
      </w:r>
      <w:r>
        <w:t xml:space="preserve">.1.3 </w:t>
      </w:r>
      <w:proofErr w:type="spellStart"/>
      <w:r>
        <w:t>db_connect.php</w:t>
      </w:r>
      <w:bookmarkEnd w:id="119"/>
      <w:proofErr w:type="spellEnd"/>
    </w:p>
    <w:p w14:paraId="1B1C3AC7" w14:textId="77777777" w:rsidR="00451B58" w:rsidRDefault="00451B58" w:rsidP="00451B58">
      <w:r>
        <w:t>&lt;?php</w:t>
      </w:r>
    </w:p>
    <w:p w14:paraId="25079F6A" w14:textId="77777777" w:rsidR="00451B58" w:rsidRDefault="00451B58" w:rsidP="00451B58">
      <w:r>
        <w:t xml:space="preserve"> </w:t>
      </w:r>
    </w:p>
    <w:p w14:paraId="307B72AF" w14:textId="77777777" w:rsidR="00451B58" w:rsidRDefault="00451B58" w:rsidP="00451B58">
      <w:r>
        <w:t>/**</w:t>
      </w:r>
    </w:p>
    <w:p w14:paraId="0AEB80DD" w14:textId="77777777" w:rsidR="00451B58" w:rsidRDefault="00451B58" w:rsidP="00451B58">
      <w:r>
        <w:t xml:space="preserve"> * A class file to connect to database</w:t>
      </w:r>
    </w:p>
    <w:p w14:paraId="07BB573C" w14:textId="77777777" w:rsidR="00451B58" w:rsidRDefault="00451B58" w:rsidP="00451B58">
      <w:r>
        <w:t xml:space="preserve"> */</w:t>
      </w:r>
    </w:p>
    <w:p w14:paraId="390E4E12" w14:textId="77777777" w:rsidR="00451B58" w:rsidRDefault="00451B58" w:rsidP="00451B58">
      <w:r>
        <w:t>class DB_CONNECT {</w:t>
      </w:r>
    </w:p>
    <w:p w14:paraId="74D5E7FF" w14:textId="77777777" w:rsidR="00451B58" w:rsidRDefault="00451B58" w:rsidP="00451B58">
      <w:r>
        <w:t xml:space="preserve"> </w:t>
      </w:r>
    </w:p>
    <w:p w14:paraId="4D320B36" w14:textId="77777777" w:rsidR="00451B58" w:rsidRDefault="00451B58" w:rsidP="00451B58">
      <w:r>
        <w:lastRenderedPageBreak/>
        <w:t xml:space="preserve">    // constructor</w:t>
      </w:r>
    </w:p>
    <w:p w14:paraId="13E4EDE9" w14:textId="77777777" w:rsidR="00451B58" w:rsidRDefault="00451B58" w:rsidP="00451B58">
      <w:r>
        <w:t xml:space="preserve">    function __</w:t>
      </w:r>
      <w:proofErr w:type="gramStart"/>
      <w:r>
        <w:t>construct(</w:t>
      </w:r>
      <w:proofErr w:type="gramEnd"/>
      <w:r>
        <w:t>) {</w:t>
      </w:r>
    </w:p>
    <w:p w14:paraId="5087CE92" w14:textId="77777777" w:rsidR="00451B58" w:rsidRDefault="00451B58" w:rsidP="00451B58">
      <w:r>
        <w:t xml:space="preserve">        // connecting to database</w:t>
      </w:r>
    </w:p>
    <w:p w14:paraId="050CA975" w14:textId="77777777" w:rsidR="00451B58" w:rsidRDefault="00451B58" w:rsidP="00451B58">
      <w:r>
        <w:t xml:space="preserve">        $this-&gt;</w:t>
      </w:r>
      <w:proofErr w:type="gramStart"/>
      <w:r>
        <w:t>connect(</w:t>
      </w:r>
      <w:proofErr w:type="gramEnd"/>
      <w:r>
        <w:t>);</w:t>
      </w:r>
    </w:p>
    <w:p w14:paraId="51CDAEFE" w14:textId="77777777" w:rsidR="00451B58" w:rsidRDefault="00451B58" w:rsidP="00451B58">
      <w:r>
        <w:t xml:space="preserve">    }</w:t>
      </w:r>
    </w:p>
    <w:p w14:paraId="5ABF16AC" w14:textId="77777777" w:rsidR="00451B58" w:rsidRDefault="00451B58" w:rsidP="00451B58">
      <w:r>
        <w:t xml:space="preserve"> </w:t>
      </w:r>
    </w:p>
    <w:p w14:paraId="6FD59A80" w14:textId="77777777" w:rsidR="00451B58" w:rsidRDefault="00451B58" w:rsidP="00451B58">
      <w:r>
        <w:t xml:space="preserve">    // destructor</w:t>
      </w:r>
    </w:p>
    <w:p w14:paraId="70950E6B" w14:textId="77777777" w:rsidR="00451B58" w:rsidRDefault="00451B58" w:rsidP="00451B58">
      <w:r>
        <w:t xml:space="preserve">    function __</w:t>
      </w:r>
      <w:proofErr w:type="gramStart"/>
      <w:r>
        <w:t>destruct(</w:t>
      </w:r>
      <w:proofErr w:type="gramEnd"/>
      <w:r>
        <w:t>) {</w:t>
      </w:r>
    </w:p>
    <w:p w14:paraId="21570AB2" w14:textId="77777777" w:rsidR="00451B58" w:rsidRDefault="00451B58" w:rsidP="00451B58">
      <w:r>
        <w:t xml:space="preserve">        // closing </w:t>
      </w:r>
      <w:proofErr w:type="spellStart"/>
      <w:r>
        <w:t>db</w:t>
      </w:r>
      <w:proofErr w:type="spellEnd"/>
      <w:r>
        <w:t xml:space="preserve"> connection</w:t>
      </w:r>
    </w:p>
    <w:p w14:paraId="234210D4" w14:textId="77777777" w:rsidR="00451B58" w:rsidRDefault="00451B58" w:rsidP="00451B58">
      <w:r>
        <w:t xml:space="preserve">        $this-&gt;</w:t>
      </w:r>
      <w:proofErr w:type="gramStart"/>
      <w:r>
        <w:t>close(</w:t>
      </w:r>
      <w:proofErr w:type="gramEnd"/>
      <w:r>
        <w:t>);</w:t>
      </w:r>
    </w:p>
    <w:p w14:paraId="388C5767" w14:textId="77777777" w:rsidR="00451B58" w:rsidRDefault="00451B58" w:rsidP="00451B58">
      <w:r>
        <w:t xml:space="preserve">    }</w:t>
      </w:r>
    </w:p>
    <w:p w14:paraId="7B01E1B5" w14:textId="77777777" w:rsidR="00451B58" w:rsidRDefault="00451B58" w:rsidP="00451B58">
      <w:r>
        <w:t xml:space="preserve"> </w:t>
      </w:r>
    </w:p>
    <w:p w14:paraId="123CCE0C" w14:textId="77777777" w:rsidR="00451B58" w:rsidRDefault="00451B58" w:rsidP="00451B58">
      <w:r>
        <w:t xml:space="preserve">    /**</w:t>
      </w:r>
    </w:p>
    <w:p w14:paraId="41B96E69" w14:textId="77777777" w:rsidR="00451B58" w:rsidRDefault="00451B58" w:rsidP="00451B58">
      <w:r>
        <w:t xml:space="preserve">     * Function to connect with database</w:t>
      </w:r>
    </w:p>
    <w:p w14:paraId="01CD9A00" w14:textId="77777777" w:rsidR="00451B58" w:rsidRDefault="00451B58" w:rsidP="00451B58">
      <w:r>
        <w:t xml:space="preserve">     */</w:t>
      </w:r>
    </w:p>
    <w:p w14:paraId="47999C09" w14:textId="77777777" w:rsidR="00451B58" w:rsidRDefault="00451B58" w:rsidP="00451B58">
      <w:r>
        <w:t xml:space="preserve">    function </w:t>
      </w:r>
      <w:proofErr w:type="gramStart"/>
      <w:r>
        <w:t>connect(</w:t>
      </w:r>
      <w:proofErr w:type="gramEnd"/>
      <w:r>
        <w:t>) {</w:t>
      </w:r>
    </w:p>
    <w:p w14:paraId="6B03DB4A" w14:textId="77777777" w:rsidR="00451B58" w:rsidRDefault="00451B58" w:rsidP="00451B58">
      <w:r>
        <w:t xml:space="preserve">        // import database connection variables</w:t>
      </w:r>
    </w:p>
    <w:p w14:paraId="0E008472" w14:textId="77777777" w:rsidR="00451B58" w:rsidRDefault="00451B58" w:rsidP="00451B58">
      <w:r>
        <w:t xml:space="preserve">        </w:t>
      </w:r>
      <w:proofErr w:type="spellStart"/>
      <w:r>
        <w:t>require_once</w:t>
      </w:r>
      <w:proofErr w:type="spellEnd"/>
      <w:r>
        <w:t xml:space="preserve"> __DIR_</w:t>
      </w:r>
      <w:proofErr w:type="gramStart"/>
      <w:r>
        <w:t>_ .</w:t>
      </w:r>
      <w:proofErr w:type="gramEnd"/>
      <w:r>
        <w:t xml:space="preserve"> '/</w:t>
      </w:r>
      <w:proofErr w:type="spellStart"/>
      <w:r>
        <w:t>db_config.php</w:t>
      </w:r>
      <w:proofErr w:type="spellEnd"/>
      <w:r>
        <w:t>';</w:t>
      </w:r>
    </w:p>
    <w:p w14:paraId="44E5C5E2" w14:textId="77777777" w:rsidR="00451B58" w:rsidRDefault="00451B58" w:rsidP="00451B58">
      <w:r>
        <w:t xml:space="preserve"> </w:t>
      </w:r>
    </w:p>
    <w:p w14:paraId="3DE538FB" w14:textId="77777777" w:rsidR="00451B58" w:rsidRDefault="00451B58" w:rsidP="00451B58">
      <w:r>
        <w:t xml:space="preserve">        // Connecting to </w:t>
      </w:r>
      <w:proofErr w:type="spellStart"/>
      <w:r>
        <w:t>mysql</w:t>
      </w:r>
      <w:proofErr w:type="spellEnd"/>
      <w:r>
        <w:t xml:space="preserve"> database</w:t>
      </w:r>
    </w:p>
    <w:p w14:paraId="1DC7D2C5" w14:textId="77777777" w:rsidR="00451B58" w:rsidRDefault="00451B58" w:rsidP="00451B58">
      <w:r>
        <w:t xml:space="preserve">        $con = </w:t>
      </w:r>
      <w:proofErr w:type="spellStart"/>
      <w:r>
        <w:t>mysqli_</w:t>
      </w:r>
      <w:proofErr w:type="gramStart"/>
      <w:r>
        <w:t>connect</w:t>
      </w:r>
      <w:proofErr w:type="spellEnd"/>
      <w:r>
        <w:t>(</w:t>
      </w:r>
      <w:proofErr w:type="gramEnd"/>
      <w:r>
        <w:t>DB_SERVER, DB_USER, DB_PASSWORD) or die(</w:t>
      </w:r>
      <w:proofErr w:type="spellStart"/>
      <w:r>
        <w:t>mysql_error</w:t>
      </w:r>
      <w:proofErr w:type="spellEnd"/>
      <w:r>
        <w:t>());</w:t>
      </w:r>
    </w:p>
    <w:p w14:paraId="15EDA463" w14:textId="77777777" w:rsidR="00451B58" w:rsidRDefault="00451B58" w:rsidP="00451B58">
      <w:r>
        <w:t xml:space="preserve"> </w:t>
      </w:r>
    </w:p>
    <w:p w14:paraId="58C8351E" w14:textId="77777777" w:rsidR="00451B58" w:rsidRDefault="00451B58" w:rsidP="00451B58">
      <w:r>
        <w:t xml:space="preserve">        // </w:t>
      </w:r>
      <w:proofErr w:type="spellStart"/>
      <w:r>
        <w:t>Selecing</w:t>
      </w:r>
      <w:proofErr w:type="spellEnd"/>
      <w:r>
        <w:t xml:space="preserve"> database</w:t>
      </w:r>
    </w:p>
    <w:p w14:paraId="13AAA0DC" w14:textId="77777777" w:rsidR="00451B58" w:rsidRDefault="00451B58" w:rsidP="00451B58">
      <w:r>
        <w:t xml:space="preserve">        $</w:t>
      </w:r>
      <w:proofErr w:type="spellStart"/>
      <w:r>
        <w:t>db</w:t>
      </w:r>
      <w:proofErr w:type="spellEnd"/>
      <w:r>
        <w:t xml:space="preserve"> = </w:t>
      </w:r>
      <w:proofErr w:type="spellStart"/>
      <w:r>
        <w:t>mysqli_select_db</w:t>
      </w:r>
      <w:proofErr w:type="spellEnd"/>
      <w:r>
        <w:t>($</w:t>
      </w:r>
      <w:proofErr w:type="spellStart"/>
      <w:proofErr w:type="gramStart"/>
      <w:r>
        <w:t>con,DB</w:t>
      </w:r>
      <w:proofErr w:type="gramEnd"/>
      <w:r>
        <w:t>_DATABASE</w:t>
      </w:r>
      <w:proofErr w:type="spellEnd"/>
      <w:r>
        <w:t>) or die(</w:t>
      </w:r>
      <w:proofErr w:type="spellStart"/>
      <w:r>
        <w:t>mysqli_error</w:t>
      </w:r>
      <w:proofErr w:type="spellEnd"/>
      <w:r>
        <w:t>($con)) or die(</w:t>
      </w:r>
      <w:proofErr w:type="spellStart"/>
      <w:r>
        <w:t>mysqli_error</w:t>
      </w:r>
      <w:proofErr w:type="spellEnd"/>
      <w:r>
        <w:t>($con));</w:t>
      </w:r>
    </w:p>
    <w:p w14:paraId="13E9CD0D" w14:textId="77777777" w:rsidR="00451B58" w:rsidRDefault="00451B58" w:rsidP="00451B58">
      <w:r>
        <w:t xml:space="preserve"> </w:t>
      </w:r>
    </w:p>
    <w:p w14:paraId="0B6C16E3" w14:textId="77777777" w:rsidR="00451B58" w:rsidRDefault="00451B58" w:rsidP="00451B58">
      <w:r>
        <w:t xml:space="preserve">        // </w:t>
      </w:r>
      <w:proofErr w:type="spellStart"/>
      <w:r>
        <w:t>returing</w:t>
      </w:r>
      <w:proofErr w:type="spellEnd"/>
      <w:r>
        <w:t xml:space="preserve"> connection cursor</w:t>
      </w:r>
    </w:p>
    <w:p w14:paraId="4CB6A78E" w14:textId="77777777" w:rsidR="00451B58" w:rsidRDefault="00451B58" w:rsidP="00451B58">
      <w:r>
        <w:t xml:space="preserve">        return $con;</w:t>
      </w:r>
    </w:p>
    <w:p w14:paraId="1646C90E" w14:textId="77777777" w:rsidR="00451B58" w:rsidRDefault="00451B58" w:rsidP="00451B58">
      <w:r>
        <w:t xml:space="preserve">    }</w:t>
      </w:r>
    </w:p>
    <w:p w14:paraId="349BE917" w14:textId="77777777" w:rsidR="00451B58" w:rsidRDefault="00451B58" w:rsidP="00451B58">
      <w:r>
        <w:t xml:space="preserve"> </w:t>
      </w:r>
    </w:p>
    <w:p w14:paraId="5C49EA60" w14:textId="77777777" w:rsidR="00451B58" w:rsidRDefault="00451B58" w:rsidP="00451B58">
      <w:r>
        <w:lastRenderedPageBreak/>
        <w:t xml:space="preserve">    /**</w:t>
      </w:r>
    </w:p>
    <w:p w14:paraId="1AB1489B" w14:textId="77777777" w:rsidR="00451B58" w:rsidRDefault="00451B58" w:rsidP="00451B58">
      <w:r>
        <w:t xml:space="preserve">     * Function to close </w:t>
      </w:r>
      <w:proofErr w:type="spellStart"/>
      <w:r>
        <w:t>db</w:t>
      </w:r>
      <w:proofErr w:type="spellEnd"/>
      <w:r>
        <w:t xml:space="preserve"> connection</w:t>
      </w:r>
    </w:p>
    <w:p w14:paraId="1E3B3315" w14:textId="77777777" w:rsidR="00451B58" w:rsidRDefault="00451B58" w:rsidP="00451B58">
      <w:r>
        <w:t xml:space="preserve">     */</w:t>
      </w:r>
    </w:p>
    <w:p w14:paraId="60237F20" w14:textId="77777777" w:rsidR="00451B58" w:rsidRDefault="00451B58" w:rsidP="00451B58">
      <w:r>
        <w:t xml:space="preserve">    function </w:t>
      </w:r>
      <w:proofErr w:type="gramStart"/>
      <w:r>
        <w:t>close(</w:t>
      </w:r>
      <w:proofErr w:type="gramEnd"/>
      <w:r>
        <w:t>) {</w:t>
      </w:r>
    </w:p>
    <w:p w14:paraId="4CD0C7F0" w14:textId="77777777" w:rsidR="00451B58" w:rsidRDefault="00451B58" w:rsidP="00451B58">
      <w:r>
        <w:tab/>
      </w:r>
      <w:r>
        <w:tab/>
        <w:t xml:space="preserve">// Connecting to </w:t>
      </w:r>
      <w:proofErr w:type="spellStart"/>
      <w:r>
        <w:t>mysql</w:t>
      </w:r>
      <w:proofErr w:type="spellEnd"/>
      <w:r>
        <w:t xml:space="preserve"> database</w:t>
      </w:r>
    </w:p>
    <w:p w14:paraId="00932FD0" w14:textId="77777777" w:rsidR="00451B58" w:rsidRDefault="00451B58" w:rsidP="00451B58">
      <w:r>
        <w:t xml:space="preserve">        $con = </w:t>
      </w:r>
      <w:proofErr w:type="spellStart"/>
      <w:r>
        <w:t>mysqli_</w:t>
      </w:r>
      <w:proofErr w:type="gramStart"/>
      <w:r>
        <w:t>connect</w:t>
      </w:r>
      <w:proofErr w:type="spellEnd"/>
      <w:r>
        <w:t>(</w:t>
      </w:r>
      <w:proofErr w:type="gramEnd"/>
      <w:r>
        <w:t>DB_SERVER, DB_USER, DB_PASSWORD) or die(</w:t>
      </w:r>
      <w:proofErr w:type="spellStart"/>
      <w:r>
        <w:t>mysqli_error</w:t>
      </w:r>
      <w:proofErr w:type="spellEnd"/>
      <w:r>
        <w:t>($con));</w:t>
      </w:r>
    </w:p>
    <w:p w14:paraId="299DE813" w14:textId="77777777" w:rsidR="00451B58" w:rsidRDefault="00451B58" w:rsidP="00451B58">
      <w:r>
        <w:tab/>
      </w:r>
      <w:r>
        <w:tab/>
      </w:r>
    </w:p>
    <w:p w14:paraId="29DCEC82" w14:textId="77777777" w:rsidR="00451B58" w:rsidRDefault="00451B58" w:rsidP="00451B58">
      <w:r>
        <w:t xml:space="preserve">        // closing </w:t>
      </w:r>
      <w:proofErr w:type="spellStart"/>
      <w:r>
        <w:t>db</w:t>
      </w:r>
      <w:proofErr w:type="spellEnd"/>
      <w:r>
        <w:t xml:space="preserve"> connection</w:t>
      </w:r>
    </w:p>
    <w:p w14:paraId="1B6A00C5" w14:textId="77777777" w:rsidR="00451B58" w:rsidRDefault="00451B58" w:rsidP="00451B58">
      <w:r>
        <w:t xml:space="preserve">        </w:t>
      </w:r>
      <w:proofErr w:type="spellStart"/>
      <w:r>
        <w:t>mysqli_close</w:t>
      </w:r>
      <w:proofErr w:type="spellEnd"/>
      <w:r>
        <w:t>($con);</w:t>
      </w:r>
    </w:p>
    <w:p w14:paraId="4CAC56FA" w14:textId="77777777" w:rsidR="00451B58" w:rsidRDefault="00451B58" w:rsidP="00451B58">
      <w:r>
        <w:t xml:space="preserve">    }</w:t>
      </w:r>
    </w:p>
    <w:p w14:paraId="0A918901" w14:textId="77777777" w:rsidR="00451B58" w:rsidRDefault="00451B58" w:rsidP="00451B58">
      <w:r>
        <w:t xml:space="preserve"> </w:t>
      </w:r>
    </w:p>
    <w:p w14:paraId="0C41B4CC" w14:textId="77777777" w:rsidR="00451B58" w:rsidRDefault="00451B58" w:rsidP="00451B58">
      <w:r>
        <w:t>}</w:t>
      </w:r>
    </w:p>
    <w:p w14:paraId="4FC1A9E2" w14:textId="77777777" w:rsidR="00451B58" w:rsidRDefault="00451B58" w:rsidP="00451B58">
      <w:r>
        <w:t xml:space="preserve"> </w:t>
      </w:r>
    </w:p>
    <w:p w14:paraId="40D708C8" w14:textId="1D1A1936" w:rsidR="00451B58" w:rsidRDefault="00451B58" w:rsidP="00451B58">
      <w:r>
        <w:t>?&gt;</w:t>
      </w:r>
    </w:p>
    <w:p w14:paraId="0D45FC58" w14:textId="088DB541" w:rsidR="00451B58" w:rsidRDefault="00451B58" w:rsidP="00451B58">
      <w:pPr>
        <w:pStyle w:val="Heading3"/>
      </w:pPr>
      <w:bookmarkStart w:id="120" w:name="_Toc38493036"/>
      <w:r>
        <w:t>1</w:t>
      </w:r>
      <w:r w:rsidR="00654E0B">
        <w:t>3</w:t>
      </w:r>
      <w:r>
        <w:t xml:space="preserve">.1.4 </w:t>
      </w:r>
      <w:proofErr w:type="spellStart"/>
      <w:r>
        <w:t>delete_user.php</w:t>
      </w:r>
      <w:bookmarkEnd w:id="120"/>
      <w:proofErr w:type="spellEnd"/>
    </w:p>
    <w:p w14:paraId="3B14D219" w14:textId="77777777" w:rsidR="00451B58" w:rsidRDefault="00451B58" w:rsidP="00451B58">
      <w:r>
        <w:t>&lt;?php</w:t>
      </w:r>
    </w:p>
    <w:p w14:paraId="28CCE0FA" w14:textId="77777777" w:rsidR="00451B58" w:rsidRDefault="00451B58" w:rsidP="00451B58">
      <w:r>
        <w:t xml:space="preserve"> </w:t>
      </w:r>
    </w:p>
    <w:p w14:paraId="56DF8CC5" w14:textId="77777777" w:rsidR="00451B58" w:rsidRDefault="00451B58" w:rsidP="00451B58">
      <w:r>
        <w:t>/*</w:t>
      </w:r>
    </w:p>
    <w:p w14:paraId="59283303" w14:textId="77777777" w:rsidR="00451B58" w:rsidRDefault="00451B58" w:rsidP="00451B58">
      <w:r>
        <w:t xml:space="preserve"> * Following code will delete a user from table</w:t>
      </w:r>
    </w:p>
    <w:p w14:paraId="7639E4EF" w14:textId="77777777" w:rsidR="00451B58" w:rsidRDefault="00451B58" w:rsidP="00451B58">
      <w:r>
        <w:t xml:space="preserve"> */</w:t>
      </w:r>
    </w:p>
    <w:p w14:paraId="2610A5C7" w14:textId="77777777" w:rsidR="00451B58" w:rsidRDefault="00451B58" w:rsidP="00451B58">
      <w:r>
        <w:t xml:space="preserve"> </w:t>
      </w:r>
    </w:p>
    <w:p w14:paraId="67B48DFF" w14:textId="77777777" w:rsidR="00451B58" w:rsidRDefault="00451B58" w:rsidP="00451B58">
      <w:r>
        <w:t>// array for JSON response</w:t>
      </w:r>
    </w:p>
    <w:p w14:paraId="14B84D26" w14:textId="77777777" w:rsidR="00451B58" w:rsidRDefault="00451B58" w:rsidP="00451B58">
      <w:r>
        <w:t xml:space="preserve">$response = </w:t>
      </w:r>
      <w:proofErr w:type="gramStart"/>
      <w:r>
        <w:t>array(</w:t>
      </w:r>
      <w:proofErr w:type="gramEnd"/>
      <w:r>
        <w:t>);</w:t>
      </w:r>
    </w:p>
    <w:p w14:paraId="7D7478A7" w14:textId="77777777" w:rsidR="00451B58" w:rsidRDefault="00451B58" w:rsidP="00451B58">
      <w:r>
        <w:t xml:space="preserve"> </w:t>
      </w:r>
    </w:p>
    <w:p w14:paraId="7845944D" w14:textId="77777777" w:rsidR="00451B58" w:rsidRDefault="00451B58" w:rsidP="00451B58">
      <w:r>
        <w:t>// check for required fields</w:t>
      </w:r>
    </w:p>
    <w:p w14:paraId="20575512" w14:textId="77777777" w:rsidR="00451B58" w:rsidRDefault="00451B58" w:rsidP="00451B58">
      <w:r>
        <w:t>if (</w:t>
      </w:r>
      <w:proofErr w:type="spellStart"/>
      <w:r>
        <w:t>isset</w:t>
      </w:r>
      <w:proofErr w:type="spellEnd"/>
      <w:r>
        <w:t>($_POST['id'])) {</w:t>
      </w:r>
    </w:p>
    <w:p w14:paraId="51675A32" w14:textId="77777777" w:rsidR="00451B58" w:rsidRDefault="00451B58" w:rsidP="00451B58">
      <w:r>
        <w:t xml:space="preserve">    $</w:t>
      </w:r>
      <w:proofErr w:type="spellStart"/>
      <w:r>
        <w:t>pid</w:t>
      </w:r>
      <w:proofErr w:type="spellEnd"/>
      <w:r>
        <w:t xml:space="preserve"> = $_POST['id'];</w:t>
      </w:r>
    </w:p>
    <w:p w14:paraId="04FC1505" w14:textId="77777777" w:rsidR="00451B58" w:rsidRDefault="00451B58" w:rsidP="00451B58">
      <w:r>
        <w:t xml:space="preserve"> </w:t>
      </w:r>
    </w:p>
    <w:p w14:paraId="55BF2706" w14:textId="77777777" w:rsidR="00451B58" w:rsidRDefault="00451B58" w:rsidP="00451B58">
      <w:r>
        <w:t xml:space="preserve">    // include </w:t>
      </w:r>
      <w:proofErr w:type="spellStart"/>
      <w:r>
        <w:t>db</w:t>
      </w:r>
      <w:proofErr w:type="spellEnd"/>
      <w:r>
        <w:t xml:space="preserve"> connect class</w:t>
      </w:r>
    </w:p>
    <w:p w14:paraId="2148F297" w14:textId="77777777" w:rsidR="00451B58" w:rsidRDefault="00451B58" w:rsidP="00451B58">
      <w:r>
        <w:lastRenderedPageBreak/>
        <w:t xml:space="preserve">    </w:t>
      </w:r>
      <w:proofErr w:type="spellStart"/>
      <w:r>
        <w:t>require_once</w:t>
      </w:r>
      <w:proofErr w:type="spellEnd"/>
      <w:r>
        <w:t xml:space="preserve"> __DIR_</w:t>
      </w:r>
      <w:proofErr w:type="gramStart"/>
      <w:r>
        <w:t>_ .</w:t>
      </w:r>
      <w:proofErr w:type="gramEnd"/>
      <w:r>
        <w:t xml:space="preserve"> '/</w:t>
      </w:r>
      <w:proofErr w:type="spellStart"/>
      <w:r>
        <w:t>db_connect.php</w:t>
      </w:r>
      <w:proofErr w:type="spellEnd"/>
      <w:r>
        <w:t>';</w:t>
      </w:r>
    </w:p>
    <w:p w14:paraId="068F436E" w14:textId="77777777" w:rsidR="00451B58" w:rsidRDefault="00451B58" w:rsidP="00451B58">
      <w:r>
        <w:t xml:space="preserve"> </w:t>
      </w:r>
    </w:p>
    <w:p w14:paraId="411A8BC2" w14:textId="77777777" w:rsidR="00451B58" w:rsidRDefault="00451B58" w:rsidP="00451B58">
      <w:r>
        <w:t xml:space="preserve">    // connecting to </w:t>
      </w:r>
      <w:proofErr w:type="spellStart"/>
      <w:r>
        <w:t>db</w:t>
      </w:r>
      <w:proofErr w:type="spellEnd"/>
    </w:p>
    <w:p w14:paraId="32705F2E" w14:textId="77777777" w:rsidR="00451B58" w:rsidRDefault="00451B58" w:rsidP="00451B58">
      <w:r>
        <w:t xml:space="preserve">    $</w:t>
      </w:r>
      <w:proofErr w:type="spellStart"/>
      <w:r>
        <w:t>db</w:t>
      </w:r>
      <w:proofErr w:type="spellEnd"/>
      <w:r>
        <w:t xml:space="preserve"> = new DB_</w:t>
      </w:r>
      <w:proofErr w:type="gramStart"/>
      <w:r>
        <w:t>CONNECT(</w:t>
      </w:r>
      <w:proofErr w:type="gramEnd"/>
      <w:r>
        <w:t>);</w:t>
      </w:r>
    </w:p>
    <w:p w14:paraId="1C00290D" w14:textId="77777777" w:rsidR="00451B58" w:rsidRDefault="00451B58" w:rsidP="00451B58">
      <w:r>
        <w:t xml:space="preserve"> </w:t>
      </w:r>
    </w:p>
    <w:p w14:paraId="4D339A2F" w14:textId="77777777" w:rsidR="00451B58" w:rsidRDefault="00451B58" w:rsidP="00451B58">
      <w:r>
        <w:t xml:space="preserve">    // </w:t>
      </w:r>
      <w:proofErr w:type="spellStart"/>
      <w:r>
        <w:t>mysql</w:t>
      </w:r>
      <w:proofErr w:type="spellEnd"/>
      <w:r>
        <w:t xml:space="preserve"> update row with matched </w:t>
      </w:r>
      <w:proofErr w:type="spellStart"/>
      <w:r>
        <w:t>pid</w:t>
      </w:r>
      <w:proofErr w:type="spellEnd"/>
    </w:p>
    <w:p w14:paraId="4FAEDB55" w14:textId="77777777" w:rsidR="00451B58" w:rsidRDefault="00451B58" w:rsidP="00451B58">
      <w:r>
        <w:t xml:space="preserve">    $result = </w:t>
      </w:r>
      <w:proofErr w:type="spellStart"/>
      <w:r>
        <w:t>mysql_</w:t>
      </w:r>
      <w:proofErr w:type="gramStart"/>
      <w:r>
        <w:t>query</w:t>
      </w:r>
      <w:proofErr w:type="spellEnd"/>
      <w:r>
        <w:t>(</w:t>
      </w:r>
      <w:proofErr w:type="gramEnd"/>
      <w:r>
        <w:t>"DELETE FROM users WHERE id = $id");</w:t>
      </w:r>
    </w:p>
    <w:p w14:paraId="0221390E" w14:textId="77777777" w:rsidR="00451B58" w:rsidRDefault="00451B58" w:rsidP="00451B58">
      <w:r>
        <w:t xml:space="preserve"> </w:t>
      </w:r>
    </w:p>
    <w:p w14:paraId="4F967426" w14:textId="77777777" w:rsidR="00451B58" w:rsidRDefault="00451B58" w:rsidP="00451B58">
      <w:r>
        <w:t xml:space="preserve">    // check if row deleted or not</w:t>
      </w:r>
    </w:p>
    <w:p w14:paraId="59F2BA22" w14:textId="77777777" w:rsidR="00451B58" w:rsidRDefault="00451B58" w:rsidP="00451B58">
      <w:r>
        <w:t xml:space="preserve">    if (</w:t>
      </w:r>
      <w:proofErr w:type="spellStart"/>
      <w:r>
        <w:t>mysql_affected_</w:t>
      </w:r>
      <w:proofErr w:type="gramStart"/>
      <w:r>
        <w:t>rows</w:t>
      </w:r>
      <w:proofErr w:type="spellEnd"/>
      <w:r>
        <w:t>(</w:t>
      </w:r>
      <w:proofErr w:type="gramEnd"/>
      <w:r>
        <w:t>) &gt; 0) {</w:t>
      </w:r>
    </w:p>
    <w:p w14:paraId="4FDBA383" w14:textId="77777777" w:rsidR="00451B58" w:rsidRDefault="00451B58" w:rsidP="00451B58">
      <w:r>
        <w:t xml:space="preserve">        // successfully updated</w:t>
      </w:r>
    </w:p>
    <w:p w14:paraId="381CA76A" w14:textId="77777777" w:rsidR="00451B58" w:rsidRDefault="00451B58" w:rsidP="00451B58">
      <w:r>
        <w:t xml:space="preserve">        $response["success"] = 1;</w:t>
      </w:r>
    </w:p>
    <w:p w14:paraId="3E4F6AA5" w14:textId="77777777" w:rsidR="00451B58" w:rsidRDefault="00451B58" w:rsidP="00451B58">
      <w:r>
        <w:t xml:space="preserve">        $response["message"] = "user successfully deleted";</w:t>
      </w:r>
    </w:p>
    <w:p w14:paraId="07BB0D51" w14:textId="77777777" w:rsidR="00451B58" w:rsidRDefault="00451B58" w:rsidP="00451B58">
      <w:r>
        <w:t xml:space="preserve"> </w:t>
      </w:r>
    </w:p>
    <w:p w14:paraId="2DFA99F1" w14:textId="77777777" w:rsidR="00451B58" w:rsidRDefault="00451B58" w:rsidP="00451B58">
      <w:r>
        <w:t xml:space="preserve">        // echoing JSON response</w:t>
      </w:r>
    </w:p>
    <w:p w14:paraId="01F09144" w14:textId="77777777" w:rsidR="00451B58" w:rsidRDefault="00451B58" w:rsidP="00451B58">
      <w:r>
        <w:t xml:space="preserve">        echo </w:t>
      </w:r>
      <w:proofErr w:type="spellStart"/>
      <w:r>
        <w:t>json_encode</w:t>
      </w:r>
      <w:proofErr w:type="spellEnd"/>
      <w:r>
        <w:t>($response);</w:t>
      </w:r>
    </w:p>
    <w:p w14:paraId="05018199" w14:textId="77777777" w:rsidR="00451B58" w:rsidRDefault="00451B58" w:rsidP="00451B58">
      <w:r>
        <w:t xml:space="preserve">    } else {</w:t>
      </w:r>
    </w:p>
    <w:p w14:paraId="25D57E49" w14:textId="77777777" w:rsidR="00451B58" w:rsidRDefault="00451B58" w:rsidP="00451B58">
      <w:r>
        <w:t xml:space="preserve">        // no user found</w:t>
      </w:r>
    </w:p>
    <w:p w14:paraId="0A5A8DBB" w14:textId="77777777" w:rsidR="00451B58" w:rsidRDefault="00451B58" w:rsidP="00451B58">
      <w:r>
        <w:t xml:space="preserve">        $response["success"] = 0;</w:t>
      </w:r>
    </w:p>
    <w:p w14:paraId="4EFBF3A5" w14:textId="77777777" w:rsidR="00451B58" w:rsidRDefault="00451B58" w:rsidP="00451B58">
      <w:r>
        <w:t xml:space="preserve">        $response["message"] = "No user found";</w:t>
      </w:r>
    </w:p>
    <w:p w14:paraId="32BEE5AF" w14:textId="77777777" w:rsidR="00451B58" w:rsidRDefault="00451B58" w:rsidP="00451B58">
      <w:r>
        <w:t xml:space="preserve"> </w:t>
      </w:r>
    </w:p>
    <w:p w14:paraId="607E398C" w14:textId="77777777" w:rsidR="00451B58" w:rsidRDefault="00451B58" w:rsidP="00451B58">
      <w:r>
        <w:t xml:space="preserve">        // echo no users JSON</w:t>
      </w:r>
    </w:p>
    <w:p w14:paraId="65729AEE" w14:textId="77777777" w:rsidR="00451B58" w:rsidRDefault="00451B58" w:rsidP="00451B58">
      <w:r>
        <w:t xml:space="preserve">        echo </w:t>
      </w:r>
      <w:proofErr w:type="spellStart"/>
      <w:r>
        <w:t>json_encode</w:t>
      </w:r>
      <w:proofErr w:type="spellEnd"/>
      <w:r>
        <w:t>($response);</w:t>
      </w:r>
    </w:p>
    <w:p w14:paraId="78AE8BF3" w14:textId="77777777" w:rsidR="00451B58" w:rsidRDefault="00451B58" w:rsidP="00451B58">
      <w:r>
        <w:t xml:space="preserve">    }</w:t>
      </w:r>
    </w:p>
    <w:p w14:paraId="5B3BF445" w14:textId="77777777" w:rsidR="00451B58" w:rsidRDefault="00451B58" w:rsidP="00451B58">
      <w:r>
        <w:t>} else {</w:t>
      </w:r>
    </w:p>
    <w:p w14:paraId="2616D2CF" w14:textId="77777777" w:rsidR="00451B58" w:rsidRDefault="00451B58" w:rsidP="00451B58">
      <w:r>
        <w:t xml:space="preserve">    // required field is missing</w:t>
      </w:r>
    </w:p>
    <w:p w14:paraId="54A21D93" w14:textId="77777777" w:rsidR="00451B58" w:rsidRDefault="00451B58" w:rsidP="00451B58">
      <w:r>
        <w:t xml:space="preserve">    $response["success"] = 0;</w:t>
      </w:r>
    </w:p>
    <w:p w14:paraId="6A556A17" w14:textId="77777777" w:rsidR="00451B58" w:rsidRDefault="00451B58" w:rsidP="00451B58">
      <w:r>
        <w:t xml:space="preserve">    $response["message"] = "Required field(s) is missing";</w:t>
      </w:r>
    </w:p>
    <w:p w14:paraId="69D3DE74" w14:textId="77777777" w:rsidR="00451B58" w:rsidRDefault="00451B58" w:rsidP="00451B58">
      <w:r>
        <w:t xml:space="preserve"> </w:t>
      </w:r>
    </w:p>
    <w:p w14:paraId="0009E9C7" w14:textId="77777777" w:rsidR="00451B58" w:rsidRDefault="00451B58" w:rsidP="00451B58">
      <w:r>
        <w:lastRenderedPageBreak/>
        <w:t xml:space="preserve">    // echoing JSON response</w:t>
      </w:r>
    </w:p>
    <w:p w14:paraId="175A1E69" w14:textId="77777777" w:rsidR="00451B58" w:rsidRDefault="00451B58" w:rsidP="00451B58">
      <w:r>
        <w:t xml:space="preserve">    echo </w:t>
      </w:r>
      <w:proofErr w:type="spellStart"/>
      <w:r>
        <w:t>json_encode</w:t>
      </w:r>
      <w:proofErr w:type="spellEnd"/>
      <w:r>
        <w:t>($response);</w:t>
      </w:r>
    </w:p>
    <w:p w14:paraId="774D4E93" w14:textId="77777777" w:rsidR="00451B58" w:rsidRDefault="00451B58" w:rsidP="00451B58">
      <w:r>
        <w:t>}</w:t>
      </w:r>
    </w:p>
    <w:p w14:paraId="2662B573" w14:textId="1A95287B" w:rsidR="00451B58" w:rsidRDefault="00451B58" w:rsidP="00451B58">
      <w:r>
        <w:t>?&gt;</w:t>
      </w:r>
    </w:p>
    <w:p w14:paraId="673EB732" w14:textId="26773E53" w:rsidR="00451B58" w:rsidRDefault="00451B58" w:rsidP="00451B58">
      <w:pPr>
        <w:pStyle w:val="Heading3"/>
      </w:pPr>
      <w:bookmarkStart w:id="121" w:name="_Toc38493037"/>
      <w:r>
        <w:t>1</w:t>
      </w:r>
      <w:r w:rsidR="00654E0B">
        <w:t>3</w:t>
      </w:r>
      <w:r>
        <w:t xml:space="preserve">.1.5 </w:t>
      </w:r>
      <w:proofErr w:type="spellStart"/>
      <w:r w:rsidRPr="00451B58">
        <w:t>get_user_details.php</w:t>
      </w:r>
      <w:bookmarkEnd w:id="121"/>
      <w:proofErr w:type="spellEnd"/>
    </w:p>
    <w:p w14:paraId="4C04A16D" w14:textId="77777777" w:rsidR="00451B58" w:rsidRDefault="00451B58" w:rsidP="00451B58">
      <w:r>
        <w:t>&lt;?php</w:t>
      </w:r>
    </w:p>
    <w:p w14:paraId="68B1BC2B" w14:textId="77777777" w:rsidR="00451B58" w:rsidRDefault="00451B58" w:rsidP="00451B58">
      <w:r>
        <w:t xml:space="preserve"> </w:t>
      </w:r>
    </w:p>
    <w:p w14:paraId="058CBB34" w14:textId="77777777" w:rsidR="00451B58" w:rsidRDefault="00451B58" w:rsidP="00451B58">
      <w:r>
        <w:t>/*</w:t>
      </w:r>
    </w:p>
    <w:p w14:paraId="02F67DDB" w14:textId="77777777" w:rsidR="00451B58" w:rsidRDefault="00451B58" w:rsidP="00451B58">
      <w:r>
        <w:t xml:space="preserve"> * Following code will get single </w:t>
      </w:r>
      <w:proofErr w:type="gramStart"/>
      <w:r>
        <w:t>users</w:t>
      </w:r>
      <w:proofErr w:type="gramEnd"/>
      <w:r>
        <w:t xml:space="preserve"> details</w:t>
      </w:r>
    </w:p>
    <w:p w14:paraId="4546E45E" w14:textId="77777777" w:rsidR="00451B58" w:rsidRDefault="00451B58" w:rsidP="00451B58">
      <w:r>
        <w:t xml:space="preserve"> */</w:t>
      </w:r>
    </w:p>
    <w:p w14:paraId="4BB3D1A0" w14:textId="77777777" w:rsidR="00451B58" w:rsidRDefault="00451B58" w:rsidP="00451B58">
      <w:r>
        <w:t xml:space="preserve"> </w:t>
      </w:r>
    </w:p>
    <w:p w14:paraId="4C7DD20C" w14:textId="77777777" w:rsidR="00451B58" w:rsidRDefault="00451B58" w:rsidP="00451B58">
      <w:r>
        <w:t>// array for JSON response</w:t>
      </w:r>
    </w:p>
    <w:p w14:paraId="11EFF7EB" w14:textId="77777777" w:rsidR="00451B58" w:rsidRDefault="00451B58" w:rsidP="00451B58">
      <w:r>
        <w:t xml:space="preserve">$response = </w:t>
      </w:r>
      <w:proofErr w:type="gramStart"/>
      <w:r>
        <w:t>array(</w:t>
      </w:r>
      <w:proofErr w:type="gramEnd"/>
      <w:r>
        <w:t>);</w:t>
      </w:r>
    </w:p>
    <w:p w14:paraId="3E06B8E1" w14:textId="77777777" w:rsidR="00451B58" w:rsidRDefault="00451B58" w:rsidP="00451B58">
      <w:r>
        <w:t xml:space="preserve"> </w:t>
      </w:r>
    </w:p>
    <w:p w14:paraId="22EF66A8" w14:textId="77777777" w:rsidR="00451B58" w:rsidRDefault="00451B58" w:rsidP="00451B58">
      <w:r>
        <w:t xml:space="preserve">// include </w:t>
      </w:r>
      <w:proofErr w:type="spellStart"/>
      <w:r>
        <w:t>db</w:t>
      </w:r>
      <w:proofErr w:type="spellEnd"/>
      <w:r>
        <w:t xml:space="preserve"> connect class</w:t>
      </w:r>
    </w:p>
    <w:p w14:paraId="5542097B" w14:textId="77777777" w:rsidR="00451B58" w:rsidRDefault="00451B58" w:rsidP="00451B58">
      <w:proofErr w:type="spellStart"/>
      <w:r>
        <w:t>require_once</w:t>
      </w:r>
      <w:proofErr w:type="spellEnd"/>
      <w:r>
        <w:t xml:space="preserve"> __DIR_</w:t>
      </w:r>
      <w:proofErr w:type="gramStart"/>
      <w:r>
        <w:t>_ .</w:t>
      </w:r>
      <w:proofErr w:type="gramEnd"/>
      <w:r>
        <w:t xml:space="preserve"> '/</w:t>
      </w:r>
      <w:proofErr w:type="spellStart"/>
      <w:r>
        <w:t>db_connect.php</w:t>
      </w:r>
      <w:proofErr w:type="spellEnd"/>
      <w:r>
        <w:t>';</w:t>
      </w:r>
    </w:p>
    <w:p w14:paraId="61729457" w14:textId="77777777" w:rsidR="00451B58" w:rsidRDefault="00451B58" w:rsidP="00451B58">
      <w:r>
        <w:t xml:space="preserve"> </w:t>
      </w:r>
    </w:p>
    <w:p w14:paraId="03B1B396" w14:textId="77777777" w:rsidR="00451B58" w:rsidRDefault="00451B58" w:rsidP="00451B58">
      <w:r>
        <w:t xml:space="preserve">// connecting to </w:t>
      </w:r>
      <w:proofErr w:type="spellStart"/>
      <w:r>
        <w:t>db</w:t>
      </w:r>
      <w:proofErr w:type="spellEnd"/>
    </w:p>
    <w:p w14:paraId="53433D22" w14:textId="77777777" w:rsidR="00451B58" w:rsidRDefault="00451B58" w:rsidP="00451B58">
      <w:r>
        <w:t>$</w:t>
      </w:r>
      <w:proofErr w:type="spellStart"/>
      <w:r>
        <w:t>db</w:t>
      </w:r>
      <w:proofErr w:type="spellEnd"/>
      <w:r>
        <w:t xml:space="preserve"> = new DB_</w:t>
      </w:r>
      <w:proofErr w:type="gramStart"/>
      <w:r>
        <w:t>CONNECT(</w:t>
      </w:r>
      <w:proofErr w:type="gramEnd"/>
      <w:r>
        <w:t>);</w:t>
      </w:r>
    </w:p>
    <w:p w14:paraId="558D31AB" w14:textId="77777777" w:rsidR="00451B58" w:rsidRDefault="00451B58" w:rsidP="00451B58">
      <w:r>
        <w:t xml:space="preserve"> </w:t>
      </w:r>
    </w:p>
    <w:p w14:paraId="24B751AD" w14:textId="77777777" w:rsidR="00451B58" w:rsidRDefault="00451B58" w:rsidP="00451B58">
      <w:r>
        <w:t>// check for post data</w:t>
      </w:r>
    </w:p>
    <w:p w14:paraId="27C52A8C" w14:textId="77777777" w:rsidR="00451B58" w:rsidRDefault="00451B58" w:rsidP="00451B58">
      <w:r>
        <w:t>if (</w:t>
      </w:r>
      <w:proofErr w:type="spellStart"/>
      <w:r>
        <w:t>isset</w:t>
      </w:r>
      <w:proofErr w:type="spellEnd"/>
      <w:r>
        <w:t>($_GET["id"])) {</w:t>
      </w:r>
    </w:p>
    <w:p w14:paraId="51FE0863" w14:textId="77777777" w:rsidR="00451B58" w:rsidRDefault="00451B58" w:rsidP="00451B58">
      <w:r>
        <w:t xml:space="preserve">    $id = $_GET['id'];</w:t>
      </w:r>
    </w:p>
    <w:p w14:paraId="19949B67" w14:textId="77777777" w:rsidR="00451B58" w:rsidRDefault="00451B58" w:rsidP="00451B58">
      <w:r>
        <w:t xml:space="preserve"> </w:t>
      </w:r>
    </w:p>
    <w:p w14:paraId="751A854C" w14:textId="77777777" w:rsidR="00451B58" w:rsidRDefault="00451B58" w:rsidP="00451B58">
      <w:r>
        <w:t xml:space="preserve">    // get a user from users table</w:t>
      </w:r>
    </w:p>
    <w:p w14:paraId="1578AE5F" w14:textId="77777777" w:rsidR="00451B58" w:rsidRDefault="00451B58" w:rsidP="00451B58">
      <w:r>
        <w:t xml:space="preserve">    $result = </w:t>
      </w:r>
      <w:proofErr w:type="spellStart"/>
      <w:r>
        <w:t>mysql_</w:t>
      </w:r>
      <w:proofErr w:type="gramStart"/>
      <w:r>
        <w:t>query</w:t>
      </w:r>
      <w:proofErr w:type="spellEnd"/>
      <w:r>
        <w:t>(</w:t>
      </w:r>
      <w:proofErr w:type="gramEnd"/>
      <w:r>
        <w:t>"SELECT *FROM users WHERE id = $id");</w:t>
      </w:r>
    </w:p>
    <w:p w14:paraId="51C62C6E" w14:textId="77777777" w:rsidR="00451B58" w:rsidRDefault="00451B58" w:rsidP="00451B58">
      <w:r>
        <w:t xml:space="preserve"> </w:t>
      </w:r>
    </w:p>
    <w:p w14:paraId="3AA36176" w14:textId="77777777" w:rsidR="00451B58" w:rsidRDefault="00451B58" w:rsidP="00451B58">
      <w:r>
        <w:t xml:space="preserve">    if </w:t>
      </w:r>
      <w:proofErr w:type="gramStart"/>
      <w:r>
        <w:t>(!empty</w:t>
      </w:r>
      <w:proofErr w:type="gramEnd"/>
      <w:r>
        <w:t>($result)) {</w:t>
      </w:r>
    </w:p>
    <w:p w14:paraId="28DEBC1E" w14:textId="77777777" w:rsidR="00451B58" w:rsidRDefault="00451B58" w:rsidP="00451B58">
      <w:r>
        <w:t xml:space="preserve">        // check for empty result</w:t>
      </w:r>
    </w:p>
    <w:p w14:paraId="03E392FC" w14:textId="77777777" w:rsidR="00451B58" w:rsidRDefault="00451B58" w:rsidP="00451B58">
      <w:r>
        <w:lastRenderedPageBreak/>
        <w:t xml:space="preserve">        if (</w:t>
      </w:r>
      <w:proofErr w:type="spellStart"/>
      <w:r>
        <w:t>mysql_num_rows</w:t>
      </w:r>
      <w:proofErr w:type="spellEnd"/>
      <w:r>
        <w:t>($result) &gt; 0) {</w:t>
      </w:r>
    </w:p>
    <w:p w14:paraId="4C8A76FB" w14:textId="77777777" w:rsidR="00451B58" w:rsidRDefault="00451B58" w:rsidP="00451B58">
      <w:r>
        <w:t xml:space="preserve"> </w:t>
      </w:r>
    </w:p>
    <w:p w14:paraId="7703662E" w14:textId="77777777" w:rsidR="00451B58" w:rsidRDefault="00451B58" w:rsidP="00451B58">
      <w:r>
        <w:t xml:space="preserve">            $result = </w:t>
      </w:r>
      <w:proofErr w:type="spellStart"/>
      <w:r>
        <w:t>mysql_fetch_array</w:t>
      </w:r>
      <w:proofErr w:type="spellEnd"/>
      <w:r>
        <w:t>($result);</w:t>
      </w:r>
    </w:p>
    <w:p w14:paraId="5873DB3C" w14:textId="77777777" w:rsidR="00451B58" w:rsidRDefault="00451B58" w:rsidP="00451B58">
      <w:r>
        <w:t xml:space="preserve"> </w:t>
      </w:r>
    </w:p>
    <w:p w14:paraId="6FAE759E" w14:textId="77777777" w:rsidR="00451B58" w:rsidRDefault="00451B58" w:rsidP="00451B58">
      <w:r>
        <w:t xml:space="preserve">            $user = </w:t>
      </w:r>
      <w:proofErr w:type="gramStart"/>
      <w:r>
        <w:t>array(</w:t>
      </w:r>
      <w:proofErr w:type="gramEnd"/>
      <w:r>
        <w:t>);</w:t>
      </w:r>
    </w:p>
    <w:p w14:paraId="12E33306" w14:textId="77777777" w:rsidR="00451B58" w:rsidRDefault="00451B58" w:rsidP="00451B58">
      <w:r>
        <w:t xml:space="preserve">            $user["id"] = $result["id"];</w:t>
      </w:r>
    </w:p>
    <w:p w14:paraId="31293423" w14:textId="77777777" w:rsidR="00451B58" w:rsidRDefault="00451B58" w:rsidP="00451B58">
      <w:r>
        <w:t xml:space="preserve">            $user["forename"] = $result["forename"];</w:t>
      </w:r>
    </w:p>
    <w:p w14:paraId="14C1FD15" w14:textId="77777777" w:rsidR="00451B58" w:rsidRDefault="00451B58" w:rsidP="00451B58">
      <w:r>
        <w:t xml:space="preserve">            $user["surname"] = $result["surname"];</w:t>
      </w:r>
    </w:p>
    <w:p w14:paraId="7116C45A" w14:textId="77777777" w:rsidR="00451B58" w:rsidRDefault="00451B58" w:rsidP="00451B58">
      <w:r>
        <w:t xml:space="preserve">            $user["</w:t>
      </w:r>
      <w:proofErr w:type="spellStart"/>
      <w:r>
        <w:t>bandstatus</w:t>
      </w:r>
      <w:proofErr w:type="spellEnd"/>
      <w:r>
        <w:t>"] = $result["</w:t>
      </w:r>
      <w:proofErr w:type="spellStart"/>
      <w:r>
        <w:t>bandstatus</w:t>
      </w:r>
      <w:proofErr w:type="spellEnd"/>
      <w:r>
        <w:t>"];</w:t>
      </w:r>
    </w:p>
    <w:p w14:paraId="1177939B" w14:textId="77777777" w:rsidR="00451B58" w:rsidRDefault="00451B58" w:rsidP="00451B58">
      <w:r>
        <w:t xml:space="preserve">            // success</w:t>
      </w:r>
    </w:p>
    <w:p w14:paraId="33664BCB" w14:textId="77777777" w:rsidR="00451B58" w:rsidRDefault="00451B58" w:rsidP="00451B58">
      <w:r>
        <w:t xml:space="preserve">            $response["success"] = 1;</w:t>
      </w:r>
    </w:p>
    <w:p w14:paraId="76768435" w14:textId="77777777" w:rsidR="00451B58" w:rsidRDefault="00451B58" w:rsidP="00451B58">
      <w:r>
        <w:t xml:space="preserve"> </w:t>
      </w:r>
    </w:p>
    <w:p w14:paraId="3BBAE0D0" w14:textId="77777777" w:rsidR="00451B58" w:rsidRDefault="00451B58" w:rsidP="00451B58">
      <w:r>
        <w:t xml:space="preserve">            // user node</w:t>
      </w:r>
    </w:p>
    <w:p w14:paraId="0B4F5346" w14:textId="77777777" w:rsidR="00451B58" w:rsidRDefault="00451B58" w:rsidP="00451B58">
      <w:r>
        <w:t xml:space="preserve">            $response["user"] = </w:t>
      </w:r>
      <w:proofErr w:type="gramStart"/>
      <w:r>
        <w:t>array(</w:t>
      </w:r>
      <w:proofErr w:type="gramEnd"/>
      <w:r>
        <w:t>);</w:t>
      </w:r>
    </w:p>
    <w:p w14:paraId="7D3A5162" w14:textId="77777777" w:rsidR="00451B58" w:rsidRDefault="00451B58" w:rsidP="00451B58">
      <w:r>
        <w:t xml:space="preserve"> </w:t>
      </w:r>
    </w:p>
    <w:p w14:paraId="41511C34" w14:textId="77777777" w:rsidR="00451B58" w:rsidRDefault="00451B58" w:rsidP="00451B58">
      <w:r>
        <w:t xml:space="preserve">            </w:t>
      </w:r>
      <w:proofErr w:type="spellStart"/>
      <w:r>
        <w:t>array_push</w:t>
      </w:r>
      <w:proofErr w:type="spellEnd"/>
      <w:r>
        <w:t>($response["user"], $user);</w:t>
      </w:r>
    </w:p>
    <w:p w14:paraId="5FB3DD9E" w14:textId="77777777" w:rsidR="00451B58" w:rsidRDefault="00451B58" w:rsidP="00451B58">
      <w:r>
        <w:t xml:space="preserve"> </w:t>
      </w:r>
    </w:p>
    <w:p w14:paraId="1249D15D" w14:textId="77777777" w:rsidR="00451B58" w:rsidRDefault="00451B58" w:rsidP="00451B58">
      <w:r>
        <w:t xml:space="preserve">            // echoing JSON response</w:t>
      </w:r>
    </w:p>
    <w:p w14:paraId="34F1A3E5" w14:textId="77777777" w:rsidR="00451B58" w:rsidRDefault="00451B58" w:rsidP="00451B58">
      <w:r>
        <w:t xml:space="preserve">            echo </w:t>
      </w:r>
      <w:proofErr w:type="spellStart"/>
      <w:r>
        <w:t>json_encode</w:t>
      </w:r>
      <w:proofErr w:type="spellEnd"/>
      <w:r>
        <w:t>($response);</w:t>
      </w:r>
    </w:p>
    <w:p w14:paraId="35294A21" w14:textId="77777777" w:rsidR="00451B58" w:rsidRDefault="00451B58" w:rsidP="00451B58">
      <w:r>
        <w:t xml:space="preserve">        } else {</w:t>
      </w:r>
    </w:p>
    <w:p w14:paraId="0C0DA7D6" w14:textId="77777777" w:rsidR="00451B58" w:rsidRDefault="00451B58" w:rsidP="00451B58">
      <w:r>
        <w:t xml:space="preserve">            // no user found</w:t>
      </w:r>
    </w:p>
    <w:p w14:paraId="02EC7A0A" w14:textId="77777777" w:rsidR="00451B58" w:rsidRDefault="00451B58" w:rsidP="00451B58">
      <w:r>
        <w:t xml:space="preserve">            $response["success"] = 0;</w:t>
      </w:r>
    </w:p>
    <w:p w14:paraId="45127513" w14:textId="77777777" w:rsidR="00451B58" w:rsidRDefault="00451B58" w:rsidP="00451B58">
      <w:r>
        <w:t xml:space="preserve">            $response["message"] = "No user found";</w:t>
      </w:r>
    </w:p>
    <w:p w14:paraId="70223085" w14:textId="77777777" w:rsidR="00451B58" w:rsidRDefault="00451B58" w:rsidP="00451B58">
      <w:r>
        <w:t xml:space="preserve"> </w:t>
      </w:r>
    </w:p>
    <w:p w14:paraId="6AAC4E42" w14:textId="77777777" w:rsidR="00451B58" w:rsidRDefault="00451B58" w:rsidP="00451B58">
      <w:r>
        <w:t xml:space="preserve">            // echo no users JSON</w:t>
      </w:r>
    </w:p>
    <w:p w14:paraId="6F432233" w14:textId="77777777" w:rsidR="00451B58" w:rsidRDefault="00451B58" w:rsidP="00451B58">
      <w:r>
        <w:t xml:space="preserve">            echo </w:t>
      </w:r>
      <w:proofErr w:type="spellStart"/>
      <w:r>
        <w:t>json_encode</w:t>
      </w:r>
      <w:proofErr w:type="spellEnd"/>
      <w:r>
        <w:t>($response);</w:t>
      </w:r>
    </w:p>
    <w:p w14:paraId="7D83F1C3" w14:textId="77777777" w:rsidR="00451B58" w:rsidRDefault="00451B58" w:rsidP="00451B58">
      <w:r>
        <w:t xml:space="preserve">        }</w:t>
      </w:r>
    </w:p>
    <w:p w14:paraId="49DED421" w14:textId="77777777" w:rsidR="00451B58" w:rsidRDefault="00451B58" w:rsidP="00451B58">
      <w:r>
        <w:t xml:space="preserve">    } else {</w:t>
      </w:r>
    </w:p>
    <w:p w14:paraId="047CCD6F" w14:textId="77777777" w:rsidR="00451B58" w:rsidRDefault="00451B58" w:rsidP="00451B58">
      <w:r>
        <w:t xml:space="preserve">        // no user found</w:t>
      </w:r>
    </w:p>
    <w:p w14:paraId="42E1CDD3" w14:textId="77777777" w:rsidR="00451B58" w:rsidRDefault="00451B58" w:rsidP="00451B58">
      <w:r>
        <w:lastRenderedPageBreak/>
        <w:t xml:space="preserve">        $response["success"] = 0;</w:t>
      </w:r>
    </w:p>
    <w:p w14:paraId="6BA201D3" w14:textId="77777777" w:rsidR="00451B58" w:rsidRDefault="00451B58" w:rsidP="00451B58">
      <w:r>
        <w:t xml:space="preserve">        $response["message"] = "No user found";</w:t>
      </w:r>
    </w:p>
    <w:p w14:paraId="412CE441" w14:textId="77777777" w:rsidR="00451B58" w:rsidRDefault="00451B58" w:rsidP="00451B58">
      <w:r>
        <w:t xml:space="preserve"> </w:t>
      </w:r>
    </w:p>
    <w:p w14:paraId="723D5AF7" w14:textId="77777777" w:rsidR="00451B58" w:rsidRDefault="00451B58" w:rsidP="00451B58">
      <w:r>
        <w:t xml:space="preserve">        // echo no users JSON</w:t>
      </w:r>
    </w:p>
    <w:p w14:paraId="36D7AF44" w14:textId="77777777" w:rsidR="00451B58" w:rsidRDefault="00451B58" w:rsidP="00451B58">
      <w:r>
        <w:t xml:space="preserve">        echo </w:t>
      </w:r>
      <w:proofErr w:type="spellStart"/>
      <w:r>
        <w:t>json_encode</w:t>
      </w:r>
      <w:proofErr w:type="spellEnd"/>
      <w:r>
        <w:t>($response);</w:t>
      </w:r>
    </w:p>
    <w:p w14:paraId="0B6B8F29" w14:textId="77777777" w:rsidR="00451B58" w:rsidRDefault="00451B58" w:rsidP="00451B58">
      <w:r>
        <w:t xml:space="preserve">    }</w:t>
      </w:r>
    </w:p>
    <w:p w14:paraId="385FC800" w14:textId="77777777" w:rsidR="00451B58" w:rsidRDefault="00451B58" w:rsidP="00451B58">
      <w:r>
        <w:t>} else {</w:t>
      </w:r>
    </w:p>
    <w:p w14:paraId="4D887301" w14:textId="77777777" w:rsidR="00451B58" w:rsidRDefault="00451B58" w:rsidP="00451B58">
      <w:r>
        <w:t xml:space="preserve">    // required field is missing</w:t>
      </w:r>
    </w:p>
    <w:p w14:paraId="06B0C063" w14:textId="77777777" w:rsidR="00451B58" w:rsidRDefault="00451B58" w:rsidP="00451B58">
      <w:r>
        <w:t xml:space="preserve">    $response["success"] = 0;</w:t>
      </w:r>
    </w:p>
    <w:p w14:paraId="45D15355" w14:textId="77777777" w:rsidR="00451B58" w:rsidRDefault="00451B58" w:rsidP="00451B58">
      <w:r>
        <w:t xml:space="preserve">    $response["message"] = "Required field(s) is missing";</w:t>
      </w:r>
    </w:p>
    <w:p w14:paraId="0A76B4A8" w14:textId="77777777" w:rsidR="00451B58" w:rsidRDefault="00451B58" w:rsidP="00451B58">
      <w:r>
        <w:t xml:space="preserve"> </w:t>
      </w:r>
    </w:p>
    <w:p w14:paraId="06FD3D2B" w14:textId="77777777" w:rsidR="00451B58" w:rsidRDefault="00451B58" w:rsidP="00451B58">
      <w:r>
        <w:t xml:space="preserve">    // echoing JSON response</w:t>
      </w:r>
    </w:p>
    <w:p w14:paraId="3C204D93" w14:textId="77777777" w:rsidR="00451B58" w:rsidRDefault="00451B58" w:rsidP="00451B58">
      <w:r>
        <w:t xml:space="preserve">    echo </w:t>
      </w:r>
      <w:proofErr w:type="spellStart"/>
      <w:r>
        <w:t>json_encode</w:t>
      </w:r>
      <w:proofErr w:type="spellEnd"/>
      <w:r>
        <w:t>($response);</w:t>
      </w:r>
    </w:p>
    <w:p w14:paraId="3E4CC7A9" w14:textId="77777777" w:rsidR="00451B58" w:rsidRDefault="00451B58" w:rsidP="00451B58">
      <w:r>
        <w:t>}</w:t>
      </w:r>
    </w:p>
    <w:p w14:paraId="2BFB7C93" w14:textId="335718AC" w:rsidR="00451B58" w:rsidRDefault="00451B58" w:rsidP="00451B58">
      <w:r>
        <w:t>?&gt;</w:t>
      </w:r>
    </w:p>
    <w:p w14:paraId="2F5A3C87" w14:textId="2FE0B481" w:rsidR="00451B58" w:rsidRDefault="00451B58" w:rsidP="00451B58">
      <w:pPr>
        <w:pStyle w:val="Heading3"/>
      </w:pPr>
      <w:bookmarkStart w:id="122" w:name="_Toc38493038"/>
      <w:r>
        <w:t>1</w:t>
      </w:r>
      <w:r w:rsidR="00654E0B">
        <w:t>3</w:t>
      </w:r>
      <w:r>
        <w:t xml:space="preserve">.1.6 </w:t>
      </w:r>
      <w:proofErr w:type="spellStart"/>
      <w:r w:rsidRPr="00451B58">
        <w:t>setuserband.php</w:t>
      </w:r>
      <w:bookmarkEnd w:id="122"/>
      <w:proofErr w:type="spellEnd"/>
    </w:p>
    <w:p w14:paraId="48C6CC19" w14:textId="77777777" w:rsidR="00451B58" w:rsidRDefault="00451B58" w:rsidP="00451B58">
      <w:r>
        <w:t>&lt;?php</w:t>
      </w:r>
    </w:p>
    <w:p w14:paraId="0D90C1D0" w14:textId="77777777" w:rsidR="00451B58" w:rsidRDefault="00451B58" w:rsidP="00451B58">
      <w:r>
        <w:t xml:space="preserve"> </w:t>
      </w:r>
    </w:p>
    <w:p w14:paraId="0567FD2B" w14:textId="77777777" w:rsidR="00451B58" w:rsidRDefault="00451B58" w:rsidP="00451B58">
      <w:r>
        <w:t>/*</w:t>
      </w:r>
    </w:p>
    <w:p w14:paraId="0167FB5E" w14:textId="77777777" w:rsidR="00451B58" w:rsidRDefault="00451B58" w:rsidP="00451B58">
      <w:r>
        <w:t xml:space="preserve"> * Following code will update a product information</w:t>
      </w:r>
    </w:p>
    <w:p w14:paraId="0D230717" w14:textId="77777777" w:rsidR="00451B58" w:rsidRDefault="00451B58" w:rsidP="00451B58">
      <w:r>
        <w:t xml:space="preserve"> * A user is identified by id</w:t>
      </w:r>
    </w:p>
    <w:p w14:paraId="13D3AAD7" w14:textId="77777777" w:rsidR="00451B58" w:rsidRDefault="00451B58" w:rsidP="00451B58">
      <w:r>
        <w:t xml:space="preserve"> */</w:t>
      </w:r>
    </w:p>
    <w:p w14:paraId="3A4DC2E6" w14:textId="77777777" w:rsidR="00451B58" w:rsidRDefault="00451B58" w:rsidP="00451B58">
      <w:r>
        <w:t xml:space="preserve"> </w:t>
      </w:r>
    </w:p>
    <w:p w14:paraId="543ACA02" w14:textId="77777777" w:rsidR="00451B58" w:rsidRDefault="00451B58" w:rsidP="00451B58">
      <w:r>
        <w:t>// array for JSON response</w:t>
      </w:r>
    </w:p>
    <w:p w14:paraId="6E6485CA" w14:textId="77777777" w:rsidR="00451B58" w:rsidRDefault="00451B58" w:rsidP="00451B58">
      <w:r>
        <w:t xml:space="preserve">$response = </w:t>
      </w:r>
      <w:proofErr w:type="gramStart"/>
      <w:r>
        <w:t>array(</w:t>
      </w:r>
      <w:proofErr w:type="gramEnd"/>
      <w:r>
        <w:t>);</w:t>
      </w:r>
    </w:p>
    <w:p w14:paraId="216D9923" w14:textId="77777777" w:rsidR="00451B58" w:rsidRDefault="00451B58" w:rsidP="00451B58">
      <w:r>
        <w:t xml:space="preserve"> </w:t>
      </w:r>
    </w:p>
    <w:p w14:paraId="049885D9" w14:textId="77777777" w:rsidR="00451B58" w:rsidRDefault="00451B58" w:rsidP="00451B58">
      <w:r>
        <w:t>// check for required fields</w:t>
      </w:r>
    </w:p>
    <w:p w14:paraId="6A5376CC" w14:textId="77777777" w:rsidR="00451B58" w:rsidRDefault="00451B58" w:rsidP="00451B58">
      <w:r>
        <w:t>if (</w:t>
      </w:r>
      <w:proofErr w:type="spellStart"/>
      <w:r>
        <w:t>isset</w:t>
      </w:r>
      <w:proofErr w:type="spellEnd"/>
      <w:r>
        <w:t>($_POST['id'])) {</w:t>
      </w:r>
    </w:p>
    <w:p w14:paraId="1F016D51" w14:textId="77777777" w:rsidR="00451B58" w:rsidRDefault="00451B58" w:rsidP="00451B58">
      <w:r>
        <w:t xml:space="preserve"> </w:t>
      </w:r>
    </w:p>
    <w:p w14:paraId="14CB83E9" w14:textId="77777777" w:rsidR="00451B58" w:rsidRDefault="00451B58" w:rsidP="00451B58">
      <w:r>
        <w:lastRenderedPageBreak/>
        <w:t xml:space="preserve">    $id = $_POST['id'];</w:t>
      </w:r>
    </w:p>
    <w:p w14:paraId="5E90400F" w14:textId="77777777" w:rsidR="00451B58" w:rsidRDefault="00451B58" w:rsidP="00451B58">
      <w:r>
        <w:t xml:space="preserve"> </w:t>
      </w:r>
    </w:p>
    <w:p w14:paraId="5EF6650D" w14:textId="77777777" w:rsidR="00451B58" w:rsidRDefault="00451B58" w:rsidP="00451B58">
      <w:r>
        <w:t xml:space="preserve">    // include </w:t>
      </w:r>
      <w:proofErr w:type="spellStart"/>
      <w:r>
        <w:t>db</w:t>
      </w:r>
      <w:proofErr w:type="spellEnd"/>
      <w:r>
        <w:t xml:space="preserve"> connect class</w:t>
      </w:r>
    </w:p>
    <w:p w14:paraId="2D8F8940" w14:textId="77777777" w:rsidR="00451B58" w:rsidRDefault="00451B58" w:rsidP="00451B58">
      <w:r>
        <w:t xml:space="preserve">    </w:t>
      </w:r>
      <w:proofErr w:type="spellStart"/>
      <w:r>
        <w:t>require_once</w:t>
      </w:r>
      <w:proofErr w:type="spellEnd"/>
      <w:r>
        <w:t xml:space="preserve"> __DIR_</w:t>
      </w:r>
      <w:proofErr w:type="gramStart"/>
      <w:r>
        <w:t>_ .</w:t>
      </w:r>
      <w:proofErr w:type="gramEnd"/>
      <w:r>
        <w:t xml:space="preserve"> '/</w:t>
      </w:r>
      <w:proofErr w:type="spellStart"/>
      <w:r>
        <w:t>db_connect.php</w:t>
      </w:r>
      <w:proofErr w:type="spellEnd"/>
      <w:r>
        <w:t>';</w:t>
      </w:r>
    </w:p>
    <w:p w14:paraId="76913ACE" w14:textId="77777777" w:rsidR="00451B58" w:rsidRDefault="00451B58" w:rsidP="00451B58">
      <w:r>
        <w:t xml:space="preserve"> </w:t>
      </w:r>
    </w:p>
    <w:p w14:paraId="3C89F9E1" w14:textId="77777777" w:rsidR="00451B58" w:rsidRDefault="00451B58" w:rsidP="00451B58">
      <w:r>
        <w:t xml:space="preserve">    // connecting to </w:t>
      </w:r>
      <w:proofErr w:type="spellStart"/>
      <w:r>
        <w:t>db</w:t>
      </w:r>
      <w:proofErr w:type="spellEnd"/>
    </w:p>
    <w:p w14:paraId="14440F1F" w14:textId="77777777" w:rsidR="00451B58" w:rsidRDefault="00451B58" w:rsidP="00451B58">
      <w:r>
        <w:t xml:space="preserve">    $</w:t>
      </w:r>
      <w:proofErr w:type="spellStart"/>
      <w:r>
        <w:t>db</w:t>
      </w:r>
      <w:proofErr w:type="spellEnd"/>
      <w:r>
        <w:t xml:space="preserve"> = new DB_</w:t>
      </w:r>
      <w:proofErr w:type="gramStart"/>
      <w:r>
        <w:t>CONNECT(</w:t>
      </w:r>
      <w:proofErr w:type="gramEnd"/>
      <w:r>
        <w:t>);</w:t>
      </w:r>
    </w:p>
    <w:p w14:paraId="1204DEB3" w14:textId="77777777" w:rsidR="00451B58" w:rsidRDefault="00451B58" w:rsidP="00451B58">
      <w:r>
        <w:t xml:space="preserve"> </w:t>
      </w:r>
    </w:p>
    <w:p w14:paraId="5FE0229C" w14:textId="77777777" w:rsidR="00451B58" w:rsidRDefault="00451B58" w:rsidP="00451B58">
      <w:r>
        <w:t xml:space="preserve">    // </w:t>
      </w:r>
      <w:proofErr w:type="spellStart"/>
      <w:r>
        <w:t>mysql</w:t>
      </w:r>
      <w:proofErr w:type="spellEnd"/>
      <w:r>
        <w:t xml:space="preserve"> update row with matched id</w:t>
      </w:r>
    </w:p>
    <w:p w14:paraId="349CB39B" w14:textId="77777777" w:rsidR="00451B58" w:rsidRDefault="00451B58" w:rsidP="00451B58">
      <w:r>
        <w:t xml:space="preserve">    $result = </w:t>
      </w:r>
      <w:proofErr w:type="spellStart"/>
      <w:r>
        <w:t>mysql_</w:t>
      </w:r>
      <w:proofErr w:type="gramStart"/>
      <w:r>
        <w:t>query</w:t>
      </w:r>
      <w:proofErr w:type="spellEnd"/>
      <w:r>
        <w:t>(</w:t>
      </w:r>
      <w:proofErr w:type="gramEnd"/>
      <w:r>
        <w:t xml:space="preserve">"UPDATE products SET </w:t>
      </w:r>
      <w:proofErr w:type="spellStart"/>
      <w:r>
        <w:t>bandstatus</w:t>
      </w:r>
      <w:proofErr w:type="spellEnd"/>
      <w:r>
        <w:t xml:space="preserve"> = '1' WHERE id = $id");</w:t>
      </w:r>
    </w:p>
    <w:p w14:paraId="7AA32197" w14:textId="77777777" w:rsidR="00451B58" w:rsidRDefault="00451B58" w:rsidP="00451B58">
      <w:r>
        <w:t xml:space="preserve"> </w:t>
      </w:r>
    </w:p>
    <w:p w14:paraId="5F4C875A" w14:textId="77777777" w:rsidR="00451B58" w:rsidRDefault="00451B58" w:rsidP="00451B58">
      <w:r>
        <w:t xml:space="preserve">    // check if set</w:t>
      </w:r>
    </w:p>
    <w:p w14:paraId="15F17E4F" w14:textId="77777777" w:rsidR="00451B58" w:rsidRDefault="00451B58" w:rsidP="00451B58">
      <w:r>
        <w:t xml:space="preserve">    if ($result) {</w:t>
      </w:r>
    </w:p>
    <w:p w14:paraId="6C8764C7" w14:textId="77777777" w:rsidR="00451B58" w:rsidRDefault="00451B58" w:rsidP="00451B58">
      <w:r>
        <w:t xml:space="preserve">        // successfully updated</w:t>
      </w:r>
    </w:p>
    <w:p w14:paraId="21321C75" w14:textId="77777777" w:rsidR="00451B58" w:rsidRDefault="00451B58" w:rsidP="00451B58">
      <w:r>
        <w:t xml:space="preserve">        $response["success"] = 1;</w:t>
      </w:r>
    </w:p>
    <w:p w14:paraId="1A7A7937" w14:textId="77777777" w:rsidR="00451B58" w:rsidRDefault="00451B58" w:rsidP="00451B58">
      <w:r>
        <w:t xml:space="preserve">        $response["message"] = "band set";</w:t>
      </w:r>
    </w:p>
    <w:p w14:paraId="6788FC1C" w14:textId="77777777" w:rsidR="00451B58" w:rsidRDefault="00451B58" w:rsidP="00451B58">
      <w:r>
        <w:t xml:space="preserve"> </w:t>
      </w:r>
    </w:p>
    <w:p w14:paraId="0D3CA2CE" w14:textId="77777777" w:rsidR="00451B58" w:rsidRDefault="00451B58" w:rsidP="00451B58">
      <w:r>
        <w:t xml:space="preserve">        // echoing JSON response</w:t>
      </w:r>
    </w:p>
    <w:p w14:paraId="6A3E6A23" w14:textId="77777777" w:rsidR="00451B58" w:rsidRDefault="00451B58" w:rsidP="00451B58">
      <w:r>
        <w:t xml:space="preserve">        echo </w:t>
      </w:r>
      <w:proofErr w:type="spellStart"/>
      <w:r>
        <w:t>json_encode</w:t>
      </w:r>
      <w:proofErr w:type="spellEnd"/>
      <w:r>
        <w:t>($response);</w:t>
      </w:r>
    </w:p>
    <w:p w14:paraId="777AAE7B" w14:textId="77777777" w:rsidR="00451B58" w:rsidRDefault="00451B58" w:rsidP="00451B58">
      <w:r>
        <w:t xml:space="preserve">    } else {</w:t>
      </w:r>
    </w:p>
    <w:p w14:paraId="3884A8DC" w14:textId="77777777" w:rsidR="00451B58" w:rsidRDefault="00451B58" w:rsidP="00451B58">
      <w:r>
        <w:t xml:space="preserve"> </w:t>
      </w:r>
    </w:p>
    <w:p w14:paraId="544EC348" w14:textId="77777777" w:rsidR="00451B58" w:rsidRDefault="00451B58" w:rsidP="00451B58">
      <w:r>
        <w:t xml:space="preserve">    }</w:t>
      </w:r>
    </w:p>
    <w:p w14:paraId="6CA6864F" w14:textId="77777777" w:rsidR="00451B58" w:rsidRDefault="00451B58" w:rsidP="00451B58">
      <w:r>
        <w:t>} else {</w:t>
      </w:r>
    </w:p>
    <w:p w14:paraId="4B7B66C8" w14:textId="77777777" w:rsidR="00451B58" w:rsidRDefault="00451B58" w:rsidP="00451B58">
      <w:r>
        <w:t xml:space="preserve">    // required field is missing</w:t>
      </w:r>
    </w:p>
    <w:p w14:paraId="5822D7A7" w14:textId="77777777" w:rsidR="00451B58" w:rsidRDefault="00451B58" w:rsidP="00451B58">
      <w:r>
        <w:t xml:space="preserve">    $response["success"] = 0;</w:t>
      </w:r>
    </w:p>
    <w:p w14:paraId="4BB80912" w14:textId="77777777" w:rsidR="00451B58" w:rsidRDefault="00451B58" w:rsidP="00451B58">
      <w:r>
        <w:t xml:space="preserve">    $response["message"] = "Required field(s) is missing";</w:t>
      </w:r>
    </w:p>
    <w:p w14:paraId="6E40C47D" w14:textId="77777777" w:rsidR="00451B58" w:rsidRDefault="00451B58" w:rsidP="00451B58">
      <w:r>
        <w:t xml:space="preserve"> </w:t>
      </w:r>
    </w:p>
    <w:p w14:paraId="45BEDE27" w14:textId="77777777" w:rsidR="00451B58" w:rsidRDefault="00451B58" w:rsidP="00451B58">
      <w:r>
        <w:t xml:space="preserve">    // echoing JSON response</w:t>
      </w:r>
    </w:p>
    <w:p w14:paraId="465D69FD" w14:textId="77777777" w:rsidR="00451B58" w:rsidRDefault="00451B58" w:rsidP="00451B58">
      <w:r>
        <w:t xml:space="preserve">    echo </w:t>
      </w:r>
      <w:proofErr w:type="spellStart"/>
      <w:r>
        <w:t>json_encode</w:t>
      </w:r>
      <w:proofErr w:type="spellEnd"/>
      <w:r>
        <w:t>($response);</w:t>
      </w:r>
    </w:p>
    <w:p w14:paraId="08B7F75D" w14:textId="77777777" w:rsidR="00451B58" w:rsidRDefault="00451B58" w:rsidP="00451B58">
      <w:r>
        <w:lastRenderedPageBreak/>
        <w:t>}</w:t>
      </w:r>
    </w:p>
    <w:p w14:paraId="3C16976D" w14:textId="5BF2B44D" w:rsidR="00451B58" w:rsidRDefault="00451B58" w:rsidP="00451B58">
      <w:r>
        <w:t>?&gt;</w:t>
      </w:r>
    </w:p>
    <w:p w14:paraId="08FBDEE5" w14:textId="00634A17" w:rsidR="00451B58" w:rsidRDefault="00451B58" w:rsidP="00451B58">
      <w:pPr>
        <w:pStyle w:val="Heading3"/>
      </w:pPr>
      <w:bookmarkStart w:id="123" w:name="_Toc38493039"/>
      <w:r>
        <w:t>1</w:t>
      </w:r>
      <w:r w:rsidR="00654E0B">
        <w:t>3</w:t>
      </w:r>
      <w:r>
        <w:t xml:space="preserve">.1.7 </w:t>
      </w:r>
      <w:proofErr w:type="spellStart"/>
      <w:r w:rsidRPr="00451B58">
        <w:t>test.php</w:t>
      </w:r>
      <w:bookmarkEnd w:id="123"/>
      <w:proofErr w:type="spellEnd"/>
    </w:p>
    <w:p w14:paraId="07D9C532" w14:textId="77777777" w:rsidR="00451B58" w:rsidRDefault="00451B58" w:rsidP="00451B58">
      <w:r>
        <w:t>&lt;?php</w:t>
      </w:r>
    </w:p>
    <w:p w14:paraId="486EB9F3" w14:textId="7D8E24FF" w:rsidR="00451B58" w:rsidRDefault="00451B58" w:rsidP="00451B58">
      <w:r>
        <w:t xml:space="preserve">    echo "Welcome, I am connecting </w:t>
      </w:r>
      <w:r w:rsidR="00662878">
        <w:t>Android</w:t>
      </w:r>
      <w:r>
        <w:t xml:space="preserve"> to PHP, MySQL test v002";</w:t>
      </w:r>
    </w:p>
    <w:p w14:paraId="4F992FC0" w14:textId="6EF27852" w:rsidR="00451B58" w:rsidRDefault="00451B58" w:rsidP="00451B58">
      <w:r>
        <w:t>?&gt;</w:t>
      </w:r>
    </w:p>
    <w:p w14:paraId="66FED148" w14:textId="274D45FC" w:rsidR="00451B58" w:rsidRDefault="00451B58" w:rsidP="00451B58">
      <w:pPr>
        <w:pStyle w:val="Heading3"/>
      </w:pPr>
      <w:bookmarkStart w:id="124" w:name="_Toc38493040"/>
      <w:r>
        <w:t>1</w:t>
      </w:r>
      <w:r w:rsidR="00654E0B">
        <w:t>3</w:t>
      </w:r>
      <w:r>
        <w:t xml:space="preserve">.1.8 </w:t>
      </w:r>
      <w:proofErr w:type="spellStart"/>
      <w:r w:rsidRPr="00451B58">
        <w:t>unsetuserband.php</w:t>
      </w:r>
      <w:bookmarkEnd w:id="124"/>
      <w:proofErr w:type="spellEnd"/>
    </w:p>
    <w:p w14:paraId="41C0D0A1" w14:textId="77777777" w:rsidR="00451B58" w:rsidRDefault="00451B58" w:rsidP="00451B58">
      <w:r>
        <w:t>&lt;?php</w:t>
      </w:r>
    </w:p>
    <w:p w14:paraId="1D107C9E" w14:textId="77777777" w:rsidR="00451B58" w:rsidRDefault="00451B58" w:rsidP="00451B58">
      <w:r>
        <w:t xml:space="preserve"> </w:t>
      </w:r>
    </w:p>
    <w:p w14:paraId="1C8981DB" w14:textId="77777777" w:rsidR="00451B58" w:rsidRDefault="00451B58" w:rsidP="00451B58">
      <w:r>
        <w:t>/*</w:t>
      </w:r>
    </w:p>
    <w:p w14:paraId="62477AD5" w14:textId="77777777" w:rsidR="00451B58" w:rsidRDefault="00451B58" w:rsidP="00451B58">
      <w:r>
        <w:t xml:space="preserve"> * Following code will update a product information</w:t>
      </w:r>
    </w:p>
    <w:p w14:paraId="6B403A22" w14:textId="77777777" w:rsidR="00451B58" w:rsidRDefault="00451B58" w:rsidP="00451B58">
      <w:r>
        <w:t xml:space="preserve"> * A user is identified by id</w:t>
      </w:r>
    </w:p>
    <w:p w14:paraId="1A0314C1" w14:textId="77777777" w:rsidR="00451B58" w:rsidRDefault="00451B58" w:rsidP="00451B58">
      <w:r>
        <w:t xml:space="preserve"> */</w:t>
      </w:r>
    </w:p>
    <w:p w14:paraId="033FE0E5" w14:textId="77777777" w:rsidR="00451B58" w:rsidRDefault="00451B58" w:rsidP="00451B58">
      <w:r>
        <w:t xml:space="preserve"> </w:t>
      </w:r>
    </w:p>
    <w:p w14:paraId="44A36E2F" w14:textId="77777777" w:rsidR="00451B58" w:rsidRDefault="00451B58" w:rsidP="00451B58">
      <w:r>
        <w:t>// array for JSON response</w:t>
      </w:r>
    </w:p>
    <w:p w14:paraId="4CC6D55F" w14:textId="77777777" w:rsidR="00451B58" w:rsidRDefault="00451B58" w:rsidP="00451B58">
      <w:r>
        <w:t xml:space="preserve">$response = </w:t>
      </w:r>
      <w:proofErr w:type="gramStart"/>
      <w:r>
        <w:t>array(</w:t>
      </w:r>
      <w:proofErr w:type="gramEnd"/>
      <w:r>
        <w:t>);</w:t>
      </w:r>
    </w:p>
    <w:p w14:paraId="02F47542" w14:textId="77777777" w:rsidR="00451B58" w:rsidRDefault="00451B58" w:rsidP="00451B58">
      <w:r>
        <w:t xml:space="preserve"> </w:t>
      </w:r>
    </w:p>
    <w:p w14:paraId="77430CFC" w14:textId="77777777" w:rsidR="00451B58" w:rsidRDefault="00451B58" w:rsidP="00451B58">
      <w:r>
        <w:t>// check for required fields</w:t>
      </w:r>
    </w:p>
    <w:p w14:paraId="62561F9A" w14:textId="77777777" w:rsidR="00451B58" w:rsidRDefault="00451B58" w:rsidP="00451B58">
      <w:r>
        <w:t>if (</w:t>
      </w:r>
      <w:proofErr w:type="spellStart"/>
      <w:r>
        <w:t>isset</w:t>
      </w:r>
      <w:proofErr w:type="spellEnd"/>
      <w:r>
        <w:t>($_POST['id'])) {</w:t>
      </w:r>
    </w:p>
    <w:p w14:paraId="1D0731B0" w14:textId="77777777" w:rsidR="00451B58" w:rsidRDefault="00451B58" w:rsidP="00451B58">
      <w:r>
        <w:t xml:space="preserve"> </w:t>
      </w:r>
    </w:p>
    <w:p w14:paraId="3809DF24" w14:textId="77777777" w:rsidR="00451B58" w:rsidRDefault="00451B58" w:rsidP="00451B58">
      <w:r>
        <w:t xml:space="preserve">    $id = $_POST['id'];</w:t>
      </w:r>
    </w:p>
    <w:p w14:paraId="6DC23660" w14:textId="77777777" w:rsidR="00451B58" w:rsidRDefault="00451B58" w:rsidP="00451B58">
      <w:r>
        <w:t xml:space="preserve"> </w:t>
      </w:r>
    </w:p>
    <w:p w14:paraId="4EACF9F5" w14:textId="77777777" w:rsidR="00451B58" w:rsidRDefault="00451B58" w:rsidP="00451B58">
      <w:r>
        <w:t xml:space="preserve">    // include </w:t>
      </w:r>
      <w:proofErr w:type="spellStart"/>
      <w:r>
        <w:t>db</w:t>
      </w:r>
      <w:proofErr w:type="spellEnd"/>
      <w:r>
        <w:t xml:space="preserve"> connect class</w:t>
      </w:r>
    </w:p>
    <w:p w14:paraId="5CFE1A39" w14:textId="77777777" w:rsidR="00451B58" w:rsidRDefault="00451B58" w:rsidP="00451B58">
      <w:r>
        <w:t xml:space="preserve">    </w:t>
      </w:r>
      <w:proofErr w:type="spellStart"/>
      <w:r>
        <w:t>require_once</w:t>
      </w:r>
      <w:proofErr w:type="spellEnd"/>
      <w:r>
        <w:t xml:space="preserve"> __DIR_</w:t>
      </w:r>
      <w:proofErr w:type="gramStart"/>
      <w:r>
        <w:t>_ .</w:t>
      </w:r>
      <w:proofErr w:type="gramEnd"/>
      <w:r>
        <w:t xml:space="preserve"> '/</w:t>
      </w:r>
      <w:proofErr w:type="spellStart"/>
      <w:r>
        <w:t>db_connect.php</w:t>
      </w:r>
      <w:proofErr w:type="spellEnd"/>
      <w:r>
        <w:t>';</w:t>
      </w:r>
    </w:p>
    <w:p w14:paraId="1B40DDF7" w14:textId="77777777" w:rsidR="00451B58" w:rsidRDefault="00451B58" w:rsidP="00451B58">
      <w:r>
        <w:t xml:space="preserve"> </w:t>
      </w:r>
    </w:p>
    <w:p w14:paraId="22901DBB" w14:textId="77777777" w:rsidR="00451B58" w:rsidRDefault="00451B58" w:rsidP="00451B58">
      <w:r>
        <w:t xml:space="preserve">    // connecting to </w:t>
      </w:r>
      <w:proofErr w:type="spellStart"/>
      <w:r>
        <w:t>db</w:t>
      </w:r>
      <w:proofErr w:type="spellEnd"/>
    </w:p>
    <w:p w14:paraId="0DD14FFA" w14:textId="77777777" w:rsidR="00451B58" w:rsidRDefault="00451B58" w:rsidP="00451B58">
      <w:r>
        <w:t xml:space="preserve">    $</w:t>
      </w:r>
      <w:proofErr w:type="spellStart"/>
      <w:r>
        <w:t>db</w:t>
      </w:r>
      <w:proofErr w:type="spellEnd"/>
      <w:r>
        <w:t xml:space="preserve"> = new DB_</w:t>
      </w:r>
      <w:proofErr w:type="gramStart"/>
      <w:r>
        <w:t>CONNECT(</w:t>
      </w:r>
      <w:proofErr w:type="gramEnd"/>
      <w:r>
        <w:t>);</w:t>
      </w:r>
    </w:p>
    <w:p w14:paraId="31F5D069" w14:textId="77777777" w:rsidR="00451B58" w:rsidRDefault="00451B58" w:rsidP="00451B58">
      <w:r>
        <w:t xml:space="preserve"> </w:t>
      </w:r>
    </w:p>
    <w:p w14:paraId="3E491487" w14:textId="77777777" w:rsidR="00451B58" w:rsidRDefault="00451B58" w:rsidP="00451B58">
      <w:r>
        <w:t xml:space="preserve">    // </w:t>
      </w:r>
      <w:proofErr w:type="spellStart"/>
      <w:r>
        <w:t>mysql</w:t>
      </w:r>
      <w:proofErr w:type="spellEnd"/>
      <w:r>
        <w:t xml:space="preserve"> update row with matched id</w:t>
      </w:r>
    </w:p>
    <w:p w14:paraId="14A5445B" w14:textId="77777777" w:rsidR="00451B58" w:rsidRDefault="00451B58" w:rsidP="00451B58">
      <w:r>
        <w:lastRenderedPageBreak/>
        <w:t xml:space="preserve">    $result = </w:t>
      </w:r>
      <w:proofErr w:type="spellStart"/>
      <w:r>
        <w:t>mysql_</w:t>
      </w:r>
      <w:proofErr w:type="gramStart"/>
      <w:r>
        <w:t>query</w:t>
      </w:r>
      <w:proofErr w:type="spellEnd"/>
      <w:r>
        <w:t>(</w:t>
      </w:r>
      <w:proofErr w:type="gramEnd"/>
      <w:r>
        <w:t xml:space="preserve">"UPDATE products SET </w:t>
      </w:r>
      <w:proofErr w:type="spellStart"/>
      <w:r>
        <w:t>bandstatus</w:t>
      </w:r>
      <w:proofErr w:type="spellEnd"/>
      <w:r>
        <w:t xml:space="preserve"> = '0' WHERE id = $id");</w:t>
      </w:r>
    </w:p>
    <w:p w14:paraId="233C0B36" w14:textId="77777777" w:rsidR="00451B58" w:rsidRDefault="00451B58" w:rsidP="00451B58">
      <w:r>
        <w:t xml:space="preserve"> </w:t>
      </w:r>
    </w:p>
    <w:p w14:paraId="5186DA47" w14:textId="77777777" w:rsidR="00451B58" w:rsidRDefault="00451B58" w:rsidP="00451B58">
      <w:r>
        <w:t xml:space="preserve">    // check if set</w:t>
      </w:r>
    </w:p>
    <w:p w14:paraId="3D70B075" w14:textId="77777777" w:rsidR="00451B58" w:rsidRDefault="00451B58" w:rsidP="00451B58">
      <w:r>
        <w:t xml:space="preserve">    if ($result) {</w:t>
      </w:r>
    </w:p>
    <w:p w14:paraId="272E4A1A" w14:textId="77777777" w:rsidR="00451B58" w:rsidRDefault="00451B58" w:rsidP="00451B58">
      <w:r>
        <w:t xml:space="preserve">        // successfully updated</w:t>
      </w:r>
    </w:p>
    <w:p w14:paraId="35DD99DE" w14:textId="77777777" w:rsidR="00451B58" w:rsidRDefault="00451B58" w:rsidP="00451B58">
      <w:r>
        <w:t xml:space="preserve">        $response["success"] = 1;</w:t>
      </w:r>
    </w:p>
    <w:p w14:paraId="1164ABFF" w14:textId="77777777" w:rsidR="00451B58" w:rsidRDefault="00451B58" w:rsidP="00451B58">
      <w:r>
        <w:t xml:space="preserve">        $response["message"] = "band set";</w:t>
      </w:r>
    </w:p>
    <w:p w14:paraId="5E272103" w14:textId="77777777" w:rsidR="00451B58" w:rsidRDefault="00451B58" w:rsidP="00451B58">
      <w:r>
        <w:t xml:space="preserve"> </w:t>
      </w:r>
    </w:p>
    <w:p w14:paraId="1E2A65F4" w14:textId="77777777" w:rsidR="00451B58" w:rsidRDefault="00451B58" w:rsidP="00451B58">
      <w:r>
        <w:t xml:space="preserve">        // echoing JSON response</w:t>
      </w:r>
    </w:p>
    <w:p w14:paraId="5B9610C3" w14:textId="77777777" w:rsidR="00451B58" w:rsidRDefault="00451B58" w:rsidP="00451B58">
      <w:r>
        <w:t xml:space="preserve">        echo </w:t>
      </w:r>
      <w:proofErr w:type="spellStart"/>
      <w:r>
        <w:t>json_encode</w:t>
      </w:r>
      <w:proofErr w:type="spellEnd"/>
      <w:r>
        <w:t>($response);</w:t>
      </w:r>
    </w:p>
    <w:p w14:paraId="270E01DA" w14:textId="77777777" w:rsidR="00451B58" w:rsidRDefault="00451B58" w:rsidP="00451B58">
      <w:r>
        <w:t xml:space="preserve">    } else {</w:t>
      </w:r>
    </w:p>
    <w:p w14:paraId="5F69C915" w14:textId="77777777" w:rsidR="00451B58" w:rsidRDefault="00451B58" w:rsidP="00451B58">
      <w:r>
        <w:t xml:space="preserve"> </w:t>
      </w:r>
    </w:p>
    <w:p w14:paraId="78541001" w14:textId="77777777" w:rsidR="00451B58" w:rsidRDefault="00451B58" w:rsidP="00451B58">
      <w:r>
        <w:t xml:space="preserve">    }</w:t>
      </w:r>
    </w:p>
    <w:p w14:paraId="4BF6ED59" w14:textId="77777777" w:rsidR="00451B58" w:rsidRDefault="00451B58" w:rsidP="00451B58">
      <w:r>
        <w:t>} else {</w:t>
      </w:r>
    </w:p>
    <w:p w14:paraId="5AFC5A41" w14:textId="77777777" w:rsidR="00451B58" w:rsidRDefault="00451B58" w:rsidP="00451B58">
      <w:r>
        <w:t xml:space="preserve">    // required field is missing</w:t>
      </w:r>
    </w:p>
    <w:p w14:paraId="1E1F512C" w14:textId="77777777" w:rsidR="00451B58" w:rsidRDefault="00451B58" w:rsidP="00451B58">
      <w:r>
        <w:t xml:space="preserve">    $response["success"] = 0;</w:t>
      </w:r>
    </w:p>
    <w:p w14:paraId="3279CB7E" w14:textId="77777777" w:rsidR="00451B58" w:rsidRDefault="00451B58" w:rsidP="00451B58">
      <w:r>
        <w:t xml:space="preserve">    $response["message"] = "Required field(s) is missing";</w:t>
      </w:r>
    </w:p>
    <w:p w14:paraId="058077B2" w14:textId="77777777" w:rsidR="00451B58" w:rsidRDefault="00451B58" w:rsidP="00451B58">
      <w:r>
        <w:t xml:space="preserve"> </w:t>
      </w:r>
    </w:p>
    <w:p w14:paraId="2C7C8FC1" w14:textId="77777777" w:rsidR="00451B58" w:rsidRDefault="00451B58" w:rsidP="00451B58">
      <w:r>
        <w:t xml:space="preserve">    // echoing JSON response</w:t>
      </w:r>
    </w:p>
    <w:p w14:paraId="41A39968" w14:textId="77777777" w:rsidR="00451B58" w:rsidRDefault="00451B58" w:rsidP="00451B58">
      <w:r>
        <w:t xml:space="preserve">    echo </w:t>
      </w:r>
      <w:proofErr w:type="spellStart"/>
      <w:r>
        <w:t>json_encode</w:t>
      </w:r>
      <w:proofErr w:type="spellEnd"/>
      <w:r>
        <w:t>($response);</w:t>
      </w:r>
    </w:p>
    <w:p w14:paraId="3C4110C2" w14:textId="77777777" w:rsidR="00451B58" w:rsidRDefault="00451B58" w:rsidP="00451B58">
      <w:r>
        <w:t>}</w:t>
      </w:r>
    </w:p>
    <w:p w14:paraId="3EEE778A" w14:textId="47B08B89" w:rsidR="00451B58" w:rsidRDefault="00451B58" w:rsidP="00451B58">
      <w:r>
        <w:t>?&gt;</w:t>
      </w:r>
    </w:p>
    <w:p w14:paraId="5AE5E04F" w14:textId="605DB52C" w:rsidR="00FA05FA" w:rsidRDefault="00C83552" w:rsidP="00FA05FA">
      <w:pPr>
        <w:pStyle w:val="Heading2"/>
      </w:pPr>
      <w:bookmarkStart w:id="125" w:name="_Toc38493041"/>
      <w:r>
        <w:t>1</w:t>
      </w:r>
      <w:r w:rsidR="00654E0B">
        <w:t>3</w:t>
      </w:r>
      <w:r>
        <w:t xml:space="preserve">.2 </w:t>
      </w:r>
      <w:r w:rsidR="00FA05FA">
        <w:t>Acceptance tests</w:t>
      </w:r>
      <w:bookmarkEnd w:id="125"/>
      <w:r w:rsidR="00FA05FA">
        <w:t xml:space="preserve"> </w:t>
      </w:r>
    </w:p>
    <w:tbl>
      <w:tblPr>
        <w:tblStyle w:val="TableGrid"/>
        <w:tblW w:w="0" w:type="auto"/>
        <w:tblLook w:val="04A0" w:firstRow="1" w:lastRow="0" w:firstColumn="1" w:lastColumn="0" w:noHBand="0" w:noVBand="1"/>
      </w:tblPr>
      <w:tblGrid>
        <w:gridCol w:w="1803"/>
        <w:gridCol w:w="1803"/>
        <w:gridCol w:w="1803"/>
        <w:gridCol w:w="1803"/>
        <w:gridCol w:w="1804"/>
      </w:tblGrid>
      <w:tr w:rsidR="00FA05FA" w14:paraId="548CF6F8" w14:textId="77777777" w:rsidTr="00FA05FA">
        <w:tc>
          <w:tcPr>
            <w:tcW w:w="1803" w:type="dxa"/>
          </w:tcPr>
          <w:p w14:paraId="0E80D79E" w14:textId="77777777" w:rsidR="00FA05FA" w:rsidRDefault="00FA05FA" w:rsidP="00FA05FA">
            <w:r>
              <w:t xml:space="preserve">Test identifier </w:t>
            </w:r>
          </w:p>
        </w:tc>
        <w:tc>
          <w:tcPr>
            <w:tcW w:w="1803" w:type="dxa"/>
          </w:tcPr>
          <w:p w14:paraId="7FDC86BC" w14:textId="77777777" w:rsidR="00FA05FA" w:rsidRDefault="00FA05FA" w:rsidP="00FA05FA">
            <w:r>
              <w:t xml:space="preserve">Scenario </w:t>
            </w:r>
          </w:p>
        </w:tc>
        <w:tc>
          <w:tcPr>
            <w:tcW w:w="1803" w:type="dxa"/>
          </w:tcPr>
          <w:p w14:paraId="4A29DF4B" w14:textId="77777777" w:rsidR="00FA05FA" w:rsidRDefault="00FA05FA" w:rsidP="00FA05FA">
            <w:r>
              <w:t xml:space="preserve">Test steps </w:t>
            </w:r>
          </w:p>
        </w:tc>
        <w:tc>
          <w:tcPr>
            <w:tcW w:w="1803" w:type="dxa"/>
          </w:tcPr>
          <w:p w14:paraId="436829F8" w14:textId="77777777" w:rsidR="00FA05FA" w:rsidRDefault="00FA05FA" w:rsidP="00FA05FA">
            <w:r>
              <w:t xml:space="preserve">Expected result </w:t>
            </w:r>
          </w:p>
        </w:tc>
        <w:tc>
          <w:tcPr>
            <w:tcW w:w="1804" w:type="dxa"/>
          </w:tcPr>
          <w:p w14:paraId="0E1EF440" w14:textId="77777777" w:rsidR="00FA05FA" w:rsidRDefault="00FA05FA" w:rsidP="00FA05FA">
            <w:r>
              <w:t xml:space="preserve">Pass/Fail </w:t>
            </w:r>
          </w:p>
        </w:tc>
      </w:tr>
    </w:tbl>
    <w:p w14:paraId="65C2CEE2"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03FAE55E" w14:textId="77777777" w:rsidTr="00FA05FA">
        <w:tc>
          <w:tcPr>
            <w:tcW w:w="1803" w:type="dxa"/>
          </w:tcPr>
          <w:p w14:paraId="7D87AB89" w14:textId="77777777" w:rsidR="00FA05FA" w:rsidRDefault="00FA05FA" w:rsidP="00FA05FA">
            <w:r>
              <w:t>1.1.1</w:t>
            </w:r>
          </w:p>
        </w:tc>
        <w:tc>
          <w:tcPr>
            <w:tcW w:w="1803" w:type="dxa"/>
          </w:tcPr>
          <w:p w14:paraId="58CC9523" w14:textId="764ABF40" w:rsidR="00FA05FA" w:rsidRDefault="00FA05FA" w:rsidP="00FA05FA">
            <w:r w:rsidRPr="001C5751">
              <w:t xml:space="preserve">App boots in </w:t>
            </w:r>
            <w:r w:rsidR="00662878">
              <w:t>Android</w:t>
            </w:r>
            <w:r w:rsidRPr="001C5751">
              <w:t xml:space="preserve">  </w:t>
            </w:r>
          </w:p>
        </w:tc>
        <w:tc>
          <w:tcPr>
            <w:tcW w:w="1803" w:type="dxa"/>
          </w:tcPr>
          <w:p w14:paraId="3B824EFC" w14:textId="77777777" w:rsidR="00FA05FA" w:rsidRDefault="00FA05FA" w:rsidP="00FA05FA">
            <w:r>
              <w:t xml:space="preserve">Pressing app icon starts application </w:t>
            </w:r>
          </w:p>
        </w:tc>
        <w:tc>
          <w:tcPr>
            <w:tcW w:w="1803" w:type="dxa"/>
          </w:tcPr>
          <w:p w14:paraId="111CE946" w14:textId="77777777" w:rsidR="00FA05FA" w:rsidRDefault="00FA05FA" w:rsidP="00FA05FA">
            <w:r>
              <w:t xml:space="preserve">Applications opens </w:t>
            </w:r>
          </w:p>
        </w:tc>
        <w:tc>
          <w:tcPr>
            <w:tcW w:w="1804" w:type="dxa"/>
          </w:tcPr>
          <w:p w14:paraId="1D2DE019" w14:textId="77777777" w:rsidR="00FA05FA" w:rsidRDefault="00FA05FA" w:rsidP="00FA05FA">
            <w:r>
              <w:t>Pass</w:t>
            </w:r>
          </w:p>
        </w:tc>
      </w:tr>
    </w:tbl>
    <w:p w14:paraId="25F244B6"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783E279C" w14:textId="77777777" w:rsidTr="00FA05FA">
        <w:tc>
          <w:tcPr>
            <w:tcW w:w="1803" w:type="dxa"/>
          </w:tcPr>
          <w:p w14:paraId="5A42B349" w14:textId="77777777" w:rsidR="00FA05FA" w:rsidRDefault="00FA05FA" w:rsidP="00FA05FA">
            <w:r>
              <w:t>1.1.2</w:t>
            </w:r>
          </w:p>
        </w:tc>
        <w:tc>
          <w:tcPr>
            <w:tcW w:w="1803" w:type="dxa"/>
          </w:tcPr>
          <w:p w14:paraId="4BE4E810" w14:textId="77777777" w:rsidR="00FA05FA" w:rsidRDefault="00FA05FA" w:rsidP="00FA05FA">
            <w:r w:rsidRPr="001C5751">
              <w:t xml:space="preserve">App has network functionality </w:t>
            </w:r>
          </w:p>
        </w:tc>
        <w:tc>
          <w:tcPr>
            <w:tcW w:w="1803" w:type="dxa"/>
          </w:tcPr>
          <w:p w14:paraId="27A780E9" w14:textId="77777777" w:rsidR="00FA05FA" w:rsidRDefault="00FA05FA" w:rsidP="00FA05FA">
            <w:r>
              <w:t xml:space="preserve">Add/remove user or set band </w:t>
            </w:r>
          </w:p>
        </w:tc>
        <w:tc>
          <w:tcPr>
            <w:tcW w:w="1803" w:type="dxa"/>
          </w:tcPr>
          <w:p w14:paraId="60092EFA" w14:textId="77777777" w:rsidR="00FA05FA" w:rsidRDefault="00FA05FA" w:rsidP="00FA05FA">
            <w:r>
              <w:t xml:space="preserve">App can interact with remote database </w:t>
            </w:r>
          </w:p>
        </w:tc>
        <w:tc>
          <w:tcPr>
            <w:tcW w:w="1804" w:type="dxa"/>
          </w:tcPr>
          <w:p w14:paraId="5B5C1FD5" w14:textId="77777777" w:rsidR="00FA05FA" w:rsidRDefault="00FA05FA" w:rsidP="00FA05FA">
            <w:r>
              <w:t>Pass</w:t>
            </w:r>
          </w:p>
        </w:tc>
      </w:tr>
    </w:tbl>
    <w:p w14:paraId="038287D5"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5428C72E" w14:textId="77777777" w:rsidTr="00FA05FA">
        <w:tc>
          <w:tcPr>
            <w:tcW w:w="1803" w:type="dxa"/>
          </w:tcPr>
          <w:p w14:paraId="41A1A91B" w14:textId="77777777" w:rsidR="00FA05FA" w:rsidRDefault="00FA05FA" w:rsidP="00FA05FA">
            <w:r>
              <w:t>1.1.3</w:t>
            </w:r>
          </w:p>
        </w:tc>
        <w:tc>
          <w:tcPr>
            <w:tcW w:w="1803" w:type="dxa"/>
          </w:tcPr>
          <w:p w14:paraId="71E14985" w14:textId="77777777" w:rsidR="00FA05FA" w:rsidRDefault="00FA05FA" w:rsidP="00FA05FA">
            <w:r w:rsidRPr="001C5751">
              <w:t xml:space="preserve">App has Bluetooth functionality </w:t>
            </w:r>
          </w:p>
        </w:tc>
        <w:tc>
          <w:tcPr>
            <w:tcW w:w="1803" w:type="dxa"/>
          </w:tcPr>
          <w:p w14:paraId="6ACE75EA" w14:textId="77777777" w:rsidR="00FA05FA" w:rsidRDefault="00FA05FA" w:rsidP="00FA05FA">
            <w:r>
              <w:t xml:space="preserve">Send notification to wristband </w:t>
            </w:r>
          </w:p>
        </w:tc>
        <w:tc>
          <w:tcPr>
            <w:tcW w:w="1803" w:type="dxa"/>
          </w:tcPr>
          <w:p w14:paraId="0D8E82EE" w14:textId="77777777" w:rsidR="00FA05FA" w:rsidRDefault="00FA05FA" w:rsidP="00FA05FA">
            <w:r>
              <w:t xml:space="preserve">App can trigger remote events on wristband </w:t>
            </w:r>
          </w:p>
        </w:tc>
        <w:tc>
          <w:tcPr>
            <w:tcW w:w="1804" w:type="dxa"/>
          </w:tcPr>
          <w:p w14:paraId="2F418DBF" w14:textId="77777777" w:rsidR="00FA05FA" w:rsidRDefault="00FA05FA" w:rsidP="00FA05FA">
            <w:r>
              <w:t>Fail</w:t>
            </w:r>
          </w:p>
          <w:p w14:paraId="00E7B574" w14:textId="77777777" w:rsidR="00FA05FA" w:rsidRDefault="00FA05FA" w:rsidP="00FA05FA"/>
        </w:tc>
      </w:tr>
    </w:tbl>
    <w:p w14:paraId="3B6E17B7"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570560E4" w14:textId="77777777" w:rsidTr="00FA05FA">
        <w:tc>
          <w:tcPr>
            <w:tcW w:w="1803" w:type="dxa"/>
          </w:tcPr>
          <w:p w14:paraId="09908AEB" w14:textId="77777777" w:rsidR="00FA05FA" w:rsidRDefault="00FA05FA" w:rsidP="00FA05FA">
            <w:r>
              <w:t>1.1.4</w:t>
            </w:r>
          </w:p>
        </w:tc>
        <w:tc>
          <w:tcPr>
            <w:tcW w:w="1803" w:type="dxa"/>
          </w:tcPr>
          <w:p w14:paraId="092E1F22" w14:textId="77777777" w:rsidR="00FA05FA" w:rsidRDefault="00FA05FA" w:rsidP="00FA05FA">
            <w:r w:rsidRPr="001C5751">
              <w:t xml:space="preserve">App retries dropped network attempts </w:t>
            </w:r>
          </w:p>
        </w:tc>
        <w:tc>
          <w:tcPr>
            <w:tcW w:w="1803" w:type="dxa"/>
          </w:tcPr>
          <w:p w14:paraId="496D12F3" w14:textId="77777777" w:rsidR="00FA05FA" w:rsidRDefault="00FA05FA" w:rsidP="00FA05FA">
            <w:r>
              <w:t xml:space="preserve">Attempt database interaction while it is unavailable </w:t>
            </w:r>
          </w:p>
        </w:tc>
        <w:tc>
          <w:tcPr>
            <w:tcW w:w="1803" w:type="dxa"/>
          </w:tcPr>
          <w:p w14:paraId="787CC592" w14:textId="77777777" w:rsidR="00FA05FA" w:rsidRDefault="00FA05FA" w:rsidP="00FA05FA">
            <w:r>
              <w:t xml:space="preserve">App retries connection or notifies if not working </w:t>
            </w:r>
          </w:p>
        </w:tc>
        <w:tc>
          <w:tcPr>
            <w:tcW w:w="1804" w:type="dxa"/>
          </w:tcPr>
          <w:p w14:paraId="65B47550" w14:textId="77777777" w:rsidR="00FA05FA" w:rsidRDefault="00FA05FA" w:rsidP="00FA05FA">
            <w:r>
              <w:t xml:space="preserve">Pass </w:t>
            </w:r>
          </w:p>
        </w:tc>
      </w:tr>
    </w:tbl>
    <w:p w14:paraId="0462FB13" w14:textId="4984E466" w:rsidR="00FA05FA" w:rsidRDefault="00FA05FA" w:rsidP="00FA05FA"/>
    <w:p w14:paraId="0A3AF2B4" w14:textId="127D881C" w:rsidR="00FA05FA" w:rsidRDefault="00FA05FA" w:rsidP="00FA05FA"/>
    <w:p w14:paraId="1C446AB8"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1C031FDF" w14:textId="77777777" w:rsidTr="00FA05FA">
        <w:tc>
          <w:tcPr>
            <w:tcW w:w="1803" w:type="dxa"/>
          </w:tcPr>
          <w:p w14:paraId="07BEE5FF" w14:textId="77777777" w:rsidR="00FA05FA" w:rsidRDefault="00FA05FA" w:rsidP="00FA05FA">
            <w:r>
              <w:t xml:space="preserve">Test identifier </w:t>
            </w:r>
          </w:p>
        </w:tc>
        <w:tc>
          <w:tcPr>
            <w:tcW w:w="1803" w:type="dxa"/>
          </w:tcPr>
          <w:p w14:paraId="418A1040" w14:textId="77777777" w:rsidR="00FA05FA" w:rsidRDefault="00FA05FA" w:rsidP="00FA05FA">
            <w:r>
              <w:t xml:space="preserve">Scenario </w:t>
            </w:r>
          </w:p>
        </w:tc>
        <w:tc>
          <w:tcPr>
            <w:tcW w:w="1803" w:type="dxa"/>
          </w:tcPr>
          <w:p w14:paraId="689E2BF5" w14:textId="77777777" w:rsidR="00FA05FA" w:rsidRDefault="00FA05FA" w:rsidP="00FA05FA">
            <w:r>
              <w:t xml:space="preserve">Test steps </w:t>
            </w:r>
          </w:p>
        </w:tc>
        <w:tc>
          <w:tcPr>
            <w:tcW w:w="1803" w:type="dxa"/>
          </w:tcPr>
          <w:p w14:paraId="17094580" w14:textId="77777777" w:rsidR="00FA05FA" w:rsidRDefault="00FA05FA" w:rsidP="00FA05FA">
            <w:r>
              <w:t xml:space="preserve">Expected result </w:t>
            </w:r>
          </w:p>
        </w:tc>
        <w:tc>
          <w:tcPr>
            <w:tcW w:w="1804" w:type="dxa"/>
          </w:tcPr>
          <w:p w14:paraId="59BBFDC4" w14:textId="77777777" w:rsidR="00FA05FA" w:rsidRDefault="00FA05FA" w:rsidP="00FA05FA">
            <w:r>
              <w:t xml:space="preserve">Pass/Fail </w:t>
            </w:r>
          </w:p>
        </w:tc>
      </w:tr>
    </w:tbl>
    <w:p w14:paraId="74DB4DCB"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4559BB21" w14:textId="77777777" w:rsidTr="00FA05FA">
        <w:tc>
          <w:tcPr>
            <w:tcW w:w="1803" w:type="dxa"/>
          </w:tcPr>
          <w:p w14:paraId="6446BF1F" w14:textId="77777777" w:rsidR="00FA05FA" w:rsidRDefault="00FA05FA" w:rsidP="00FA05FA">
            <w:r>
              <w:t>1.1.5</w:t>
            </w:r>
          </w:p>
        </w:tc>
        <w:tc>
          <w:tcPr>
            <w:tcW w:w="1803" w:type="dxa"/>
          </w:tcPr>
          <w:p w14:paraId="091F0373" w14:textId="77777777" w:rsidR="00FA05FA" w:rsidRDefault="00FA05FA" w:rsidP="00FA05FA">
            <w:r w:rsidRPr="001C5751">
              <w:t xml:space="preserve">App retries unsuccessful Bluetooth communication </w:t>
            </w:r>
          </w:p>
        </w:tc>
        <w:tc>
          <w:tcPr>
            <w:tcW w:w="1803" w:type="dxa"/>
          </w:tcPr>
          <w:p w14:paraId="05D3F792" w14:textId="77777777" w:rsidR="00FA05FA" w:rsidRDefault="00FA05FA" w:rsidP="00FA05FA">
            <w:r>
              <w:t xml:space="preserve">Attempt wristband communication while it is unavailable </w:t>
            </w:r>
          </w:p>
        </w:tc>
        <w:tc>
          <w:tcPr>
            <w:tcW w:w="1803" w:type="dxa"/>
          </w:tcPr>
          <w:p w14:paraId="2FCD56A2" w14:textId="77777777" w:rsidR="00FA05FA" w:rsidRDefault="00FA05FA" w:rsidP="00FA05FA">
            <w:r>
              <w:t xml:space="preserve">App retries connection or notifies if not working </w:t>
            </w:r>
          </w:p>
        </w:tc>
        <w:tc>
          <w:tcPr>
            <w:tcW w:w="1804" w:type="dxa"/>
          </w:tcPr>
          <w:p w14:paraId="73816056" w14:textId="77777777" w:rsidR="00FA05FA" w:rsidRDefault="00FA05FA" w:rsidP="00FA05FA">
            <w:r>
              <w:t xml:space="preserve">Fail </w:t>
            </w:r>
          </w:p>
        </w:tc>
      </w:tr>
    </w:tbl>
    <w:p w14:paraId="1E6CAC72"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2CD1694B" w14:textId="77777777" w:rsidTr="00FA05FA">
        <w:tc>
          <w:tcPr>
            <w:tcW w:w="1803" w:type="dxa"/>
          </w:tcPr>
          <w:p w14:paraId="4A204185" w14:textId="77777777" w:rsidR="00FA05FA" w:rsidRDefault="00FA05FA" w:rsidP="00FA05FA">
            <w:r>
              <w:t>1.1.6</w:t>
            </w:r>
          </w:p>
        </w:tc>
        <w:tc>
          <w:tcPr>
            <w:tcW w:w="1803" w:type="dxa"/>
          </w:tcPr>
          <w:p w14:paraId="527E5652" w14:textId="77777777" w:rsidR="00FA05FA" w:rsidRDefault="00FA05FA" w:rsidP="00FA05FA">
            <w:r w:rsidRPr="001C5751">
              <w:t xml:space="preserve">App should set notification in database </w:t>
            </w:r>
          </w:p>
        </w:tc>
        <w:tc>
          <w:tcPr>
            <w:tcW w:w="1803" w:type="dxa"/>
          </w:tcPr>
          <w:p w14:paraId="53C25ACF" w14:textId="77777777" w:rsidR="00FA05FA" w:rsidRDefault="00FA05FA" w:rsidP="00FA05FA">
            <w:r>
              <w:t xml:space="preserve">Set or unset a known users wristband status </w:t>
            </w:r>
          </w:p>
        </w:tc>
        <w:tc>
          <w:tcPr>
            <w:tcW w:w="1803" w:type="dxa"/>
          </w:tcPr>
          <w:p w14:paraId="62229AED" w14:textId="77777777" w:rsidR="00FA05FA" w:rsidRDefault="00FA05FA" w:rsidP="00FA05FA">
            <w:r>
              <w:t xml:space="preserve">Band status changes in database  </w:t>
            </w:r>
          </w:p>
        </w:tc>
        <w:tc>
          <w:tcPr>
            <w:tcW w:w="1804" w:type="dxa"/>
          </w:tcPr>
          <w:p w14:paraId="649E6D3B" w14:textId="77777777" w:rsidR="00FA05FA" w:rsidRDefault="00FA05FA" w:rsidP="00FA05FA">
            <w:r>
              <w:t xml:space="preserve">Pass </w:t>
            </w:r>
          </w:p>
        </w:tc>
      </w:tr>
    </w:tbl>
    <w:p w14:paraId="78C13B8F"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2F4D6DA8" w14:textId="77777777" w:rsidTr="00FA05FA">
        <w:tc>
          <w:tcPr>
            <w:tcW w:w="1803" w:type="dxa"/>
          </w:tcPr>
          <w:p w14:paraId="2816CA92" w14:textId="77777777" w:rsidR="00FA05FA" w:rsidRDefault="00FA05FA" w:rsidP="00FA05FA">
            <w:r>
              <w:t>1.1.7</w:t>
            </w:r>
          </w:p>
        </w:tc>
        <w:tc>
          <w:tcPr>
            <w:tcW w:w="1803" w:type="dxa"/>
          </w:tcPr>
          <w:p w14:paraId="0D6612FE" w14:textId="77777777" w:rsidR="00FA05FA" w:rsidRDefault="00FA05FA" w:rsidP="00FA05FA">
            <w:r w:rsidRPr="001C5751">
              <w:t xml:space="preserve">App should receive notification from database </w:t>
            </w:r>
          </w:p>
        </w:tc>
        <w:tc>
          <w:tcPr>
            <w:tcW w:w="1803" w:type="dxa"/>
          </w:tcPr>
          <w:p w14:paraId="1FF3467C" w14:textId="77777777" w:rsidR="00FA05FA" w:rsidRDefault="00FA05FA" w:rsidP="00FA05FA">
            <w:r>
              <w:t xml:space="preserve">Set notification in database and wait for app reaction </w:t>
            </w:r>
          </w:p>
        </w:tc>
        <w:tc>
          <w:tcPr>
            <w:tcW w:w="1803" w:type="dxa"/>
          </w:tcPr>
          <w:p w14:paraId="52E3BCF7" w14:textId="77777777" w:rsidR="00FA05FA" w:rsidRDefault="00FA05FA" w:rsidP="00FA05FA">
            <w:r>
              <w:t xml:space="preserve">App reacts to database change </w:t>
            </w:r>
          </w:p>
        </w:tc>
        <w:tc>
          <w:tcPr>
            <w:tcW w:w="1804" w:type="dxa"/>
          </w:tcPr>
          <w:p w14:paraId="05D5393C" w14:textId="77777777" w:rsidR="00FA05FA" w:rsidRDefault="00FA05FA" w:rsidP="00FA05FA">
            <w:r>
              <w:t xml:space="preserve">Fail </w:t>
            </w:r>
          </w:p>
          <w:p w14:paraId="60015CAE" w14:textId="77777777" w:rsidR="00FA05FA" w:rsidRDefault="00FA05FA" w:rsidP="00FA05FA"/>
        </w:tc>
      </w:tr>
    </w:tbl>
    <w:p w14:paraId="487495D4"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25229814" w14:textId="77777777" w:rsidTr="00FA05FA">
        <w:tc>
          <w:tcPr>
            <w:tcW w:w="1803" w:type="dxa"/>
          </w:tcPr>
          <w:p w14:paraId="3BA4D104" w14:textId="77777777" w:rsidR="00FA05FA" w:rsidRDefault="00FA05FA" w:rsidP="00FA05FA">
            <w:r>
              <w:t>1.1.8</w:t>
            </w:r>
          </w:p>
        </w:tc>
        <w:tc>
          <w:tcPr>
            <w:tcW w:w="1803" w:type="dxa"/>
          </w:tcPr>
          <w:p w14:paraId="3CF3489E" w14:textId="77777777" w:rsidR="00FA05FA" w:rsidRDefault="00FA05FA" w:rsidP="00FA05FA">
            <w:r w:rsidRPr="001C5751">
              <w:t xml:space="preserve">App should create new user </w:t>
            </w:r>
          </w:p>
        </w:tc>
        <w:tc>
          <w:tcPr>
            <w:tcW w:w="1803" w:type="dxa"/>
          </w:tcPr>
          <w:p w14:paraId="5C3597C9" w14:textId="77777777" w:rsidR="00FA05FA" w:rsidRDefault="00FA05FA" w:rsidP="00FA05FA">
            <w:r>
              <w:t xml:space="preserve">Create user from inside app </w:t>
            </w:r>
          </w:p>
        </w:tc>
        <w:tc>
          <w:tcPr>
            <w:tcW w:w="1803" w:type="dxa"/>
          </w:tcPr>
          <w:p w14:paraId="0F0CD150" w14:textId="77777777" w:rsidR="00FA05FA" w:rsidRDefault="00FA05FA" w:rsidP="00FA05FA">
            <w:r>
              <w:t xml:space="preserve">Created user appears in database </w:t>
            </w:r>
          </w:p>
        </w:tc>
        <w:tc>
          <w:tcPr>
            <w:tcW w:w="1804" w:type="dxa"/>
          </w:tcPr>
          <w:p w14:paraId="79C6B4FD" w14:textId="77777777" w:rsidR="00FA05FA" w:rsidRDefault="00FA05FA" w:rsidP="00FA05FA">
            <w:r>
              <w:t xml:space="preserve">Pass </w:t>
            </w:r>
          </w:p>
          <w:p w14:paraId="571A4053" w14:textId="77777777" w:rsidR="00FA05FA" w:rsidRDefault="00FA05FA" w:rsidP="00FA05FA"/>
        </w:tc>
      </w:tr>
    </w:tbl>
    <w:p w14:paraId="3B310EA2"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0CB89F29" w14:textId="77777777" w:rsidTr="00FA05FA">
        <w:tc>
          <w:tcPr>
            <w:tcW w:w="1803" w:type="dxa"/>
          </w:tcPr>
          <w:p w14:paraId="640B2EBF" w14:textId="77777777" w:rsidR="00FA05FA" w:rsidRDefault="00FA05FA" w:rsidP="00FA05FA">
            <w:r>
              <w:t>1.1.9</w:t>
            </w:r>
          </w:p>
        </w:tc>
        <w:tc>
          <w:tcPr>
            <w:tcW w:w="1803" w:type="dxa"/>
          </w:tcPr>
          <w:p w14:paraId="1C0D43AF" w14:textId="77777777" w:rsidR="00FA05FA" w:rsidRDefault="00FA05FA" w:rsidP="00FA05FA">
            <w:r w:rsidRPr="001C5751">
              <w:t xml:space="preserve">App should have function to silence device </w:t>
            </w:r>
          </w:p>
        </w:tc>
        <w:tc>
          <w:tcPr>
            <w:tcW w:w="1803" w:type="dxa"/>
          </w:tcPr>
          <w:p w14:paraId="43EA5270" w14:textId="77777777" w:rsidR="00FA05FA" w:rsidRDefault="00FA05FA" w:rsidP="00FA05FA">
            <w:r>
              <w:t>Use app to prevent band notification</w:t>
            </w:r>
          </w:p>
        </w:tc>
        <w:tc>
          <w:tcPr>
            <w:tcW w:w="1803" w:type="dxa"/>
          </w:tcPr>
          <w:p w14:paraId="0F695F91" w14:textId="77777777" w:rsidR="00FA05FA" w:rsidRDefault="00FA05FA" w:rsidP="00FA05FA">
            <w:r>
              <w:t xml:space="preserve">Band does not notify regardless of status </w:t>
            </w:r>
          </w:p>
        </w:tc>
        <w:tc>
          <w:tcPr>
            <w:tcW w:w="1804" w:type="dxa"/>
          </w:tcPr>
          <w:p w14:paraId="5883FF16" w14:textId="77777777" w:rsidR="00FA05FA" w:rsidRDefault="00FA05FA" w:rsidP="00FA05FA">
            <w:r>
              <w:t>Fail</w:t>
            </w:r>
          </w:p>
          <w:p w14:paraId="5ADDDEC9" w14:textId="77777777" w:rsidR="00FA05FA" w:rsidRDefault="00FA05FA" w:rsidP="00FA05FA"/>
        </w:tc>
      </w:tr>
    </w:tbl>
    <w:p w14:paraId="741FE3F9"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5A5CF7C1" w14:textId="77777777" w:rsidTr="00FA05FA">
        <w:tc>
          <w:tcPr>
            <w:tcW w:w="1803" w:type="dxa"/>
          </w:tcPr>
          <w:p w14:paraId="0679B801" w14:textId="77777777" w:rsidR="00FA05FA" w:rsidRDefault="00FA05FA" w:rsidP="00FA05FA">
            <w:r>
              <w:t>2.1.1</w:t>
            </w:r>
          </w:p>
        </w:tc>
        <w:tc>
          <w:tcPr>
            <w:tcW w:w="1803" w:type="dxa"/>
          </w:tcPr>
          <w:p w14:paraId="0694AB40" w14:textId="77777777" w:rsidR="00FA05FA" w:rsidRDefault="00FA05FA" w:rsidP="00FA05FA">
            <w:r w:rsidRPr="001C5751">
              <w:t xml:space="preserve">App should communicate </w:t>
            </w:r>
            <w:r w:rsidRPr="001C5751">
              <w:lastRenderedPageBreak/>
              <w:t xml:space="preserve">over wide area network </w:t>
            </w:r>
          </w:p>
        </w:tc>
        <w:tc>
          <w:tcPr>
            <w:tcW w:w="1803" w:type="dxa"/>
          </w:tcPr>
          <w:p w14:paraId="107A6229" w14:textId="77777777" w:rsidR="00FA05FA" w:rsidRDefault="00FA05FA" w:rsidP="00FA05FA">
            <w:r>
              <w:lastRenderedPageBreak/>
              <w:t xml:space="preserve">Use function that interacts with database </w:t>
            </w:r>
          </w:p>
        </w:tc>
        <w:tc>
          <w:tcPr>
            <w:tcW w:w="1803" w:type="dxa"/>
          </w:tcPr>
          <w:p w14:paraId="4214834E" w14:textId="77777777" w:rsidR="00FA05FA" w:rsidRDefault="00FA05FA" w:rsidP="00FA05FA">
            <w:r>
              <w:t xml:space="preserve">Changes to database </w:t>
            </w:r>
          </w:p>
        </w:tc>
        <w:tc>
          <w:tcPr>
            <w:tcW w:w="1804" w:type="dxa"/>
          </w:tcPr>
          <w:p w14:paraId="27FE1AF5" w14:textId="77777777" w:rsidR="00FA05FA" w:rsidRDefault="00FA05FA" w:rsidP="00FA05FA">
            <w:r>
              <w:t xml:space="preserve">Pass </w:t>
            </w:r>
          </w:p>
        </w:tc>
      </w:tr>
    </w:tbl>
    <w:p w14:paraId="3B997D48"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16621882" w14:textId="77777777" w:rsidTr="00FA05FA">
        <w:tc>
          <w:tcPr>
            <w:tcW w:w="1803" w:type="dxa"/>
          </w:tcPr>
          <w:p w14:paraId="0A6808A7" w14:textId="77777777" w:rsidR="00FA05FA" w:rsidRDefault="00FA05FA" w:rsidP="00FA05FA">
            <w:r>
              <w:t>2.1.2</w:t>
            </w:r>
          </w:p>
        </w:tc>
        <w:tc>
          <w:tcPr>
            <w:tcW w:w="1803" w:type="dxa"/>
          </w:tcPr>
          <w:p w14:paraId="5420ABCF" w14:textId="77777777" w:rsidR="00FA05FA" w:rsidRDefault="00FA05FA" w:rsidP="00FA05FA">
            <w:r w:rsidRPr="001C5751">
              <w:t xml:space="preserve">App should communicate over a personal area network </w:t>
            </w:r>
          </w:p>
        </w:tc>
        <w:tc>
          <w:tcPr>
            <w:tcW w:w="1803" w:type="dxa"/>
          </w:tcPr>
          <w:p w14:paraId="046C066F" w14:textId="77777777" w:rsidR="00FA05FA" w:rsidRDefault="00FA05FA" w:rsidP="00FA05FA">
            <w:r>
              <w:t xml:space="preserve">Use function that interacts with wristband </w:t>
            </w:r>
          </w:p>
        </w:tc>
        <w:tc>
          <w:tcPr>
            <w:tcW w:w="1803" w:type="dxa"/>
          </w:tcPr>
          <w:p w14:paraId="3F3F88D2" w14:textId="77777777" w:rsidR="00FA05FA" w:rsidRDefault="00FA05FA" w:rsidP="00FA05FA">
            <w:r>
              <w:t xml:space="preserve">Wristband reacts </w:t>
            </w:r>
          </w:p>
        </w:tc>
        <w:tc>
          <w:tcPr>
            <w:tcW w:w="1804" w:type="dxa"/>
          </w:tcPr>
          <w:p w14:paraId="0370B87C" w14:textId="77777777" w:rsidR="00FA05FA" w:rsidRDefault="00FA05FA" w:rsidP="00FA05FA">
            <w:r>
              <w:t xml:space="preserve">Fail </w:t>
            </w:r>
          </w:p>
        </w:tc>
      </w:tr>
    </w:tbl>
    <w:p w14:paraId="4C52F430"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5178F948" w14:textId="77777777" w:rsidTr="00FA05FA">
        <w:tc>
          <w:tcPr>
            <w:tcW w:w="1803" w:type="dxa"/>
          </w:tcPr>
          <w:p w14:paraId="256EC1C9" w14:textId="77777777" w:rsidR="00FA05FA" w:rsidRDefault="00FA05FA" w:rsidP="00FA05FA">
            <w:r>
              <w:t>2.2.3</w:t>
            </w:r>
          </w:p>
        </w:tc>
        <w:tc>
          <w:tcPr>
            <w:tcW w:w="1803" w:type="dxa"/>
          </w:tcPr>
          <w:p w14:paraId="250D0886" w14:textId="77777777" w:rsidR="00FA05FA" w:rsidRDefault="00FA05FA" w:rsidP="00FA05FA">
            <w:r w:rsidRPr="001C5751">
              <w:t>App should perform notification in a timely manner (&gt;10s)</w:t>
            </w:r>
          </w:p>
        </w:tc>
        <w:tc>
          <w:tcPr>
            <w:tcW w:w="1803" w:type="dxa"/>
          </w:tcPr>
          <w:p w14:paraId="000CC19E" w14:textId="77777777" w:rsidR="00FA05FA" w:rsidRDefault="00FA05FA" w:rsidP="00FA05FA">
            <w:r>
              <w:t xml:space="preserve">Time how long it takes to receive notification </w:t>
            </w:r>
          </w:p>
        </w:tc>
        <w:tc>
          <w:tcPr>
            <w:tcW w:w="1803" w:type="dxa"/>
          </w:tcPr>
          <w:p w14:paraId="046C8213" w14:textId="77777777" w:rsidR="00FA05FA" w:rsidRDefault="00FA05FA" w:rsidP="00FA05FA">
            <w:r>
              <w:t>Sub 10 second</w:t>
            </w:r>
          </w:p>
        </w:tc>
        <w:tc>
          <w:tcPr>
            <w:tcW w:w="1804" w:type="dxa"/>
          </w:tcPr>
          <w:p w14:paraId="51C6C4CE" w14:textId="77777777" w:rsidR="00FA05FA" w:rsidRDefault="00FA05FA" w:rsidP="00FA05FA">
            <w:r>
              <w:t xml:space="preserve">Fail </w:t>
            </w:r>
          </w:p>
        </w:tc>
      </w:tr>
    </w:tbl>
    <w:p w14:paraId="5426F8E7" w14:textId="77777777" w:rsidR="0041503C" w:rsidRDefault="0041503C" w:rsidP="0041503C"/>
    <w:tbl>
      <w:tblPr>
        <w:tblStyle w:val="TableGrid"/>
        <w:tblW w:w="0" w:type="auto"/>
        <w:tblLook w:val="04A0" w:firstRow="1" w:lastRow="0" w:firstColumn="1" w:lastColumn="0" w:noHBand="0" w:noVBand="1"/>
      </w:tblPr>
      <w:tblGrid>
        <w:gridCol w:w="1803"/>
        <w:gridCol w:w="1803"/>
        <w:gridCol w:w="1803"/>
        <w:gridCol w:w="1803"/>
        <w:gridCol w:w="1804"/>
      </w:tblGrid>
      <w:tr w:rsidR="0041503C" w14:paraId="212DB9F2" w14:textId="77777777" w:rsidTr="00545163">
        <w:tc>
          <w:tcPr>
            <w:tcW w:w="1803" w:type="dxa"/>
          </w:tcPr>
          <w:p w14:paraId="762786D6" w14:textId="77777777" w:rsidR="0041503C" w:rsidRDefault="0041503C" w:rsidP="00545163">
            <w:r>
              <w:t xml:space="preserve">Test identifier </w:t>
            </w:r>
          </w:p>
        </w:tc>
        <w:tc>
          <w:tcPr>
            <w:tcW w:w="1803" w:type="dxa"/>
          </w:tcPr>
          <w:p w14:paraId="656CC689" w14:textId="77777777" w:rsidR="0041503C" w:rsidRDefault="0041503C" w:rsidP="00545163">
            <w:r>
              <w:t xml:space="preserve">Scenario </w:t>
            </w:r>
          </w:p>
        </w:tc>
        <w:tc>
          <w:tcPr>
            <w:tcW w:w="1803" w:type="dxa"/>
          </w:tcPr>
          <w:p w14:paraId="19096D48" w14:textId="77777777" w:rsidR="0041503C" w:rsidRDefault="0041503C" w:rsidP="00545163">
            <w:r>
              <w:t xml:space="preserve">Test steps </w:t>
            </w:r>
          </w:p>
        </w:tc>
        <w:tc>
          <w:tcPr>
            <w:tcW w:w="1803" w:type="dxa"/>
          </w:tcPr>
          <w:p w14:paraId="19B23222" w14:textId="77777777" w:rsidR="0041503C" w:rsidRDefault="0041503C" w:rsidP="00545163">
            <w:r>
              <w:t xml:space="preserve">Expected result </w:t>
            </w:r>
          </w:p>
        </w:tc>
        <w:tc>
          <w:tcPr>
            <w:tcW w:w="1804" w:type="dxa"/>
          </w:tcPr>
          <w:p w14:paraId="643A070F" w14:textId="77777777" w:rsidR="0041503C" w:rsidRDefault="0041503C" w:rsidP="00545163">
            <w:r>
              <w:t xml:space="preserve">Pass/Fail </w:t>
            </w:r>
          </w:p>
        </w:tc>
      </w:tr>
    </w:tbl>
    <w:p w14:paraId="29001CBE"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7BAD30DE" w14:textId="77777777" w:rsidTr="00FA05FA">
        <w:tc>
          <w:tcPr>
            <w:tcW w:w="1803" w:type="dxa"/>
          </w:tcPr>
          <w:p w14:paraId="045B79D9" w14:textId="77777777" w:rsidR="00FA05FA" w:rsidRDefault="00FA05FA" w:rsidP="00FA05FA">
            <w:r>
              <w:t>2.2.4</w:t>
            </w:r>
          </w:p>
        </w:tc>
        <w:tc>
          <w:tcPr>
            <w:tcW w:w="1803" w:type="dxa"/>
          </w:tcPr>
          <w:p w14:paraId="445E1E9F" w14:textId="77777777" w:rsidR="00FA05FA" w:rsidRDefault="00FA05FA" w:rsidP="00FA05FA">
            <w:r w:rsidRPr="001C5751">
              <w:t xml:space="preserve">App development should be low cost </w:t>
            </w:r>
          </w:p>
        </w:tc>
        <w:tc>
          <w:tcPr>
            <w:tcW w:w="1803" w:type="dxa"/>
          </w:tcPr>
          <w:p w14:paraId="69C99AB7" w14:textId="77777777" w:rsidR="00FA05FA" w:rsidRDefault="00FA05FA" w:rsidP="00FA05FA">
            <w:r>
              <w:t xml:space="preserve">Check development costs </w:t>
            </w:r>
          </w:p>
        </w:tc>
        <w:tc>
          <w:tcPr>
            <w:tcW w:w="1803" w:type="dxa"/>
          </w:tcPr>
          <w:p w14:paraId="76416054" w14:textId="77777777" w:rsidR="00FA05FA" w:rsidRDefault="00FA05FA" w:rsidP="00FA05FA">
            <w:r>
              <w:t xml:space="preserve">Sub £100 </w:t>
            </w:r>
          </w:p>
        </w:tc>
        <w:tc>
          <w:tcPr>
            <w:tcW w:w="1804" w:type="dxa"/>
          </w:tcPr>
          <w:p w14:paraId="45196E67" w14:textId="77777777" w:rsidR="00FA05FA" w:rsidRDefault="00FA05FA" w:rsidP="00FA05FA">
            <w:r>
              <w:t xml:space="preserve">Pass </w:t>
            </w:r>
          </w:p>
        </w:tc>
      </w:tr>
    </w:tbl>
    <w:p w14:paraId="3E38B17B"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6DB69065" w14:textId="77777777" w:rsidTr="00FA05FA">
        <w:tc>
          <w:tcPr>
            <w:tcW w:w="1803" w:type="dxa"/>
          </w:tcPr>
          <w:p w14:paraId="1FFD86D7" w14:textId="77777777" w:rsidR="00FA05FA" w:rsidRDefault="00FA05FA" w:rsidP="00FA05FA">
            <w:r>
              <w:t>2.1.5</w:t>
            </w:r>
          </w:p>
        </w:tc>
        <w:tc>
          <w:tcPr>
            <w:tcW w:w="1803" w:type="dxa"/>
          </w:tcPr>
          <w:p w14:paraId="5C2AA0B3" w14:textId="77777777" w:rsidR="00FA05FA" w:rsidRDefault="00FA05FA" w:rsidP="00FA05FA">
            <w:r w:rsidRPr="001C5751">
              <w:t xml:space="preserve">App should perform its own housekeeping </w:t>
            </w:r>
          </w:p>
        </w:tc>
        <w:tc>
          <w:tcPr>
            <w:tcW w:w="1803" w:type="dxa"/>
          </w:tcPr>
          <w:p w14:paraId="6A63CE83" w14:textId="77777777" w:rsidR="00FA05FA" w:rsidRDefault="00FA05FA" w:rsidP="00FA05FA">
            <w:r>
              <w:t xml:space="preserve">Check application does not create and store junk data </w:t>
            </w:r>
          </w:p>
        </w:tc>
        <w:tc>
          <w:tcPr>
            <w:tcW w:w="1803" w:type="dxa"/>
          </w:tcPr>
          <w:p w14:paraId="11F66F7A" w14:textId="77777777" w:rsidR="00FA05FA" w:rsidRDefault="00FA05FA" w:rsidP="00FA05FA">
            <w:r>
              <w:t xml:space="preserve">Zero </w:t>
            </w:r>
          </w:p>
        </w:tc>
        <w:tc>
          <w:tcPr>
            <w:tcW w:w="1804" w:type="dxa"/>
          </w:tcPr>
          <w:p w14:paraId="361F66C6" w14:textId="77777777" w:rsidR="00FA05FA" w:rsidRDefault="00FA05FA" w:rsidP="00FA05FA">
            <w:r>
              <w:t xml:space="preserve">Pass </w:t>
            </w:r>
          </w:p>
        </w:tc>
      </w:tr>
    </w:tbl>
    <w:p w14:paraId="0FCE6410" w14:textId="77777777" w:rsidR="00FA05FA" w:rsidRDefault="00FA05FA" w:rsidP="00FA05FA"/>
    <w:tbl>
      <w:tblPr>
        <w:tblStyle w:val="TableGrid"/>
        <w:tblW w:w="0" w:type="auto"/>
        <w:tblLook w:val="04A0" w:firstRow="1" w:lastRow="0" w:firstColumn="1" w:lastColumn="0" w:noHBand="0" w:noVBand="1"/>
      </w:tblPr>
      <w:tblGrid>
        <w:gridCol w:w="1803"/>
        <w:gridCol w:w="1803"/>
        <w:gridCol w:w="1944"/>
        <w:gridCol w:w="1803"/>
        <w:gridCol w:w="1804"/>
      </w:tblGrid>
      <w:tr w:rsidR="00FA05FA" w14:paraId="37A8F4EF" w14:textId="77777777" w:rsidTr="00FA05FA">
        <w:tc>
          <w:tcPr>
            <w:tcW w:w="1803" w:type="dxa"/>
          </w:tcPr>
          <w:p w14:paraId="7BE1668B" w14:textId="77777777" w:rsidR="00FA05FA" w:rsidRDefault="00FA05FA" w:rsidP="00FA05FA">
            <w:r>
              <w:t>1.2.1</w:t>
            </w:r>
          </w:p>
        </w:tc>
        <w:tc>
          <w:tcPr>
            <w:tcW w:w="1803" w:type="dxa"/>
          </w:tcPr>
          <w:p w14:paraId="1127CD32" w14:textId="77777777" w:rsidR="00FA05FA" w:rsidRDefault="00FA05FA" w:rsidP="00FA05FA">
            <w:r w:rsidRPr="001C5751">
              <w:t>Device should power to a ready state automatically</w:t>
            </w:r>
          </w:p>
        </w:tc>
        <w:tc>
          <w:tcPr>
            <w:tcW w:w="1803" w:type="dxa"/>
          </w:tcPr>
          <w:p w14:paraId="3EF7C3D1" w14:textId="77777777" w:rsidR="00FA05FA" w:rsidRDefault="00FA05FA" w:rsidP="00FA05FA">
            <w:r>
              <w:t xml:space="preserve">Power on band/development board </w:t>
            </w:r>
          </w:p>
        </w:tc>
        <w:tc>
          <w:tcPr>
            <w:tcW w:w="1803" w:type="dxa"/>
          </w:tcPr>
          <w:p w14:paraId="421FFBCC" w14:textId="77777777" w:rsidR="00FA05FA" w:rsidRDefault="00FA05FA" w:rsidP="00FA05FA">
            <w:r>
              <w:t xml:space="preserve">Ready for interaction in under a minute </w:t>
            </w:r>
          </w:p>
        </w:tc>
        <w:tc>
          <w:tcPr>
            <w:tcW w:w="1804" w:type="dxa"/>
          </w:tcPr>
          <w:p w14:paraId="600B96E7" w14:textId="77777777" w:rsidR="00FA05FA" w:rsidRDefault="00FA05FA" w:rsidP="00FA05FA">
            <w:r>
              <w:t xml:space="preserve">Pass </w:t>
            </w:r>
          </w:p>
        </w:tc>
      </w:tr>
    </w:tbl>
    <w:p w14:paraId="67C94692" w14:textId="77777777" w:rsidR="00FA05FA" w:rsidRDefault="00FA05FA" w:rsidP="00FA05FA"/>
    <w:tbl>
      <w:tblPr>
        <w:tblStyle w:val="TableGrid"/>
        <w:tblW w:w="0" w:type="auto"/>
        <w:tblLook w:val="04A0" w:firstRow="1" w:lastRow="0" w:firstColumn="1" w:lastColumn="0" w:noHBand="0" w:noVBand="1"/>
      </w:tblPr>
      <w:tblGrid>
        <w:gridCol w:w="1803"/>
        <w:gridCol w:w="1803"/>
        <w:gridCol w:w="1944"/>
        <w:gridCol w:w="1803"/>
        <w:gridCol w:w="1804"/>
      </w:tblGrid>
      <w:tr w:rsidR="00FA05FA" w14:paraId="47F6C62A" w14:textId="77777777" w:rsidTr="00FA05FA">
        <w:tc>
          <w:tcPr>
            <w:tcW w:w="1803" w:type="dxa"/>
          </w:tcPr>
          <w:p w14:paraId="2FA52F66" w14:textId="77777777" w:rsidR="00FA05FA" w:rsidRDefault="00FA05FA" w:rsidP="00FA05FA">
            <w:r>
              <w:t>1.2.2</w:t>
            </w:r>
          </w:p>
        </w:tc>
        <w:tc>
          <w:tcPr>
            <w:tcW w:w="1803" w:type="dxa"/>
          </w:tcPr>
          <w:p w14:paraId="6F182628" w14:textId="77777777" w:rsidR="00FA05FA" w:rsidRDefault="00FA05FA" w:rsidP="00FA05FA">
            <w:r w:rsidRPr="001C5751">
              <w:t xml:space="preserve">Device should get to a pairable state from first boot automatically </w:t>
            </w:r>
          </w:p>
        </w:tc>
        <w:tc>
          <w:tcPr>
            <w:tcW w:w="1803" w:type="dxa"/>
          </w:tcPr>
          <w:p w14:paraId="0C7CBF06" w14:textId="77777777" w:rsidR="00FA05FA" w:rsidRDefault="00FA05FA" w:rsidP="00FA05FA">
            <w:r>
              <w:t xml:space="preserve">Power on band/development board </w:t>
            </w:r>
          </w:p>
        </w:tc>
        <w:tc>
          <w:tcPr>
            <w:tcW w:w="1803" w:type="dxa"/>
          </w:tcPr>
          <w:p w14:paraId="28B911A3" w14:textId="77777777" w:rsidR="00FA05FA" w:rsidRDefault="00FA05FA" w:rsidP="00FA05FA">
            <w:r>
              <w:t xml:space="preserve">Ready to pair without interaction </w:t>
            </w:r>
          </w:p>
        </w:tc>
        <w:tc>
          <w:tcPr>
            <w:tcW w:w="1804" w:type="dxa"/>
          </w:tcPr>
          <w:p w14:paraId="5EE6667E" w14:textId="77777777" w:rsidR="00FA05FA" w:rsidRDefault="00FA05FA" w:rsidP="00FA05FA">
            <w:r>
              <w:t xml:space="preserve">Pass </w:t>
            </w:r>
          </w:p>
        </w:tc>
      </w:tr>
    </w:tbl>
    <w:p w14:paraId="611D23A7"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4E5B81B6" w14:textId="77777777" w:rsidTr="00FA05FA">
        <w:tc>
          <w:tcPr>
            <w:tcW w:w="1803" w:type="dxa"/>
          </w:tcPr>
          <w:p w14:paraId="35EDBB2C" w14:textId="77777777" w:rsidR="00FA05FA" w:rsidRDefault="00FA05FA" w:rsidP="00FA05FA">
            <w:r>
              <w:t>1.2.3</w:t>
            </w:r>
          </w:p>
        </w:tc>
        <w:tc>
          <w:tcPr>
            <w:tcW w:w="1803" w:type="dxa"/>
          </w:tcPr>
          <w:p w14:paraId="7C326A56" w14:textId="77777777" w:rsidR="00FA05FA" w:rsidRDefault="00FA05FA" w:rsidP="00FA05FA">
            <w:r w:rsidRPr="001C5751">
              <w:t xml:space="preserve">Device should retry connections if dropped </w:t>
            </w:r>
          </w:p>
        </w:tc>
        <w:tc>
          <w:tcPr>
            <w:tcW w:w="1803" w:type="dxa"/>
          </w:tcPr>
          <w:p w14:paraId="35265FE7" w14:textId="77777777" w:rsidR="00FA05FA" w:rsidRDefault="00FA05FA" w:rsidP="00FA05FA">
            <w:r>
              <w:t xml:space="preserve">Send notification to band wait for response </w:t>
            </w:r>
          </w:p>
        </w:tc>
        <w:tc>
          <w:tcPr>
            <w:tcW w:w="1803" w:type="dxa"/>
          </w:tcPr>
          <w:p w14:paraId="1C39E1BC" w14:textId="77777777" w:rsidR="00FA05FA" w:rsidRDefault="00FA05FA" w:rsidP="00FA05FA">
            <w:r>
              <w:t xml:space="preserve">Response </w:t>
            </w:r>
          </w:p>
        </w:tc>
        <w:tc>
          <w:tcPr>
            <w:tcW w:w="1804" w:type="dxa"/>
          </w:tcPr>
          <w:p w14:paraId="7395A157" w14:textId="77777777" w:rsidR="00FA05FA" w:rsidRDefault="00FA05FA" w:rsidP="00FA05FA">
            <w:r>
              <w:t xml:space="preserve">Fail </w:t>
            </w:r>
          </w:p>
        </w:tc>
      </w:tr>
    </w:tbl>
    <w:p w14:paraId="57F9A538"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38FEAA04" w14:textId="77777777" w:rsidTr="00FA05FA">
        <w:tc>
          <w:tcPr>
            <w:tcW w:w="1803" w:type="dxa"/>
          </w:tcPr>
          <w:p w14:paraId="1F443ACD" w14:textId="77777777" w:rsidR="00FA05FA" w:rsidRDefault="00FA05FA" w:rsidP="00FA05FA">
            <w:r>
              <w:lastRenderedPageBreak/>
              <w:t>1.2.4</w:t>
            </w:r>
          </w:p>
        </w:tc>
        <w:tc>
          <w:tcPr>
            <w:tcW w:w="1803" w:type="dxa"/>
          </w:tcPr>
          <w:p w14:paraId="17907BB4" w14:textId="59511546" w:rsidR="00FA05FA" w:rsidRDefault="00FA05FA" w:rsidP="00FA05FA">
            <w:r w:rsidRPr="001C5751">
              <w:t xml:space="preserve">Device should pair to </w:t>
            </w:r>
            <w:r w:rsidR="00662878">
              <w:t>Android</w:t>
            </w:r>
            <w:r w:rsidRPr="001C5751">
              <w:t xml:space="preserve"> app </w:t>
            </w:r>
          </w:p>
        </w:tc>
        <w:tc>
          <w:tcPr>
            <w:tcW w:w="1803" w:type="dxa"/>
          </w:tcPr>
          <w:p w14:paraId="1CE668D5" w14:textId="1404C574" w:rsidR="00FA05FA" w:rsidRDefault="00FA05FA" w:rsidP="00FA05FA">
            <w:r>
              <w:t xml:space="preserve">Device will communicate with AN </w:t>
            </w:r>
            <w:r w:rsidR="00662878">
              <w:t>Android</w:t>
            </w:r>
            <w:r>
              <w:t xml:space="preserve"> app</w:t>
            </w:r>
          </w:p>
        </w:tc>
        <w:tc>
          <w:tcPr>
            <w:tcW w:w="1803" w:type="dxa"/>
          </w:tcPr>
          <w:p w14:paraId="4E506EF2" w14:textId="77777777" w:rsidR="00FA05FA" w:rsidRDefault="00FA05FA" w:rsidP="00FA05FA">
            <w:r>
              <w:t xml:space="preserve">Use app to interact with band </w:t>
            </w:r>
          </w:p>
        </w:tc>
        <w:tc>
          <w:tcPr>
            <w:tcW w:w="1804" w:type="dxa"/>
          </w:tcPr>
          <w:p w14:paraId="7EBD2342" w14:textId="77777777" w:rsidR="00FA05FA" w:rsidRDefault="00FA05FA" w:rsidP="00FA05FA">
            <w:r>
              <w:t xml:space="preserve">Pass </w:t>
            </w:r>
          </w:p>
        </w:tc>
      </w:tr>
    </w:tbl>
    <w:p w14:paraId="1CCD2BDB"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16EA991C" w14:textId="77777777" w:rsidTr="00FA05FA">
        <w:tc>
          <w:tcPr>
            <w:tcW w:w="1803" w:type="dxa"/>
          </w:tcPr>
          <w:p w14:paraId="06182038" w14:textId="77777777" w:rsidR="00FA05FA" w:rsidRDefault="00FA05FA" w:rsidP="00FA05FA">
            <w:r>
              <w:t>1.2.5</w:t>
            </w:r>
          </w:p>
        </w:tc>
        <w:tc>
          <w:tcPr>
            <w:tcW w:w="1803" w:type="dxa"/>
          </w:tcPr>
          <w:p w14:paraId="6698A589" w14:textId="77777777" w:rsidR="00FA05FA" w:rsidRDefault="00FA05FA" w:rsidP="00FA05FA">
            <w:r w:rsidRPr="001C5751">
              <w:t xml:space="preserve">Device should receive notification from app </w:t>
            </w:r>
          </w:p>
        </w:tc>
        <w:tc>
          <w:tcPr>
            <w:tcW w:w="1803" w:type="dxa"/>
          </w:tcPr>
          <w:p w14:paraId="09136485" w14:textId="263A17BC" w:rsidR="00FA05FA" w:rsidRDefault="00FA05FA" w:rsidP="00FA05FA">
            <w:r>
              <w:t xml:space="preserve">Send notification from AN </w:t>
            </w:r>
            <w:r w:rsidR="00662878">
              <w:t>Android</w:t>
            </w:r>
            <w:r>
              <w:t xml:space="preserve"> app </w:t>
            </w:r>
          </w:p>
        </w:tc>
        <w:tc>
          <w:tcPr>
            <w:tcW w:w="1803" w:type="dxa"/>
          </w:tcPr>
          <w:p w14:paraId="4803FD6F" w14:textId="77777777" w:rsidR="00FA05FA" w:rsidRDefault="00FA05FA" w:rsidP="00FA05FA">
            <w:r>
              <w:t>Band reacts to notification</w:t>
            </w:r>
          </w:p>
        </w:tc>
        <w:tc>
          <w:tcPr>
            <w:tcW w:w="1804" w:type="dxa"/>
          </w:tcPr>
          <w:p w14:paraId="5C1E713A" w14:textId="77777777" w:rsidR="00FA05FA" w:rsidRDefault="00FA05FA" w:rsidP="00FA05FA">
            <w:r>
              <w:t xml:space="preserve">Pass </w:t>
            </w:r>
          </w:p>
        </w:tc>
      </w:tr>
    </w:tbl>
    <w:p w14:paraId="4100953F"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16901908" w14:textId="77777777" w:rsidTr="00FA05FA">
        <w:tc>
          <w:tcPr>
            <w:tcW w:w="1803" w:type="dxa"/>
          </w:tcPr>
          <w:p w14:paraId="4E6A7611" w14:textId="77777777" w:rsidR="00FA05FA" w:rsidRDefault="00FA05FA" w:rsidP="00FA05FA">
            <w:r>
              <w:t>1.2.6</w:t>
            </w:r>
          </w:p>
        </w:tc>
        <w:tc>
          <w:tcPr>
            <w:tcW w:w="1803" w:type="dxa"/>
          </w:tcPr>
          <w:p w14:paraId="65403E65" w14:textId="77777777" w:rsidR="00FA05FA" w:rsidRDefault="00FA05FA" w:rsidP="00FA05FA">
            <w:r w:rsidRPr="001C5751">
              <w:t xml:space="preserve">Device should vibrate upon notification receipt </w:t>
            </w:r>
          </w:p>
        </w:tc>
        <w:tc>
          <w:tcPr>
            <w:tcW w:w="1803" w:type="dxa"/>
          </w:tcPr>
          <w:p w14:paraId="6CA688D2" w14:textId="77777777" w:rsidR="00FA05FA" w:rsidRDefault="00FA05FA" w:rsidP="00FA05FA">
            <w:r>
              <w:t xml:space="preserve">Send notification wait for band to vibrate </w:t>
            </w:r>
          </w:p>
        </w:tc>
        <w:tc>
          <w:tcPr>
            <w:tcW w:w="1803" w:type="dxa"/>
          </w:tcPr>
          <w:p w14:paraId="4BDBE237" w14:textId="77777777" w:rsidR="00FA05FA" w:rsidRDefault="00FA05FA" w:rsidP="00FA05FA">
            <w:r>
              <w:t xml:space="preserve">Band vibrates </w:t>
            </w:r>
          </w:p>
        </w:tc>
        <w:tc>
          <w:tcPr>
            <w:tcW w:w="1804" w:type="dxa"/>
          </w:tcPr>
          <w:p w14:paraId="4D82309F" w14:textId="77777777" w:rsidR="00FA05FA" w:rsidRDefault="00FA05FA" w:rsidP="00FA05FA">
            <w:r>
              <w:t xml:space="preserve">Fail </w:t>
            </w:r>
          </w:p>
        </w:tc>
      </w:tr>
    </w:tbl>
    <w:p w14:paraId="311D1682" w14:textId="425E54FE"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41503C" w14:paraId="05B06516" w14:textId="77777777" w:rsidTr="00545163">
        <w:tc>
          <w:tcPr>
            <w:tcW w:w="1803" w:type="dxa"/>
          </w:tcPr>
          <w:p w14:paraId="2BA97D37" w14:textId="77777777" w:rsidR="0041503C" w:rsidRDefault="0041503C" w:rsidP="00545163">
            <w:r>
              <w:t xml:space="preserve">Test identifier </w:t>
            </w:r>
          </w:p>
        </w:tc>
        <w:tc>
          <w:tcPr>
            <w:tcW w:w="1803" w:type="dxa"/>
          </w:tcPr>
          <w:p w14:paraId="203571FC" w14:textId="77777777" w:rsidR="0041503C" w:rsidRDefault="0041503C" w:rsidP="00545163">
            <w:r>
              <w:t xml:space="preserve">Scenario </w:t>
            </w:r>
          </w:p>
        </w:tc>
        <w:tc>
          <w:tcPr>
            <w:tcW w:w="1803" w:type="dxa"/>
          </w:tcPr>
          <w:p w14:paraId="3D62A391" w14:textId="77777777" w:rsidR="0041503C" w:rsidRDefault="0041503C" w:rsidP="00545163">
            <w:r>
              <w:t xml:space="preserve">Test steps </w:t>
            </w:r>
          </w:p>
        </w:tc>
        <w:tc>
          <w:tcPr>
            <w:tcW w:w="1803" w:type="dxa"/>
          </w:tcPr>
          <w:p w14:paraId="0C29D569" w14:textId="77777777" w:rsidR="0041503C" w:rsidRDefault="0041503C" w:rsidP="00545163">
            <w:r>
              <w:t xml:space="preserve">Expected result </w:t>
            </w:r>
          </w:p>
        </w:tc>
        <w:tc>
          <w:tcPr>
            <w:tcW w:w="1804" w:type="dxa"/>
          </w:tcPr>
          <w:p w14:paraId="3BECC78E" w14:textId="77777777" w:rsidR="0041503C" w:rsidRDefault="0041503C" w:rsidP="00545163">
            <w:r>
              <w:t xml:space="preserve">Pass/Fail </w:t>
            </w:r>
          </w:p>
        </w:tc>
      </w:tr>
    </w:tbl>
    <w:p w14:paraId="37EF7CCD" w14:textId="77777777" w:rsidR="0041503C" w:rsidRDefault="0041503C"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4128ECBB" w14:textId="77777777" w:rsidTr="00FA05FA">
        <w:tc>
          <w:tcPr>
            <w:tcW w:w="1803" w:type="dxa"/>
          </w:tcPr>
          <w:p w14:paraId="43F54175" w14:textId="77777777" w:rsidR="00FA05FA" w:rsidRDefault="00FA05FA" w:rsidP="00FA05FA">
            <w:r>
              <w:t>1.2.7</w:t>
            </w:r>
          </w:p>
        </w:tc>
        <w:tc>
          <w:tcPr>
            <w:tcW w:w="1803" w:type="dxa"/>
          </w:tcPr>
          <w:p w14:paraId="32DD033E" w14:textId="77777777" w:rsidR="00FA05FA" w:rsidRDefault="00FA05FA" w:rsidP="00FA05FA">
            <w:r w:rsidRPr="001C5751">
              <w:t xml:space="preserve">Device should send confirmation of vibration </w:t>
            </w:r>
          </w:p>
        </w:tc>
        <w:tc>
          <w:tcPr>
            <w:tcW w:w="1803" w:type="dxa"/>
          </w:tcPr>
          <w:p w14:paraId="63D21DEA" w14:textId="77777777" w:rsidR="00FA05FA" w:rsidRDefault="00FA05FA" w:rsidP="00FA05FA">
            <w:r>
              <w:t>Send notification to band wait for response on app</w:t>
            </w:r>
          </w:p>
        </w:tc>
        <w:tc>
          <w:tcPr>
            <w:tcW w:w="1803" w:type="dxa"/>
          </w:tcPr>
          <w:p w14:paraId="0ED28349" w14:textId="77777777" w:rsidR="00FA05FA" w:rsidRDefault="00FA05FA" w:rsidP="00FA05FA">
            <w:r>
              <w:t xml:space="preserve">App receives confirmation of notification receipt </w:t>
            </w:r>
          </w:p>
        </w:tc>
        <w:tc>
          <w:tcPr>
            <w:tcW w:w="1804" w:type="dxa"/>
          </w:tcPr>
          <w:p w14:paraId="3D0342DD" w14:textId="77777777" w:rsidR="00FA05FA" w:rsidRDefault="00FA05FA" w:rsidP="00FA05FA">
            <w:r>
              <w:t xml:space="preserve">Fail </w:t>
            </w:r>
          </w:p>
        </w:tc>
      </w:tr>
    </w:tbl>
    <w:p w14:paraId="5A0E909B"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689B4791" w14:textId="77777777" w:rsidTr="00FA05FA">
        <w:tc>
          <w:tcPr>
            <w:tcW w:w="1803" w:type="dxa"/>
          </w:tcPr>
          <w:p w14:paraId="7BCE7FDE" w14:textId="77777777" w:rsidR="00FA05FA" w:rsidRDefault="00FA05FA" w:rsidP="00FA05FA">
            <w:r>
              <w:t>1.2.8</w:t>
            </w:r>
          </w:p>
        </w:tc>
        <w:tc>
          <w:tcPr>
            <w:tcW w:w="1803" w:type="dxa"/>
          </w:tcPr>
          <w:p w14:paraId="3C0C67A0" w14:textId="77777777" w:rsidR="00FA05FA" w:rsidRDefault="00FA05FA" w:rsidP="00FA05FA">
            <w:r w:rsidRPr="001C5751">
              <w:t xml:space="preserve">Device should have a way to silence notifications </w:t>
            </w:r>
          </w:p>
        </w:tc>
        <w:tc>
          <w:tcPr>
            <w:tcW w:w="1803" w:type="dxa"/>
          </w:tcPr>
          <w:p w14:paraId="42F04841" w14:textId="77777777" w:rsidR="00FA05FA" w:rsidRDefault="00FA05FA" w:rsidP="00FA05FA">
            <w:r>
              <w:t xml:space="preserve">Send multiple notifications to band, use band to prevent further notifications </w:t>
            </w:r>
          </w:p>
        </w:tc>
        <w:tc>
          <w:tcPr>
            <w:tcW w:w="1803" w:type="dxa"/>
          </w:tcPr>
          <w:p w14:paraId="1710CB5E" w14:textId="77777777" w:rsidR="00FA05FA" w:rsidRDefault="00FA05FA" w:rsidP="00FA05FA">
            <w:r>
              <w:t xml:space="preserve">Notifications cease </w:t>
            </w:r>
          </w:p>
        </w:tc>
        <w:tc>
          <w:tcPr>
            <w:tcW w:w="1804" w:type="dxa"/>
          </w:tcPr>
          <w:p w14:paraId="7A56A23F" w14:textId="77777777" w:rsidR="00FA05FA" w:rsidRDefault="00FA05FA" w:rsidP="00FA05FA">
            <w:r>
              <w:t xml:space="preserve">Fail </w:t>
            </w:r>
          </w:p>
        </w:tc>
      </w:tr>
    </w:tbl>
    <w:p w14:paraId="2815691B"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4D78AFE8" w14:textId="77777777" w:rsidTr="00FA05FA">
        <w:tc>
          <w:tcPr>
            <w:tcW w:w="1803" w:type="dxa"/>
          </w:tcPr>
          <w:p w14:paraId="586E0C12" w14:textId="77777777" w:rsidR="00FA05FA" w:rsidRDefault="00FA05FA" w:rsidP="00FA05FA">
            <w:r>
              <w:t>1.2.9</w:t>
            </w:r>
          </w:p>
        </w:tc>
        <w:tc>
          <w:tcPr>
            <w:tcW w:w="1803" w:type="dxa"/>
          </w:tcPr>
          <w:p w14:paraId="10D1F186" w14:textId="77777777" w:rsidR="00FA05FA" w:rsidRDefault="00FA05FA" w:rsidP="00FA05FA">
            <w:r w:rsidRPr="001C5751">
              <w:t>Device should provide differentiation between reasons for notification via haptic feedback (intensity and/or duration of pulse)</w:t>
            </w:r>
          </w:p>
        </w:tc>
        <w:tc>
          <w:tcPr>
            <w:tcW w:w="1803" w:type="dxa"/>
          </w:tcPr>
          <w:p w14:paraId="612B5321" w14:textId="77777777" w:rsidR="00FA05FA" w:rsidRDefault="00FA05FA" w:rsidP="00FA05FA">
            <w:r>
              <w:t>Send notifications for multiple reasons</w:t>
            </w:r>
          </w:p>
        </w:tc>
        <w:tc>
          <w:tcPr>
            <w:tcW w:w="1803" w:type="dxa"/>
          </w:tcPr>
          <w:p w14:paraId="562114B2" w14:textId="77777777" w:rsidR="00FA05FA" w:rsidRDefault="00FA05FA" w:rsidP="00FA05FA">
            <w:r>
              <w:t xml:space="preserve">Distinguishable difference in notification </w:t>
            </w:r>
          </w:p>
        </w:tc>
        <w:tc>
          <w:tcPr>
            <w:tcW w:w="1804" w:type="dxa"/>
          </w:tcPr>
          <w:p w14:paraId="4E23C63B" w14:textId="77777777" w:rsidR="00FA05FA" w:rsidRDefault="00FA05FA" w:rsidP="00FA05FA">
            <w:r>
              <w:t xml:space="preserve">Fail </w:t>
            </w:r>
          </w:p>
        </w:tc>
      </w:tr>
    </w:tbl>
    <w:p w14:paraId="2A013565"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604B994A" w14:textId="77777777" w:rsidTr="00FA05FA">
        <w:tc>
          <w:tcPr>
            <w:tcW w:w="1803" w:type="dxa"/>
          </w:tcPr>
          <w:p w14:paraId="0B6A1C91" w14:textId="77777777" w:rsidR="00FA05FA" w:rsidRDefault="00FA05FA" w:rsidP="00FA05FA">
            <w:r>
              <w:lastRenderedPageBreak/>
              <w:t>1.2.10</w:t>
            </w:r>
          </w:p>
        </w:tc>
        <w:tc>
          <w:tcPr>
            <w:tcW w:w="1803" w:type="dxa"/>
          </w:tcPr>
          <w:p w14:paraId="00D694FC" w14:textId="77777777" w:rsidR="00FA05FA" w:rsidRDefault="00FA05FA" w:rsidP="00FA05FA">
            <w:r w:rsidRPr="001C5751">
              <w:t>Device should have a visual representation for reason of notification (RGB light or display)</w:t>
            </w:r>
          </w:p>
        </w:tc>
        <w:tc>
          <w:tcPr>
            <w:tcW w:w="1803" w:type="dxa"/>
          </w:tcPr>
          <w:p w14:paraId="431E44C3" w14:textId="77777777" w:rsidR="00FA05FA" w:rsidRDefault="00FA05FA" w:rsidP="00FA05FA">
            <w:r w:rsidRPr="00327D0C">
              <w:t>Send notifications for multiple reasons</w:t>
            </w:r>
          </w:p>
        </w:tc>
        <w:tc>
          <w:tcPr>
            <w:tcW w:w="1803" w:type="dxa"/>
          </w:tcPr>
          <w:p w14:paraId="7B40D609" w14:textId="77777777" w:rsidR="00FA05FA" w:rsidRDefault="00FA05FA" w:rsidP="00FA05FA">
            <w:r w:rsidRPr="00327D0C">
              <w:t xml:space="preserve">Distinguishable </w:t>
            </w:r>
            <w:r>
              <w:t xml:space="preserve">visual </w:t>
            </w:r>
            <w:r w:rsidRPr="00327D0C">
              <w:t>difference in notification</w:t>
            </w:r>
          </w:p>
        </w:tc>
        <w:tc>
          <w:tcPr>
            <w:tcW w:w="1804" w:type="dxa"/>
          </w:tcPr>
          <w:p w14:paraId="016023D7" w14:textId="77777777" w:rsidR="00FA05FA" w:rsidRDefault="00FA05FA" w:rsidP="00FA05FA">
            <w:r>
              <w:t xml:space="preserve">Fail </w:t>
            </w:r>
          </w:p>
        </w:tc>
      </w:tr>
    </w:tbl>
    <w:p w14:paraId="285998B9"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1951F48F" w14:textId="77777777" w:rsidTr="00FA05FA">
        <w:tc>
          <w:tcPr>
            <w:tcW w:w="1803" w:type="dxa"/>
          </w:tcPr>
          <w:p w14:paraId="1044AEBA" w14:textId="77777777" w:rsidR="00FA05FA" w:rsidRDefault="00FA05FA" w:rsidP="00FA05FA">
            <w:r>
              <w:t>2.2.1</w:t>
            </w:r>
          </w:p>
        </w:tc>
        <w:tc>
          <w:tcPr>
            <w:tcW w:w="1803" w:type="dxa"/>
          </w:tcPr>
          <w:p w14:paraId="35EFCDEB" w14:textId="77777777" w:rsidR="00FA05FA" w:rsidRDefault="00FA05FA" w:rsidP="00FA05FA">
            <w:r w:rsidRPr="001C5751">
              <w:t>Device must provide primary notification to the use</w:t>
            </w:r>
            <w:r>
              <w:t>r</w:t>
            </w:r>
            <w:r w:rsidRPr="001C5751">
              <w:t xml:space="preserve"> alone (discretion)</w:t>
            </w:r>
          </w:p>
        </w:tc>
        <w:tc>
          <w:tcPr>
            <w:tcW w:w="1803" w:type="dxa"/>
          </w:tcPr>
          <w:p w14:paraId="4BBB7AA0" w14:textId="77777777" w:rsidR="00FA05FA" w:rsidRDefault="00FA05FA" w:rsidP="00FA05FA">
            <w:r>
              <w:t xml:space="preserve">Send notification to band </w:t>
            </w:r>
          </w:p>
        </w:tc>
        <w:tc>
          <w:tcPr>
            <w:tcW w:w="1803" w:type="dxa"/>
          </w:tcPr>
          <w:p w14:paraId="725C2630" w14:textId="77777777" w:rsidR="00FA05FA" w:rsidRDefault="00FA05FA" w:rsidP="00FA05FA">
            <w:r>
              <w:t xml:space="preserve">Only user knows of notification </w:t>
            </w:r>
          </w:p>
        </w:tc>
        <w:tc>
          <w:tcPr>
            <w:tcW w:w="1804" w:type="dxa"/>
          </w:tcPr>
          <w:p w14:paraId="5431E603" w14:textId="77777777" w:rsidR="00FA05FA" w:rsidRDefault="00FA05FA" w:rsidP="00FA05FA">
            <w:r>
              <w:t xml:space="preserve">Fail </w:t>
            </w:r>
          </w:p>
        </w:tc>
      </w:tr>
    </w:tbl>
    <w:p w14:paraId="781FC1E6" w14:textId="5B22AFF1" w:rsidR="00FA05FA" w:rsidRDefault="00FA05FA" w:rsidP="00FA05FA"/>
    <w:p w14:paraId="5CC49E2B" w14:textId="7DF4CDDB" w:rsidR="0041503C" w:rsidRDefault="0041503C" w:rsidP="00FA05FA"/>
    <w:p w14:paraId="5940C528" w14:textId="77777777" w:rsidR="0041503C" w:rsidRDefault="0041503C" w:rsidP="0041503C"/>
    <w:tbl>
      <w:tblPr>
        <w:tblStyle w:val="TableGrid"/>
        <w:tblW w:w="0" w:type="auto"/>
        <w:tblLook w:val="04A0" w:firstRow="1" w:lastRow="0" w:firstColumn="1" w:lastColumn="0" w:noHBand="0" w:noVBand="1"/>
      </w:tblPr>
      <w:tblGrid>
        <w:gridCol w:w="1803"/>
        <w:gridCol w:w="1803"/>
        <w:gridCol w:w="1803"/>
        <w:gridCol w:w="1803"/>
        <w:gridCol w:w="1804"/>
      </w:tblGrid>
      <w:tr w:rsidR="0041503C" w14:paraId="234FC50A" w14:textId="77777777" w:rsidTr="00545163">
        <w:tc>
          <w:tcPr>
            <w:tcW w:w="1803" w:type="dxa"/>
          </w:tcPr>
          <w:p w14:paraId="24D87FA0" w14:textId="77777777" w:rsidR="0041503C" w:rsidRDefault="0041503C" w:rsidP="00545163">
            <w:r>
              <w:t xml:space="preserve">Test identifier </w:t>
            </w:r>
          </w:p>
        </w:tc>
        <w:tc>
          <w:tcPr>
            <w:tcW w:w="1803" w:type="dxa"/>
          </w:tcPr>
          <w:p w14:paraId="20A4ECC7" w14:textId="77777777" w:rsidR="0041503C" w:rsidRDefault="0041503C" w:rsidP="00545163">
            <w:r>
              <w:t xml:space="preserve">Scenario </w:t>
            </w:r>
          </w:p>
        </w:tc>
        <w:tc>
          <w:tcPr>
            <w:tcW w:w="1803" w:type="dxa"/>
          </w:tcPr>
          <w:p w14:paraId="721C44FD" w14:textId="77777777" w:rsidR="0041503C" w:rsidRDefault="0041503C" w:rsidP="00545163">
            <w:r>
              <w:t xml:space="preserve">Test steps </w:t>
            </w:r>
          </w:p>
        </w:tc>
        <w:tc>
          <w:tcPr>
            <w:tcW w:w="1803" w:type="dxa"/>
          </w:tcPr>
          <w:p w14:paraId="418F8EAD" w14:textId="77777777" w:rsidR="0041503C" w:rsidRDefault="0041503C" w:rsidP="00545163">
            <w:r>
              <w:t xml:space="preserve">Expected result </w:t>
            </w:r>
          </w:p>
        </w:tc>
        <w:tc>
          <w:tcPr>
            <w:tcW w:w="1804" w:type="dxa"/>
          </w:tcPr>
          <w:p w14:paraId="3B616AEC" w14:textId="77777777" w:rsidR="0041503C" w:rsidRDefault="0041503C" w:rsidP="00545163">
            <w:r>
              <w:t xml:space="preserve">Pass/Fail </w:t>
            </w:r>
          </w:p>
        </w:tc>
      </w:tr>
    </w:tbl>
    <w:p w14:paraId="338A3C87" w14:textId="77777777" w:rsidR="0041503C" w:rsidRDefault="0041503C"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1614C035" w14:textId="77777777" w:rsidTr="00FA05FA">
        <w:tc>
          <w:tcPr>
            <w:tcW w:w="1803" w:type="dxa"/>
          </w:tcPr>
          <w:p w14:paraId="755E9E58" w14:textId="77777777" w:rsidR="00FA05FA" w:rsidRDefault="00FA05FA" w:rsidP="00FA05FA">
            <w:r>
              <w:t>2.2.2</w:t>
            </w:r>
          </w:p>
        </w:tc>
        <w:tc>
          <w:tcPr>
            <w:tcW w:w="1803" w:type="dxa"/>
          </w:tcPr>
          <w:p w14:paraId="49ED97AB" w14:textId="77777777" w:rsidR="00FA05FA" w:rsidRDefault="00FA05FA" w:rsidP="00FA05FA">
            <w:r w:rsidRPr="001C5751">
              <w:t xml:space="preserve">Device must provide long service life without user input </w:t>
            </w:r>
          </w:p>
        </w:tc>
        <w:tc>
          <w:tcPr>
            <w:tcW w:w="1803" w:type="dxa"/>
          </w:tcPr>
          <w:p w14:paraId="3AE06525" w14:textId="77777777" w:rsidR="00FA05FA" w:rsidRDefault="00FA05FA" w:rsidP="00FA05FA">
            <w:r>
              <w:t xml:space="preserve">Send notifications to band over extended </w:t>
            </w:r>
            <w:proofErr w:type="gramStart"/>
            <w:r>
              <w:t>period of time</w:t>
            </w:r>
            <w:proofErr w:type="gramEnd"/>
            <w:r>
              <w:t xml:space="preserve"> </w:t>
            </w:r>
          </w:p>
        </w:tc>
        <w:tc>
          <w:tcPr>
            <w:tcW w:w="1803" w:type="dxa"/>
          </w:tcPr>
          <w:p w14:paraId="4D95171B" w14:textId="77777777" w:rsidR="00FA05FA" w:rsidRDefault="00FA05FA" w:rsidP="00FA05FA">
            <w:r>
              <w:t xml:space="preserve">Notifications arrive at correct times </w:t>
            </w:r>
          </w:p>
        </w:tc>
        <w:tc>
          <w:tcPr>
            <w:tcW w:w="1804" w:type="dxa"/>
          </w:tcPr>
          <w:p w14:paraId="6BA43867" w14:textId="77777777" w:rsidR="00FA05FA" w:rsidRDefault="00FA05FA" w:rsidP="00FA05FA">
            <w:r>
              <w:t xml:space="preserve">Fail </w:t>
            </w:r>
          </w:p>
        </w:tc>
      </w:tr>
    </w:tbl>
    <w:p w14:paraId="351E5D3D"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52AEBF10" w14:textId="77777777" w:rsidTr="00FA05FA">
        <w:tc>
          <w:tcPr>
            <w:tcW w:w="1803" w:type="dxa"/>
          </w:tcPr>
          <w:p w14:paraId="68EBB889" w14:textId="77777777" w:rsidR="00FA05FA" w:rsidRDefault="00FA05FA" w:rsidP="00FA05FA">
            <w:r>
              <w:t>2.2.3</w:t>
            </w:r>
          </w:p>
        </w:tc>
        <w:tc>
          <w:tcPr>
            <w:tcW w:w="1803" w:type="dxa"/>
          </w:tcPr>
          <w:p w14:paraId="361355A2" w14:textId="77777777" w:rsidR="00FA05FA" w:rsidRDefault="00FA05FA" w:rsidP="00FA05FA">
            <w:r w:rsidRPr="001C5751">
              <w:t>Device must have physical attributes to enable comfortable wearing/use</w:t>
            </w:r>
          </w:p>
        </w:tc>
        <w:tc>
          <w:tcPr>
            <w:tcW w:w="1803" w:type="dxa"/>
          </w:tcPr>
          <w:p w14:paraId="1EC8F6FA" w14:textId="77777777" w:rsidR="00FA05FA" w:rsidRDefault="00FA05FA" w:rsidP="00FA05FA">
            <w:r>
              <w:t xml:space="preserve">Wear band </w:t>
            </w:r>
          </w:p>
        </w:tc>
        <w:tc>
          <w:tcPr>
            <w:tcW w:w="1803" w:type="dxa"/>
          </w:tcPr>
          <w:p w14:paraId="1EB7A778" w14:textId="77777777" w:rsidR="00FA05FA" w:rsidRDefault="00FA05FA" w:rsidP="00FA05FA">
            <w:r>
              <w:t xml:space="preserve">No discomfort </w:t>
            </w:r>
          </w:p>
        </w:tc>
        <w:tc>
          <w:tcPr>
            <w:tcW w:w="1804" w:type="dxa"/>
          </w:tcPr>
          <w:p w14:paraId="06A0677C" w14:textId="77777777" w:rsidR="00FA05FA" w:rsidRDefault="00FA05FA" w:rsidP="00FA05FA">
            <w:r>
              <w:t xml:space="preserve">Fail </w:t>
            </w:r>
          </w:p>
        </w:tc>
      </w:tr>
    </w:tbl>
    <w:p w14:paraId="14E49970"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6C19478E" w14:textId="77777777" w:rsidTr="00FA05FA">
        <w:tc>
          <w:tcPr>
            <w:tcW w:w="1803" w:type="dxa"/>
          </w:tcPr>
          <w:p w14:paraId="20DF2240" w14:textId="77777777" w:rsidR="00FA05FA" w:rsidRDefault="00FA05FA" w:rsidP="00FA05FA">
            <w:r>
              <w:t>2.2.4</w:t>
            </w:r>
          </w:p>
        </w:tc>
        <w:tc>
          <w:tcPr>
            <w:tcW w:w="1803" w:type="dxa"/>
          </w:tcPr>
          <w:p w14:paraId="2B31AC72" w14:textId="77777777" w:rsidR="00FA05FA" w:rsidRDefault="00FA05FA" w:rsidP="00FA05FA">
            <w:r w:rsidRPr="001C5751">
              <w:t>Device should be of near disposable cost (&gt;£10)</w:t>
            </w:r>
          </w:p>
        </w:tc>
        <w:tc>
          <w:tcPr>
            <w:tcW w:w="1803" w:type="dxa"/>
          </w:tcPr>
          <w:p w14:paraId="2BB157EC" w14:textId="77777777" w:rsidR="00FA05FA" w:rsidRDefault="00FA05FA" w:rsidP="00FA05FA">
            <w:r>
              <w:t xml:space="preserve">Check cost of band </w:t>
            </w:r>
          </w:p>
        </w:tc>
        <w:tc>
          <w:tcPr>
            <w:tcW w:w="1803" w:type="dxa"/>
          </w:tcPr>
          <w:p w14:paraId="4D86CFA7" w14:textId="77777777" w:rsidR="00FA05FA" w:rsidRDefault="00FA05FA" w:rsidP="00FA05FA">
            <w:r>
              <w:t xml:space="preserve">Sub £10 </w:t>
            </w:r>
          </w:p>
        </w:tc>
        <w:tc>
          <w:tcPr>
            <w:tcW w:w="1804" w:type="dxa"/>
          </w:tcPr>
          <w:p w14:paraId="47D9081E" w14:textId="77777777" w:rsidR="00FA05FA" w:rsidRDefault="00FA05FA" w:rsidP="00FA05FA">
            <w:r>
              <w:t xml:space="preserve">Pass </w:t>
            </w:r>
          </w:p>
        </w:tc>
      </w:tr>
    </w:tbl>
    <w:p w14:paraId="20DAF891"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1D759649" w14:textId="77777777" w:rsidTr="00FA05FA">
        <w:tc>
          <w:tcPr>
            <w:tcW w:w="1803" w:type="dxa"/>
          </w:tcPr>
          <w:p w14:paraId="0B7E8E66" w14:textId="77777777" w:rsidR="00FA05FA" w:rsidRDefault="00FA05FA" w:rsidP="00FA05FA">
            <w:r>
              <w:t>2.2.5</w:t>
            </w:r>
          </w:p>
        </w:tc>
        <w:tc>
          <w:tcPr>
            <w:tcW w:w="1803" w:type="dxa"/>
          </w:tcPr>
          <w:p w14:paraId="1129899E" w14:textId="77777777" w:rsidR="00FA05FA" w:rsidRDefault="00FA05FA" w:rsidP="00FA05FA">
            <w:r w:rsidRPr="001C5751">
              <w:t xml:space="preserve">Device should provide a widespread method to connect to an internet enabled </w:t>
            </w:r>
            <w:r w:rsidRPr="001C5751">
              <w:lastRenderedPageBreak/>
              <w:t>device (Bluetooth)</w:t>
            </w:r>
          </w:p>
        </w:tc>
        <w:tc>
          <w:tcPr>
            <w:tcW w:w="1803" w:type="dxa"/>
          </w:tcPr>
          <w:p w14:paraId="01912C79" w14:textId="77777777" w:rsidR="00FA05FA" w:rsidRDefault="00FA05FA" w:rsidP="00FA05FA">
            <w:r>
              <w:lastRenderedPageBreak/>
              <w:t xml:space="preserve">Check </w:t>
            </w:r>
            <w:proofErr w:type="spellStart"/>
            <w:r>
              <w:t>bluetooth</w:t>
            </w:r>
            <w:proofErr w:type="spellEnd"/>
            <w:r>
              <w:t xml:space="preserve"> connection </w:t>
            </w:r>
          </w:p>
        </w:tc>
        <w:tc>
          <w:tcPr>
            <w:tcW w:w="1803" w:type="dxa"/>
          </w:tcPr>
          <w:p w14:paraId="3963C8AB" w14:textId="77777777" w:rsidR="00FA05FA" w:rsidRDefault="00FA05FA" w:rsidP="00FA05FA">
            <w:r>
              <w:t xml:space="preserve">Present </w:t>
            </w:r>
          </w:p>
        </w:tc>
        <w:tc>
          <w:tcPr>
            <w:tcW w:w="1804" w:type="dxa"/>
          </w:tcPr>
          <w:p w14:paraId="44161021" w14:textId="77777777" w:rsidR="00FA05FA" w:rsidRDefault="00FA05FA" w:rsidP="00FA05FA">
            <w:r>
              <w:t xml:space="preserve">Pass </w:t>
            </w:r>
          </w:p>
        </w:tc>
      </w:tr>
    </w:tbl>
    <w:p w14:paraId="43132F42"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3B24657D" w14:textId="77777777" w:rsidTr="00FA05FA">
        <w:tc>
          <w:tcPr>
            <w:tcW w:w="1803" w:type="dxa"/>
          </w:tcPr>
          <w:p w14:paraId="5208CE6B" w14:textId="77777777" w:rsidR="00FA05FA" w:rsidRDefault="00FA05FA" w:rsidP="00FA05FA">
            <w:r>
              <w:t>2.2.6</w:t>
            </w:r>
          </w:p>
        </w:tc>
        <w:tc>
          <w:tcPr>
            <w:tcW w:w="1803" w:type="dxa"/>
          </w:tcPr>
          <w:p w14:paraId="36E3B7BD" w14:textId="77777777" w:rsidR="00FA05FA" w:rsidRDefault="00FA05FA" w:rsidP="00FA05FA">
            <w:r w:rsidRPr="001C5751">
              <w:t xml:space="preserve">Device must work over a reasonable range between it and internet enabled device </w:t>
            </w:r>
          </w:p>
        </w:tc>
        <w:tc>
          <w:tcPr>
            <w:tcW w:w="1803" w:type="dxa"/>
          </w:tcPr>
          <w:p w14:paraId="590C9178" w14:textId="77777777" w:rsidR="00FA05FA" w:rsidRDefault="00FA05FA" w:rsidP="00FA05FA">
            <w:r>
              <w:t xml:space="preserve">Check connection availability at 10m distance </w:t>
            </w:r>
          </w:p>
        </w:tc>
        <w:tc>
          <w:tcPr>
            <w:tcW w:w="1803" w:type="dxa"/>
          </w:tcPr>
          <w:p w14:paraId="52359131" w14:textId="77777777" w:rsidR="00FA05FA" w:rsidRDefault="00FA05FA" w:rsidP="00FA05FA">
            <w:r>
              <w:t xml:space="preserve">Connection available </w:t>
            </w:r>
          </w:p>
        </w:tc>
        <w:tc>
          <w:tcPr>
            <w:tcW w:w="1804" w:type="dxa"/>
          </w:tcPr>
          <w:p w14:paraId="6C0FF484" w14:textId="77777777" w:rsidR="00FA05FA" w:rsidRDefault="00FA05FA" w:rsidP="00FA05FA">
            <w:r>
              <w:t xml:space="preserve">Pass </w:t>
            </w:r>
          </w:p>
        </w:tc>
      </w:tr>
    </w:tbl>
    <w:p w14:paraId="7E5637DC"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58457594" w14:textId="77777777" w:rsidTr="00FA05FA">
        <w:tc>
          <w:tcPr>
            <w:tcW w:w="1803" w:type="dxa"/>
          </w:tcPr>
          <w:p w14:paraId="4CA9EFC1" w14:textId="77777777" w:rsidR="00FA05FA" w:rsidRDefault="00FA05FA" w:rsidP="00FA05FA">
            <w:r>
              <w:t>2.2.7</w:t>
            </w:r>
          </w:p>
        </w:tc>
        <w:tc>
          <w:tcPr>
            <w:tcW w:w="1803" w:type="dxa"/>
          </w:tcPr>
          <w:p w14:paraId="2E5F8A45" w14:textId="77777777" w:rsidR="00FA05FA" w:rsidRDefault="00FA05FA" w:rsidP="00FA05FA">
            <w:r w:rsidRPr="001C5751">
              <w:t>Device must serve notifications in a timely manner (&gt;10s)</w:t>
            </w:r>
          </w:p>
        </w:tc>
        <w:tc>
          <w:tcPr>
            <w:tcW w:w="1803" w:type="dxa"/>
          </w:tcPr>
          <w:p w14:paraId="224833AA" w14:textId="77777777" w:rsidR="00FA05FA" w:rsidRDefault="00FA05FA" w:rsidP="00FA05FA">
            <w:r>
              <w:t>Send notification from AN app</w:t>
            </w:r>
          </w:p>
        </w:tc>
        <w:tc>
          <w:tcPr>
            <w:tcW w:w="1803" w:type="dxa"/>
          </w:tcPr>
          <w:p w14:paraId="46F2B5E2" w14:textId="77777777" w:rsidR="00FA05FA" w:rsidRDefault="00FA05FA" w:rsidP="00FA05FA">
            <w:r>
              <w:t xml:space="preserve">Band responds in less than 10s </w:t>
            </w:r>
          </w:p>
        </w:tc>
        <w:tc>
          <w:tcPr>
            <w:tcW w:w="1804" w:type="dxa"/>
          </w:tcPr>
          <w:p w14:paraId="6838709F" w14:textId="77777777" w:rsidR="00FA05FA" w:rsidRDefault="00FA05FA" w:rsidP="00FA05FA">
            <w:r>
              <w:t xml:space="preserve">Pass </w:t>
            </w:r>
          </w:p>
        </w:tc>
      </w:tr>
    </w:tbl>
    <w:p w14:paraId="7BBC853B"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50BC5FCD" w14:textId="77777777" w:rsidTr="00FA05FA">
        <w:tc>
          <w:tcPr>
            <w:tcW w:w="1803" w:type="dxa"/>
          </w:tcPr>
          <w:p w14:paraId="0A5019CE" w14:textId="77777777" w:rsidR="00FA05FA" w:rsidRDefault="00FA05FA" w:rsidP="00FA05FA">
            <w:r>
              <w:t xml:space="preserve">Test identifier </w:t>
            </w:r>
          </w:p>
        </w:tc>
        <w:tc>
          <w:tcPr>
            <w:tcW w:w="1803" w:type="dxa"/>
          </w:tcPr>
          <w:p w14:paraId="3DFAA092" w14:textId="77777777" w:rsidR="00FA05FA" w:rsidRDefault="00FA05FA" w:rsidP="00FA05FA">
            <w:r>
              <w:t xml:space="preserve">Scenario </w:t>
            </w:r>
          </w:p>
        </w:tc>
        <w:tc>
          <w:tcPr>
            <w:tcW w:w="1803" w:type="dxa"/>
          </w:tcPr>
          <w:p w14:paraId="52EEC55F" w14:textId="77777777" w:rsidR="00FA05FA" w:rsidRDefault="00FA05FA" w:rsidP="00FA05FA">
            <w:r>
              <w:t xml:space="preserve">Test steps </w:t>
            </w:r>
          </w:p>
        </w:tc>
        <w:tc>
          <w:tcPr>
            <w:tcW w:w="1803" w:type="dxa"/>
          </w:tcPr>
          <w:p w14:paraId="2D16C087" w14:textId="77777777" w:rsidR="00FA05FA" w:rsidRDefault="00FA05FA" w:rsidP="00FA05FA">
            <w:r>
              <w:t xml:space="preserve">Expected result </w:t>
            </w:r>
          </w:p>
        </w:tc>
        <w:tc>
          <w:tcPr>
            <w:tcW w:w="1804" w:type="dxa"/>
          </w:tcPr>
          <w:p w14:paraId="5CE4CDEA" w14:textId="77777777" w:rsidR="00FA05FA" w:rsidRDefault="00FA05FA" w:rsidP="00FA05FA">
            <w:r>
              <w:t xml:space="preserve">Pass/Fail </w:t>
            </w:r>
          </w:p>
        </w:tc>
      </w:tr>
    </w:tbl>
    <w:p w14:paraId="65B4147C"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7465DB5B" w14:textId="77777777" w:rsidTr="00FA05FA">
        <w:tc>
          <w:tcPr>
            <w:tcW w:w="1803" w:type="dxa"/>
          </w:tcPr>
          <w:p w14:paraId="4882D128" w14:textId="77777777" w:rsidR="00FA05FA" w:rsidRDefault="00FA05FA" w:rsidP="00FA05FA">
            <w:r>
              <w:t>1.3.1</w:t>
            </w:r>
          </w:p>
        </w:tc>
        <w:tc>
          <w:tcPr>
            <w:tcW w:w="1803" w:type="dxa"/>
          </w:tcPr>
          <w:p w14:paraId="5D9ECBE3" w14:textId="77777777" w:rsidR="00FA05FA" w:rsidRDefault="00FA05FA" w:rsidP="00FA05FA">
            <w:r w:rsidRPr="001C5751">
              <w:t xml:space="preserve">Database must store users powerband contact details </w:t>
            </w:r>
          </w:p>
        </w:tc>
        <w:tc>
          <w:tcPr>
            <w:tcW w:w="1803" w:type="dxa"/>
          </w:tcPr>
          <w:p w14:paraId="3000B3EF" w14:textId="77777777" w:rsidR="00FA05FA" w:rsidRDefault="00FA05FA" w:rsidP="00FA05FA">
            <w:r>
              <w:t xml:space="preserve">Check database contents </w:t>
            </w:r>
          </w:p>
        </w:tc>
        <w:tc>
          <w:tcPr>
            <w:tcW w:w="1803" w:type="dxa"/>
          </w:tcPr>
          <w:p w14:paraId="2603A3F4" w14:textId="77777777" w:rsidR="00FA05FA" w:rsidRDefault="00FA05FA" w:rsidP="00FA05FA">
            <w:r>
              <w:t xml:space="preserve">Means to identify a user </w:t>
            </w:r>
          </w:p>
        </w:tc>
        <w:tc>
          <w:tcPr>
            <w:tcW w:w="1804" w:type="dxa"/>
          </w:tcPr>
          <w:p w14:paraId="74B59018" w14:textId="77777777" w:rsidR="00FA05FA" w:rsidRDefault="00FA05FA" w:rsidP="00FA05FA">
            <w:r>
              <w:t xml:space="preserve">Pass </w:t>
            </w:r>
          </w:p>
        </w:tc>
      </w:tr>
    </w:tbl>
    <w:p w14:paraId="029D2EF8"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3C2BCB26" w14:textId="77777777" w:rsidTr="00FA05FA">
        <w:tc>
          <w:tcPr>
            <w:tcW w:w="1803" w:type="dxa"/>
          </w:tcPr>
          <w:p w14:paraId="631F8BC6" w14:textId="77777777" w:rsidR="00FA05FA" w:rsidRDefault="00FA05FA" w:rsidP="00FA05FA">
            <w:r>
              <w:t>1.3.2</w:t>
            </w:r>
          </w:p>
        </w:tc>
        <w:tc>
          <w:tcPr>
            <w:tcW w:w="1803" w:type="dxa"/>
          </w:tcPr>
          <w:p w14:paraId="4C42272A" w14:textId="77777777" w:rsidR="00FA05FA" w:rsidRDefault="00FA05FA" w:rsidP="00FA05FA">
            <w:r w:rsidRPr="001C5751">
              <w:t xml:space="preserve">Database must be accessible remotely </w:t>
            </w:r>
          </w:p>
        </w:tc>
        <w:tc>
          <w:tcPr>
            <w:tcW w:w="1803" w:type="dxa"/>
          </w:tcPr>
          <w:p w14:paraId="20E546E2" w14:textId="77777777" w:rsidR="00FA05FA" w:rsidRDefault="00FA05FA" w:rsidP="00FA05FA">
            <w:r>
              <w:t xml:space="preserve">Edit database from outside host machine </w:t>
            </w:r>
          </w:p>
        </w:tc>
        <w:tc>
          <w:tcPr>
            <w:tcW w:w="1803" w:type="dxa"/>
          </w:tcPr>
          <w:p w14:paraId="16DD10AA" w14:textId="77777777" w:rsidR="00FA05FA" w:rsidRDefault="00FA05FA" w:rsidP="00FA05FA">
            <w:r>
              <w:t xml:space="preserve">Database can be edited </w:t>
            </w:r>
          </w:p>
        </w:tc>
        <w:tc>
          <w:tcPr>
            <w:tcW w:w="1804" w:type="dxa"/>
          </w:tcPr>
          <w:p w14:paraId="39D504F4" w14:textId="77777777" w:rsidR="00FA05FA" w:rsidRDefault="00FA05FA" w:rsidP="00FA05FA">
            <w:r>
              <w:t xml:space="preserve">Pass </w:t>
            </w:r>
          </w:p>
        </w:tc>
      </w:tr>
    </w:tbl>
    <w:p w14:paraId="771D47B8"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2485F3B5" w14:textId="77777777" w:rsidTr="00FA05FA">
        <w:tc>
          <w:tcPr>
            <w:tcW w:w="1803" w:type="dxa"/>
          </w:tcPr>
          <w:p w14:paraId="395552A8" w14:textId="77777777" w:rsidR="00FA05FA" w:rsidRDefault="00FA05FA" w:rsidP="00FA05FA">
            <w:r>
              <w:t>1.3.3</w:t>
            </w:r>
          </w:p>
        </w:tc>
        <w:tc>
          <w:tcPr>
            <w:tcW w:w="1803" w:type="dxa"/>
          </w:tcPr>
          <w:p w14:paraId="1950D7C4" w14:textId="77777777" w:rsidR="00FA05FA" w:rsidRDefault="00FA05FA" w:rsidP="00FA05FA">
            <w:r w:rsidRPr="001C5751">
              <w:t xml:space="preserve">Database must have security against unauthorized access </w:t>
            </w:r>
          </w:p>
        </w:tc>
        <w:tc>
          <w:tcPr>
            <w:tcW w:w="1803" w:type="dxa"/>
          </w:tcPr>
          <w:p w14:paraId="4D7240C9" w14:textId="77777777" w:rsidR="00FA05FA" w:rsidRDefault="00FA05FA" w:rsidP="00FA05FA">
            <w:r>
              <w:t xml:space="preserve">Attempt to connect to database with no security credentials </w:t>
            </w:r>
          </w:p>
        </w:tc>
        <w:tc>
          <w:tcPr>
            <w:tcW w:w="1803" w:type="dxa"/>
          </w:tcPr>
          <w:p w14:paraId="332C3CE8" w14:textId="77777777" w:rsidR="00FA05FA" w:rsidRDefault="00FA05FA" w:rsidP="00FA05FA">
            <w:r>
              <w:t xml:space="preserve">Database refuses connection </w:t>
            </w:r>
          </w:p>
        </w:tc>
        <w:tc>
          <w:tcPr>
            <w:tcW w:w="1804" w:type="dxa"/>
          </w:tcPr>
          <w:p w14:paraId="43295A9C" w14:textId="77777777" w:rsidR="00FA05FA" w:rsidRDefault="00FA05FA" w:rsidP="00FA05FA">
            <w:r>
              <w:t xml:space="preserve">Pass </w:t>
            </w:r>
          </w:p>
        </w:tc>
      </w:tr>
    </w:tbl>
    <w:p w14:paraId="41E322D9"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7D9043A8" w14:textId="77777777" w:rsidTr="00FA05FA">
        <w:tc>
          <w:tcPr>
            <w:tcW w:w="1803" w:type="dxa"/>
          </w:tcPr>
          <w:p w14:paraId="41BCAC3C" w14:textId="77777777" w:rsidR="00FA05FA" w:rsidRDefault="00FA05FA" w:rsidP="00FA05FA">
            <w:r>
              <w:t>1.3.4</w:t>
            </w:r>
          </w:p>
        </w:tc>
        <w:tc>
          <w:tcPr>
            <w:tcW w:w="1803" w:type="dxa"/>
          </w:tcPr>
          <w:p w14:paraId="7E28459F" w14:textId="77777777" w:rsidR="00FA05FA" w:rsidRDefault="00FA05FA" w:rsidP="00FA05FA">
            <w:r w:rsidRPr="001C5751">
              <w:t xml:space="preserve">Database must store a unique value for each user </w:t>
            </w:r>
          </w:p>
        </w:tc>
        <w:tc>
          <w:tcPr>
            <w:tcW w:w="1803" w:type="dxa"/>
          </w:tcPr>
          <w:p w14:paraId="6A03DE12" w14:textId="77777777" w:rsidR="00FA05FA" w:rsidRDefault="00FA05FA" w:rsidP="00FA05FA">
            <w:r>
              <w:t xml:space="preserve">Check database contents </w:t>
            </w:r>
          </w:p>
        </w:tc>
        <w:tc>
          <w:tcPr>
            <w:tcW w:w="1803" w:type="dxa"/>
          </w:tcPr>
          <w:p w14:paraId="316B3560" w14:textId="77777777" w:rsidR="00FA05FA" w:rsidRDefault="00FA05FA" w:rsidP="00FA05FA">
            <w:r>
              <w:t xml:space="preserve">Unique identifier for each user </w:t>
            </w:r>
          </w:p>
        </w:tc>
        <w:tc>
          <w:tcPr>
            <w:tcW w:w="1804" w:type="dxa"/>
          </w:tcPr>
          <w:p w14:paraId="78EB7FBC" w14:textId="77777777" w:rsidR="00FA05FA" w:rsidRDefault="00FA05FA" w:rsidP="00FA05FA">
            <w:r>
              <w:t xml:space="preserve">Pass </w:t>
            </w:r>
          </w:p>
        </w:tc>
      </w:tr>
    </w:tbl>
    <w:p w14:paraId="228087AF"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4D63E628" w14:textId="77777777" w:rsidTr="00FA05FA">
        <w:tc>
          <w:tcPr>
            <w:tcW w:w="1803" w:type="dxa"/>
          </w:tcPr>
          <w:p w14:paraId="37E1FD98" w14:textId="77777777" w:rsidR="00FA05FA" w:rsidRDefault="00FA05FA" w:rsidP="00FA05FA">
            <w:r>
              <w:t>2.3.1</w:t>
            </w:r>
          </w:p>
        </w:tc>
        <w:tc>
          <w:tcPr>
            <w:tcW w:w="1803" w:type="dxa"/>
          </w:tcPr>
          <w:p w14:paraId="73CA92D2" w14:textId="77777777" w:rsidR="00FA05FA" w:rsidRDefault="00FA05FA" w:rsidP="00FA05FA">
            <w:r w:rsidRPr="001C5751">
              <w:t xml:space="preserve">Database must run on common hardware </w:t>
            </w:r>
          </w:p>
        </w:tc>
        <w:tc>
          <w:tcPr>
            <w:tcW w:w="1803" w:type="dxa"/>
          </w:tcPr>
          <w:p w14:paraId="3D6F83FE" w14:textId="77777777" w:rsidR="00FA05FA" w:rsidRDefault="00FA05FA" w:rsidP="00FA05FA">
            <w:r>
              <w:t xml:space="preserve">View host hardware </w:t>
            </w:r>
          </w:p>
        </w:tc>
        <w:tc>
          <w:tcPr>
            <w:tcW w:w="1803" w:type="dxa"/>
          </w:tcPr>
          <w:p w14:paraId="7A276AEE" w14:textId="77777777" w:rsidR="00FA05FA" w:rsidRDefault="00FA05FA" w:rsidP="00FA05FA">
            <w:r>
              <w:t xml:space="preserve">Common hardware </w:t>
            </w:r>
          </w:p>
        </w:tc>
        <w:tc>
          <w:tcPr>
            <w:tcW w:w="1804" w:type="dxa"/>
          </w:tcPr>
          <w:p w14:paraId="553E2D7D" w14:textId="77777777" w:rsidR="00FA05FA" w:rsidRDefault="00FA05FA" w:rsidP="00FA05FA">
            <w:r>
              <w:t xml:space="preserve">Pass </w:t>
            </w:r>
          </w:p>
        </w:tc>
      </w:tr>
    </w:tbl>
    <w:p w14:paraId="0C816CE4" w14:textId="77777777" w:rsidR="00FA05FA" w:rsidRDefault="00FA05FA" w:rsidP="00FA05FA"/>
    <w:tbl>
      <w:tblPr>
        <w:tblStyle w:val="TableGrid"/>
        <w:tblW w:w="0" w:type="auto"/>
        <w:tblLayout w:type="fixed"/>
        <w:tblLook w:val="04A0" w:firstRow="1" w:lastRow="0" w:firstColumn="1" w:lastColumn="0" w:noHBand="0" w:noVBand="1"/>
      </w:tblPr>
      <w:tblGrid>
        <w:gridCol w:w="1838"/>
        <w:gridCol w:w="1843"/>
        <w:gridCol w:w="1701"/>
        <w:gridCol w:w="1843"/>
        <w:gridCol w:w="1791"/>
      </w:tblGrid>
      <w:tr w:rsidR="00FA05FA" w14:paraId="3F0B84F6" w14:textId="77777777" w:rsidTr="00FA05FA">
        <w:tc>
          <w:tcPr>
            <w:tcW w:w="1838" w:type="dxa"/>
          </w:tcPr>
          <w:p w14:paraId="5C3B30EE" w14:textId="77777777" w:rsidR="00FA05FA" w:rsidRDefault="00FA05FA" w:rsidP="00FA05FA">
            <w:r>
              <w:lastRenderedPageBreak/>
              <w:t>2.3.2</w:t>
            </w:r>
          </w:p>
        </w:tc>
        <w:tc>
          <w:tcPr>
            <w:tcW w:w="1843" w:type="dxa"/>
          </w:tcPr>
          <w:p w14:paraId="65D10CF3" w14:textId="77777777" w:rsidR="00FA05FA" w:rsidRDefault="00FA05FA" w:rsidP="00FA05FA">
            <w:r w:rsidRPr="001C5751">
              <w:t>Database must run without huge computational/power draw</w:t>
            </w:r>
          </w:p>
        </w:tc>
        <w:tc>
          <w:tcPr>
            <w:tcW w:w="1701" w:type="dxa"/>
          </w:tcPr>
          <w:p w14:paraId="1FEAB519" w14:textId="77777777" w:rsidR="00FA05FA" w:rsidRDefault="00FA05FA" w:rsidP="00FA05FA">
            <w:r>
              <w:t>View host hardware power consumption</w:t>
            </w:r>
          </w:p>
        </w:tc>
        <w:tc>
          <w:tcPr>
            <w:tcW w:w="1843" w:type="dxa"/>
          </w:tcPr>
          <w:p w14:paraId="0A324C5D" w14:textId="77777777" w:rsidR="00FA05FA" w:rsidRDefault="00FA05FA" w:rsidP="00FA05FA">
            <w:r>
              <w:t>Negligible difference in power consumption</w:t>
            </w:r>
          </w:p>
        </w:tc>
        <w:tc>
          <w:tcPr>
            <w:tcW w:w="1791" w:type="dxa"/>
          </w:tcPr>
          <w:p w14:paraId="46A83BD0" w14:textId="77777777" w:rsidR="00FA05FA" w:rsidRDefault="00FA05FA" w:rsidP="00FA05FA">
            <w:r>
              <w:t xml:space="preserve">Pass </w:t>
            </w:r>
          </w:p>
        </w:tc>
      </w:tr>
    </w:tbl>
    <w:p w14:paraId="37F8A882"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0DD4CADD" w14:textId="77777777" w:rsidTr="00FA05FA">
        <w:tc>
          <w:tcPr>
            <w:tcW w:w="1803" w:type="dxa"/>
          </w:tcPr>
          <w:p w14:paraId="59656695" w14:textId="77777777" w:rsidR="00FA05FA" w:rsidRDefault="00FA05FA" w:rsidP="00FA05FA">
            <w:r>
              <w:t>2.3.3</w:t>
            </w:r>
          </w:p>
        </w:tc>
        <w:tc>
          <w:tcPr>
            <w:tcW w:w="1803" w:type="dxa"/>
          </w:tcPr>
          <w:p w14:paraId="221D366D" w14:textId="77777777" w:rsidR="00FA05FA" w:rsidRDefault="00FA05FA" w:rsidP="00FA05FA">
            <w:r w:rsidRPr="001C5751">
              <w:t xml:space="preserve">Database must use a compatible interface language </w:t>
            </w:r>
          </w:p>
        </w:tc>
        <w:tc>
          <w:tcPr>
            <w:tcW w:w="1803" w:type="dxa"/>
          </w:tcPr>
          <w:p w14:paraId="55BDB456" w14:textId="77777777" w:rsidR="00FA05FA" w:rsidRDefault="00FA05FA" w:rsidP="00FA05FA">
            <w:r>
              <w:t xml:space="preserve">Interact with database </w:t>
            </w:r>
          </w:p>
        </w:tc>
        <w:tc>
          <w:tcPr>
            <w:tcW w:w="1803" w:type="dxa"/>
          </w:tcPr>
          <w:p w14:paraId="69BC1EAE" w14:textId="77777777" w:rsidR="00FA05FA" w:rsidRDefault="00FA05FA" w:rsidP="00FA05FA">
            <w:r>
              <w:t xml:space="preserve">Database interaction from app possible </w:t>
            </w:r>
          </w:p>
        </w:tc>
        <w:tc>
          <w:tcPr>
            <w:tcW w:w="1804" w:type="dxa"/>
          </w:tcPr>
          <w:p w14:paraId="70F1F870" w14:textId="77777777" w:rsidR="00FA05FA" w:rsidRDefault="00FA05FA" w:rsidP="00FA05FA">
            <w:r>
              <w:t xml:space="preserve">Pass </w:t>
            </w:r>
          </w:p>
        </w:tc>
      </w:tr>
    </w:tbl>
    <w:p w14:paraId="37774299" w14:textId="77777777" w:rsidR="00FA05FA" w:rsidRDefault="00FA05FA" w:rsidP="00FA05FA"/>
    <w:tbl>
      <w:tblPr>
        <w:tblStyle w:val="TableGrid"/>
        <w:tblW w:w="0" w:type="auto"/>
        <w:tblLook w:val="04A0" w:firstRow="1" w:lastRow="0" w:firstColumn="1" w:lastColumn="0" w:noHBand="0" w:noVBand="1"/>
      </w:tblPr>
      <w:tblGrid>
        <w:gridCol w:w="1803"/>
        <w:gridCol w:w="1803"/>
        <w:gridCol w:w="1803"/>
        <w:gridCol w:w="1803"/>
        <w:gridCol w:w="1804"/>
      </w:tblGrid>
      <w:tr w:rsidR="00FA05FA" w14:paraId="6E2D7512" w14:textId="77777777" w:rsidTr="00FA05FA">
        <w:tc>
          <w:tcPr>
            <w:tcW w:w="1803" w:type="dxa"/>
          </w:tcPr>
          <w:p w14:paraId="7542B7E7" w14:textId="77777777" w:rsidR="00FA05FA" w:rsidRDefault="00FA05FA" w:rsidP="00FA05FA">
            <w:r>
              <w:t>2.3.4</w:t>
            </w:r>
          </w:p>
        </w:tc>
        <w:tc>
          <w:tcPr>
            <w:tcW w:w="1803" w:type="dxa"/>
          </w:tcPr>
          <w:p w14:paraId="1B960E55" w14:textId="77777777" w:rsidR="00FA05FA" w:rsidRDefault="00FA05FA" w:rsidP="00FA05FA">
            <w:r w:rsidRPr="001C5751">
              <w:t>Database must update in a timely manner (&gt;10s)</w:t>
            </w:r>
          </w:p>
        </w:tc>
        <w:tc>
          <w:tcPr>
            <w:tcW w:w="1803" w:type="dxa"/>
          </w:tcPr>
          <w:p w14:paraId="66B09EA1" w14:textId="77777777" w:rsidR="00FA05FA" w:rsidRDefault="00FA05FA" w:rsidP="00FA05FA">
            <w:r>
              <w:t xml:space="preserve">Interact with database remotely </w:t>
            </w:r>
          </w:p>
        </w:tc>
        <w:tc>
          <w:tcPr>
            <w:tcW w:w="1803" w:type="dxa"/>
          </w:tcPr>
          <w:p w14:paraId="20C278D5" w14:textId="77777777" w:rsidR="00FA05FA" w:rsidRDefault="00FA05FA" w:rsidP="00FA05FA">
            <w:r>
              <w:t xml:space="preserve">Database reacts in sub 10s </w:t>
            </w:r>
          </w:p>
        </w:tc>
        <w:tc>
          <w:tcPr>
            <w:tcW w:w="1804" w:type="dxa"/>
          </w:tcPr>
          <w:p w14:paraId="5FA23DE5" w14:textId="77777777" w:rsidR="00FA05FA" w:rsidRDefault="00FA05FA" w:rsidP="00FA05FA">
            <w:r>
              <w:t xml:space="preserve">Pass </w:t>
            </w:r>
          </w:p>
        </w:tc>
      </w:tr>
    </w:tbl>
    <w:p w14:paraId="60F12F8B" w14:textId="77777777" w:rsidR="00FA05FA" w:rsidRDefault="00FA05FA" w:rsidP="00FA05FA"/>
    <w:p w14:paraId="40B8D99B" w14:textId="3FD9F69D" w:rsidR="00FA05FA" w:rsidRDefault="00E91767" w:rsidP="00E91767">
      <w:pPr>
        <w:pStyle w:val="Heading2"/>
      </w:pPr>
      <w:bookmarkStart w:id="126" w:name="_Toc38493042"/>
      <w:r>
        <w:lastRenderedPageBreak/>
        <w:t>13.3 PCB</w:t>
      </w:r>
      <w:bookmarkEnd w:id="126"/>
      <w:r>
        <w:t xml:space="preserve"> </w:t>
      </w:r>
    </w:p>
    <w:p w14:paraId="27D6B895" w14:textId="46E52318" w:rsidR="00E91767" w:rsidRPr="00E91767" w:rsidRDefault="00E91767" w:rsidP="00E91767">
      <w:r>
        <w:rPr>
          <w:noProof/>
        </w:rPr>
        <w:drawing>
          <wp:inline distT="0" distB="0" distL="0" distR="0" wp14:anchorId="01D2C8ED" wp14:editId="0E78AF2E">
            <wp:extent cx="5939790" cy="3220085"/>
            <wp:effectExtent l="0" t="0" r="381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39790" cy="3220085"/>
                    </a:xfrm>
                    <a:prstGeom prst="rect">
                      <a:avLst/>
                    </a:prstGeom>
                    <a:noFill/>
                    <a:ln>
                      <a:noFill/>
                    </a:ln>
                  </pic:spPr>
                </pic:pic>
              </a:graphicData>
            </a:graphic>
          </wp:inline>
        </w:drawing>
      </w:r>
      <w:r>
        <w:rPr>
          <w:noProof/>
        </w:rPr>
        <w:drawing>
          <wp:inline distT="0" distB="0" distL="0" distR="0" wp14:anchorId="2CAE7873" wp14:editId="6E1CAD31">
            <wp:extent cx="5939790" cy="3196590"/>
            <wp:effectExtent l="0" t="0" r="381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939790" cy="3196590"/>
                    </a:xfrm>
                    <a:prstGeom prst="rect">
                      <a:avLst/>
                    </a:prstGeom>
                    <a:noFill/>
                    <a:ln>
                      <a:noFill/>
                    </a:ln>
                  </pic:spPr>
                </pic:pic>
              </a:graphicData>
            </a:graphic>
          </wp:inline>
        </w:drawing>
      </w:r>
    </w:p>
    <w:sectPr w:rsidR="00E91767" w:rsidRPr="00E91767" w:rsidSect="00903D36">
      <w:footerReference w:type="default" r:id="rId67"/>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80E558" w14:textId="77777777" w:rsidR="00BE4743" w:rsidRDefault="00BE4743" w:rsidP="00D50976">
      <w:pPr>
        <w:spacing w:after="0" w:line="240" w:lineRule="auto"/>
      </w:pPr>
      <w:r>
        <w:separator/>
      </w:r>
    </w:p>
  </w:endnote>
  <w:endnote w:type="continuationSeparator" w:id="0">
    <w:p w14:paraId="1D898562" w14:textId="77777777" w:rsidR="00BE4743" w:rsidRDefault="00BE4743" w:rsidP="00D509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50A6E" w14:textId="06A82776" w:rsidR="004744B4" w:rsidRDefault="004744B4" w:rsidP="00D50976">
    <w:pPr>
      <w:pStyle w:val="Footer"/>
      <w:jc w:val="center"/>
    </w:pPr>
    <w:r>
      <w:rPr>
        <w:noProof/>
        <w:color w:val="4472C4" w:themeColor="accent1"/>
      </w:rPr>
      <mc:AlternateContent>
        <mc:Choice Requires="wps">
          <w:drawing>
            <wp:anchor distT="0" distB="0" distL="114300" distR="114300" simplePos="0" relativeHeight="251659264" behindDoc="0" locked="0" layoutInCell="1" allowOverlap="1" wp14:anchorId="0CB6CF7C" wp14:editId="5C427899">
              <wp:simplePos x="0" y="0"/>
              <wp:positionH relativeFrom="page">
                <wp:align>center</wp:align>
              </wp:positionH>
              <wp:positionV relativeFrom="page">
                <wp:align>center</wp:align>
              </wp:positionV>
              <wp:extent cx="7364730" cy="9528810"/>
              <wp:effectExtent l="0" t="0" r="26670" b="26670"/>
              <wp:wrapNone/>
              <wp:docPr id="452" name="Rectangle 452"/>
              <wp:cNvGraphicFramePr/>
              <a:graphic xmlns:a="http://schemas.openxmlformats.org/drawingml/2006/main">
                <a:graphicData uri="http://schemas.microsoft.com/office/word/2010/wordprocessingShape">
                  <wps:wsp>
                    <wps:cNvSpPr/>
                    <wps:spPr>
                      <a:xfrm>
                        <a:off x="0" y="0"/>
                        <a:ext cx="7364730" cy="952881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xmlns:w16cex="http://schemas.microsoft.com/office/word/2018/wordml/cex" xmlns:w16="http://schemas.microsoft.com/office/word/2018/wordml">
          <w:pict>
            <v:rect w14:anchorId="1C761831" id="Rectangle 452" o:spid="_x0000_s1026" style="position:absolute;margin-left:0;margin-top:0;width:579.9pt;height:750.3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" filled="f" strokecolor="#747070 [1614]" strokeweight="1.25pt">
              <w10:wrap anchorx="page" anchory="page"/>
            </v:rect>
          </w:pict>
        </mc:Fallback>
      </mc:AlternateContent>
    </w:r>
    <w:r>
      <w:rPr>
        <w:rFonts w:asciiTheme="majorHAnsi" w:eastAsiaTheme="majorEastAsia" w:hAnsiTheme="majorHAnsi" w:cstheme="majorBidi"/>
        <w:color w:val="4472C4" w:themeColor="accent1"/>
        <w:sz w:val="20"/>
        <w:szCs w:val="20"/>
      </w:rPr>
      <w:t xml:space="preserve">pg. </w:t>
    </w:r>
    <w:r>
      <w:rPr>
        <w:rFonts w:eastAsiaTheme="minorEastAsia"/>
        <w:color w:val="4472C4" w:themeColor="accent1"/>
        <w:sz w:val="20"/>
        <w:szCs w:val="20"/>
      </w:rPr>
      <w:fldChar w:fldCharType="begin"/>
    </w:r>
    <w:r>
      <w:rPr>
        <w:color w:val="4472C4" w:themeColor="accent1"/>
        <w:sz w:val="20"/>
        <w:szCs w:val="20"/>
      </w:rPr>
      <w:instrText xml:space="preserve"> PAGE    \* MERGEFORMAT </w:instrText>
    </w:r>
    <w:r>
      <w:rPr>
        <w:rFonts w:eastAsiaTheme="minorEastAsia"/>
        <w:color w:val="4472C4" w:themeColor="accent1"/>
        <w:sz w:val="20"/>
        <w:szCs w:val="20"/>
      </w:rPr>
      <w:fldChar w:fldCharType="separate"/>
    </w:r>
    <w:r>
      <w:rPr>
        <w:rFonts w:asciiTheme="majorHAnsi" w:eastAsiaTheme="majorEastAsia" w:hAnsiTheme="majorHAnsi" w:cstheme="majorBidi"/>
        <w:noProof/>
        <w:color w:val="4472C4" w:themeColor="accent1"/>
        <w:sz w:val="20"/>
        <w:szCs w:val="20"/>
      </w:rPr>
      <w:t>2</w:t>
    </w:r>
    <w:r>
      <w:rPr>
        <w:rFonts w:asciiTheme="majorHAnsi" w:eastAsiaTheme="majorEastAsia" w:hAnsiTheme="majorHAnsi" w:cstheme="majorBidi"/>
        <w:noProof/>
        <w:color w:val="4472C4" w:themeColor="accent1"/>
        <w:sz w:val="20"/>
        <w:szCs w:val="20"/>
      </w:rPr>
      <w:fldChar w:fldCharType="end"/>
    </w:r>
    <w:r>
      <w:rPr>
        <w:rFonts w:asciiTheme="majorHAnsi" w:eastAsiaTheme="majorEastAsia" w:hAnsiTheme="majorHAnsi" w:cstheme="majorBidi"/>
        <w:noProof/>
        <w:color w:val="4472C4" w:themeColor="accent1"/>
        <w:sz w:val="20"/>
        <w:szCs w:val="20"/>
      </w:rPr>
      <w:tab/>
      <w:t>Adam Stock – 15034312</w:t>
    </w:r>
    <w:r>
      <w:rPr>
        <w:rFonts w:asciiTheme="majorHAnsi" w:eastAsiaTheme="majorEastAsia" w:hAnsiTheme="majorHAnsi" w:cstheme="majorBidi"/>
        <w:noProof/>
        <w:color w:val="4472C4" w:themeColor="accent1"/>
        <w:sz w:val="20"/>
        <w:szCs w:val="20"/>
      </w:rPr>
      <w:tab/>
      <w:t xml:space="preserve">UWE 2018/19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9F4951" w14:textId="77777777" w:rsidR="00BE4743" w:rsidRDefault="00BE4743" w:rsidP="00D50976">
      <w:pPr>
        <w:spacing w:after="0" w:line="240" w:lineRule="auto"/>
      </w:pPr>
      <w:r>
        <w:separator/>
      </w:r>
    </w:p>
  </w:footnote>
  <w:footnote w:type="continuationSeparator" w:id="0">
    <w:p w14:paraId="77D111D7" w14:textId="77777777" w:rsidR="00BE4743" w:rsidRDefault="00BE4743" w:rsidP="00D509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93E47"/>
    <w:multiLevelType w:val="hybridMultilevel"/>
    <w:tmpl w:val="CEE84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CA66D6"/>
    <w:multiLevelType w:val="hybridMultilevel"/>
    <w:tmpl w:val="DA6C05AA"/>
    <w:lvl w:ilvl="0" w:tplc="9DF2D5BA">
      <w:start w:val="1"/>
      <w:numFmt w:val="bullet"/>
      <w:lvlText w:val="•"/>
      <w:lvlJc w:val="left"/>
      <w:pPr>
        <w:tabs>
          <w:tab w:val="num" w:pos="720"/>
        </w:tabs>
        <w:ind w:left="720" w:hanging="360"/>
      </w:pPr>
      <w:rPr>
        <w:rFonts w:ascii="Arial" w:hAnsi="Arial" w:hint="default"/>
      </w:rPr>
    </w:lvl>
    <w:lvl w:ilvl="1" w:tplc="DFE4CB5C" w:tentative="1">
      <w:start w:val="1"/>
      <w:numFmt w:val="bullet"/>
      <w:lvlText w:val="•"/>
      <w:lvlJc w:val="left"/>
      <w:pPr>
        <w:tabs>
          <w:tab w:val="num" w:pos="1440"/>
        </w:tabs>
        <w:ind w:left="1440" w:hanging="360"/>
      </w:pPr>
      <w:rPr>
        <w:rFonts w:ascii="Arial" w:hAnsi="Arial" w:hint="default"/>
      </w:rPr>
    </w:lvl>
    <w:lvl w:ilvl="2" w:tplc="2E3C1B9E" w:tentative="1">
      <w:start w:val="1"/>
      <w:numFmt w:val="bullet"/>
      <w:lvlText w:val="•"/>
      <w:lvlJc w:val="left"/>
      <w:pPr>
        <w:tabs>
          <w:tab w:val="num" w:pos="2160"/>
        </w:tabs>
        <w:ind w:left="2160" w:hanging="360"/>
      </w:pPr>
      <w:rPr>
        <w:rFonts w:ascii="Arial" w:hAnsi="Arial" w:hint="default"/>
      </w:rPr>
    </w:lvl>
    <w:lvl w:ilvl="3" w:tplc="FE3C03FA" w:tentative="1">
      <w:start w:val="1"/>
      <w:numFmt w:val="bullet"/>
      <w:lvlText w:val="•"/>
      <w:lvlJc w:val="left"/>
      <w:pPr>
        <w:tabs>
          <w:tab w:val="num" w:pos="2880"/>
        </w:tabs>
        <w:ind w:left="2880" w:hanging="360"/>
      </w:pPr>
      <w:rPr>
        <w:rFonts w:ascii="Arial" w:hAnsi="Arial" w:hint="default"/>
      </w:rPr>
    </w:lvl>
    <w:lvl w:ilvl="4" w:tplc="0D6C4BD8" w:tentative="1">
      <w:start w:val="1"/>
      <w:numFmt w:val="bullet"/>
      <w:lvlText w:val="•"/>
      <w:lvlJc w:val="left"/>
      <w:pPr>
        <w:tabs>
          <w:tab w:val="num" w:pos="3600"/>
        </w:tabs>
        <w:ind w:left="3600" w:hanging="360"/>
      </w:pPr>
      <w:rPr>
        <w:rFonts w:ascii="Arial" w:hAnsi="Arial" w:hint="default"/>
      </w:rPr>
    </w:lvl>
    <w:lvl w:ilvl="5" w:tplc="F42E3F08" w:tentative="1">
      <w:start w:val="1"/>
      <w:numFmt w:val="bullet"/>
      <w:lvlText w:val="•"/>
      <w:lvlJc w:val="left"/>
      <w:pPr>
        <w:tabs>
          <w:tab w:val="num" w:pos="4320"/>
        </w:tabs>
        <w:ind w:left="4320" w:hanging="360"/>
      </w:pPr>
      <w:rPr>
        <w:rFonts w:ascii="Arial" w:hAnsi="Arial" w:hint="default"/>
      </w:rPr>
    </w:lvl>
    <w:lvl w:ilvl="6" w:tplc="6DBC5BCC" w:tentative="1">
      <w:start w:val="1"/>
      <w:numFmt w:val="bullet"/>
      <w:lvlText w:val="•"/>
      <w:lvlJc w:val="left"/>
      <w:pPr>
        <w:tabs>
          <w:tab w:val="num" w:pos="5040"/>
        </w:tabs>
        <w:ind w:left="5040" w:hanging="360"/>
      </w:pPr>
      <w:rPr>
        <w:rFonts w:ascii="Arial" w:hAnsi="Arial" w:hint="default"/>
      </w:rPr>
    </w:lvl>
    <w:lvl w:ilvl="7" w:tplc="297C0310" w:tentative="1">
      <w:start w:val="1"/>
      <w:numFmt w:val="bullet"/>
      <w:lvlText w:val="•"/>
      <w:lvlJc w:val="left"/>
      <w:pPr>
        <w:tabs>
          <w:tab w:val="num" w:pos="5760"/>
        </w:tabs>
        <w:ind w:left="5760" w:hanging="360"/>
      </w:pPr>
      <w:rPr>
        <w:rFonts w:ascii="Arial" w:hAnsi="Arial" w:hint="default"/>
      </w:rPr>
    </w:lvl>
    <w:lvl w:ilvl="8" w:tplc="EF96EDD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48047CF"/>
    <w:multiLevelType w:val="hybridMultilevel"/>
    <w:tmpl w:val="43BAB4F0"/>
    <w:lvl w:ilvl="0" w:tplc="C8A60448">
      <w:start w:val="1"/>
      <w:numFmt w:val="bullet"/>
      <w:lvlText w:val="•"/>
      <w:lvlJc w:val="left"/>
      <w:pPr>
        <w:tabs>
          <w:tab w:val="num" w:pos="720"/>
        </w:tabs>
        <w:ind w:left="720" w:hanging="360"/>
      </w:pPr>
      <w:rPr>
        <w:rFonts w:ascii="Arial" w:hAnsi="Arial" w:hint="default"/>
      </w:rPr>
    </w:lvl>
    <w:lvl w:ilvl="1" w:tplc="8872E20C" w:tentative="1">
      <w:start w:val="1"/>
      <w:numFmt w:val="bullet"/>
      <w:lvlText w:val="•"/>
      <w:lvlJc w:val="left"/>
      <w:pPr>
        <w:tabs>
          <w:tab w:val="num" w:pos="1440"/>
        </w:tabs>
        <w:ind w:left="1440" w:hanging="360"/>
      </w:pPr>
      <w:rPr>
        <w:rFonts w:ascii="Arial" w:hAnsi="Arial" w:hint="default"/>
      </w:rPr>
    </w:lvl>
    <w:lvl w:ilvl="2" w:tplc="66D0962C" w:tentative="1">
      <w:start w:val="1"/>
      <w:numFmt w:val="bullet"/>
      <w:lvlText w:val="•"/>
      <w:lvlJc w:val="left"/>
      <w:pPr>
        <w:tabs>
          <w:tab w:val="num" w:pos="2160"/>
        </w:tabs>
        <w:ind w:left="2160" w:hanging="360"/>
      </w:pPr>
      <w:rPr>
        <w:rFonts w:ascii="Arial" w:hAnsi="Arial" w:hint="default"/>
      </w:rPr>
    </w:lvl>
    <w:lvl w:ilvl="3" w:tplc="A8183F50" w:tentative="1">
      <w:start w:val="1"/>
      <w:numFmt w:val="bullet"/>
      <w:lvlText w:val="•"/>
      <w:lvlJc w:val="left"/>
      <w:pPr>
        <w:tabs>
          <w:tab w:val="num" w:pos="2880"/>
        </w:tabs>
        <w:ind w:left="2880" w:hanging="360"/>
      </w:pPr>
      <w:rPr>
        <w:rFonts w:ascii="Arial" w:hAnsi="Arial" w:hint="default"/>
      </w:rPr>
    </w:lvl>
    <w:lvl w:ilvl="4" w:tplc="69D0B060" w:tentative="1">
      <w:start w:val="1"/>
      <w:numFmt w:val="bullet"/>
      <w:lvlText w:val="•"/>
      <w:lvlJc w:val="left"/>
      <w:pPr>
        <w:tabs>
          <w:tab w:val="num" w:pos="3600"/>
        </w:tabs>
        <w:ind w:left="3600" w:hanging="360"/>
      </w:pPr>
      <w:rPr>
        <w:rFonts w:ascii="Arial" w:hAnsi="Arial" w:hint="default"/>
      </w:rPr>
    </w:lvl>
    <w:lvl w:ilvl="5" w:tplc="DAE0674A" w:tentative="1">
      <w:start w:val="1"/>
      <w:numFmt w:val="bullet"/>
      <w:lvlText w:val="•"/>
      <w:lvlJc w:val="left"/>
      <w:pPr>
        <w:tabs>
          <w:tab w:val="num" w:pos="4320"/>
        </w:tabs>
        <w:ind w:left="4320" w:hanging="360"/>
      </w:pPr>
      <w:rPr>
        <w:rFonts w:ascii="Arial" w:hAnsi="Arial" w:hint="default"/>
      </w:rPr>
    </w:lvl>
    <w:lvl w:ilvl="6" w:tplc="FDAEC84A" w:tentative="1">
      <w:start w:val="1"/>
      <w:numFmt w:val="bullet"/>
      <w:lvlText w:val="•"/>
      <w:lvlJc w:val="left"/>
      <w:pPr>
        <w:tabs>
          <w:tab w:val="num" w:pos="5040"/>
        </w:tabs>
        <w:ind w:left="5040" w:hanging="360"/>
      </w:pPr>
      <w:rPr>
        <w:rFonts w:ascii="Arial" w:hAnsi="Arial" w:hint="default"/>
      </w:rPr>
    </w:lvl>
    <w:lvl w:ilvl="7" w:tplc="72660E5E" w:tentative="1">
      <w:start w:val="1"/>
      <w:numFmt w:val="bullet"/>
      <w:lvlText w:val="•"/>
      <w:lvlJc w:val="left"/>
      <w:pPr>
        <w:tabs>
          <w:tab w:val="num" w:pos="5760"/>
        </w:tabs>
        <w:ind w:left="5760" w:hanging="360"/>
      </w:pPr>
      <w:rPr>
        <w:rFonts w:ascii="Arial" w:hAnsi="Arial" w:hint="default"/>
      </w:rPr>
    </w:lvl>
    <w:lvl w:ilvl="8" w:tplc="A536A3A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4FD7E15"/>
    <w:multiLevelType w:val="hybridMultilevel"/>
    <w:tmpl w:val="6A280C96"/>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4" w15:restartNumberingAfterBreak="0">
    <w:nsid w:val="0C0B3C2B"/>
    <w:multiLevelType w:val="hybridMultilevel"/>
    <w:tmpl w:val="14F42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280DBE"/>
    <w:multiLevelType w:val="hybridMultilevel"/>
    <w:tmpl w:val="A29CB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235ADE"/>
    <w:multiLevelType w:val="hybridMultilevel"/>
    <w:tmpl w:val="65F4A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A10DE2"/>
    <w:multiLevelType w:val="multilevel"/>
    <w:tmpl w:val="906053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E3227E0"/>
    <w:multiLevelType w:val="hybridMultilevel"/>
    <w:tmpl w:val="08C83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E03244"/>
    <w:multiLevelType w:val="hybridMultilevel"/>
    <w:tmpl w:val="0D829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DE1D51"/>
    <w:multiLevelType w:val="hybridMultilevel"/>
    <w:tmpl w:val="D346D3B0"/>
    <w:lvl w:ilvl="0" w:tplc="BE2A0B84">
      <w:start w:val="1"/>
      <w:numFmt w:val="bullet"/>
      <w:lvlText w:val="•"/>
      <w:lvlJc w:val="left"/>
      <w:pPr>
        <w:tabs>
          <w:tab w:val="num" w:pos="720"/>
        </w:tabs>
        <w:ind w:left="720" w:hanging="360"/>
      </w:pPr>
      <w:rPr>
        <w:rFonts w:ascii="Arial" w:hAnsi="Arial" w:hint="default"/>
      </w:rPr>
    </w:lvl>
    <w:lvl w:ilvl="1" w:tplc="37B0D2C8" w:tentative="1">
      <w:start w:val="1"/>
      <w:numFmt w:val="bullet"/>
      <w:lvlText w:val="•"/>
      <w:lvlJc w:val="left"/>
      <w:pPr>
        <w:tabs>
          <w:tab w:val="num" w:pos="1440"/>
        </w:tabs>
        <w:ind w:left="1440" w:hanging="360"/>
      </w:pPr>
      <w:rPr>
        <w:rFonts w:ascii="Arial" w:hAnsi="Arial" w:hint="default"/>
      </w:rPr>
    </w:lvl>
    <w:lvl w:ilvl="2" w:tplc="F868696C" w:tentative="1">
      <w:start w:val="1"/>
      <w:numFmt w:val="bullet"/>
      <w:lvlText w:val="•"/>
      <w:lvlJc w:val="left"/>
      <w:pPr>
        <w:tabs>
          <w:tab w:val="num" w:pos="2160"/>
        </w:tabs>
        <w:ind w:left="2160" w:hanging="360"/>
      </w:pPr>
      <w:rPr>
        <w:rFonts w:ascii="Arial" w:hAnsi="Arial" w:hint="default"/>
      </w:rPr>
    </w:lvl>
    <w:lvl w:ilvl="3" w:tplc="AC92FEEC" w:tentative="1">
      <w:start w:val="1"/>
      <w:numFmt w:val="bullet"/>
      <w:lvlText w:val="•"/>
      <w:lvlJc w:val="left"/>
      <w:pPr>
        <w:tabs>
          <w:tab w:val="num" w:pos="2880"/>
        </w:tabs>
        <w:ind w:left="2880" w:hanging="360"/>
      </w:pPr>
      <w:rPr>
        <w:rFonts w:ascii="Arial" w:hAnsi="Arial" w:hint="default"/>
      </w:rPr>
    </w:lvl>
    <w:lvl w:ilvl="4" w:tplc="437417F2" w:tentative="1">
      <w:start w:val="1"/>
      <w:numFmt w:val="bullet"/>
      <w:lvlText w:val="•"/>
      <w:lvlJc w:val="left"/>
      <w:pPr>
        <w:tabs>
          <w:tab w:val="num" w:pos="3600"/>
        </w:tabs>
        <w:ind w:left="3600" w:hanging="360"/>
      </w:pPr>
      <w:rPr>
        <w:rFonts w:ascii="Arial" w:hAnsi="Arial" w:hint="default"/>
      </w:rPr>
    </w:lvl>
    <w:lvl w:ilvl="5" w:tplc="E5A471D4" w:tentative="1">
      <w:start w:val="1"/>
      <w:numFmt w:val="bullet"/>
      <w:lvlText w:val="•"/>
      <w:lvlJc w:val="left"/>
      <w:pPr>
        <w:tabs>
          <w:tab w:val="num" w:pos="4320"/>
        </w:tabs>
        <w:ind w:left="4320" w:hanging="360"/>
      </w:pPr>
      <w:rPr>
        <w:rFonts w:ascii="Arial" w:hAnsi="Arial" w:hint="default"/>
      </w:rPr>
    </w:lvl>
    <w:lvl w:ilvl="6" w:tplc="72B6113C" w:tentative="1">
      <w:start w:val="1"/>
      <w:numFmt w:val="bullet"/>
      <w:lvlText w:val="•"/>
      <w:lvlJc w:val="left"/>
      <w:pPr>
        <w:tabs>
          <w:tab w:val="num" w:pos="5040"/>
        </w:tabs>
        <w:ind w:left="5040" w:hanging="360"/>
      </w:pPr>
      <w:rPr>
        <w:rFonts w:ascii="Arial" w:hAnsi="Arial" w:hint="default"/>
      </w:rPr>
    </w:lvl>
    <w:lvl w:ilvl="7" w:tplc="6D90932E" w:tentative="1">
      <w:start w:val="1"/>
      <w:numFmt w:val="bullet"/>
      <w:lvlText w:val="•"/>
      <w:lvlJc w:val="left"/>
      <w:pPr>
        <w:tabs>
          <w:tab w:val="num" w:pos="5760"/>
        </w:tabs>
        <w:ind w:left="5760" w:hanging="360"/>
      </w:pPr>
      <w:rPr>
        <w:rFonts w:ascii="Arial" w:hAnsi="Arial" w:hint="default"/>
      </w:rPr>
    </w:lvl>
    <w:lvl w:ilvl="8" w:tplc="F1087C4C"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9961DBA"/>
    <w:multiLevelType w:val="hybridMultilevel"/>
    <w:tmpl w:val="54ACD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CF4E1A"/>
    <w:multiLevelType w:val="hybridMultilevel"/>
    <w:tmpl w:val="D8A24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ED0A0B"/>
    <w:multiLevelType w:val="multilevel"/>
    <w:tmpl w:val="05829F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A102F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F1E22F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065361F"/>
    <w:multiLevelType w:val="hybridMultilevel"/>
    <w:tmpl w:val="207C8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E815FE"/>
    <w:multiLevelType w:val="multilevel"/>
    <w:tmpl w:val="BA8C2F48"/>
    <w:lvl w:ilvl="0">
      <w:start w:val="1"/>
      <w:numFmt w:val="bullet"/>
      <w:lvlText w:val=""/>
      <w:lvlJc w:val="left"/>
      <w:pPr>
        <w:tabs>
          <w:tab w:val="num" w:pos="2880"/>
        </w:tabs>
        <w:ind w:left="2880" w:hanging="360"/>
      </w:pPr>
      <w:rPr>
        <w:rFonts w:ascii="Symbol" w:hAnsi="Symbol" w:hint="default"/>
        <w:sz w:val="20"/>
      </w:rPr>
    </w:lvl>
    <w:lvl w:ilvl="1" w:tentative="1">
      <w:start w:val="1"/>
      <w:numFmt w:val="bullet"/>
      <w:lvlText w:val="o"/>
      <w:lvlJc w:val="left"/>
      <w:pPr>
        <w:tabs>
          <w:tab w:val="num" w:pos="3600"/>
        </w:tabs>
        <w:ind w:left="3600" w:hanging="360"/>
      </w:pPr>
      <w:rPr>
        <w:rFonts w:ascii="Courier New" w:hAnsi="Courier New" w:hint="default"/>
        <w:sz w:val="20"/>
      </w:rPr>
    </w:lvl>
    <w:lvl w:ilvl="2" w:tentative="1">
      <w:start w:val="1"/>
      <w:numFmt w:val="bullet"/>
      <w:lvlText w:val=""/>
      <w:lvlJc w:val="left"/>
      <w:pPr>
        <w:tabs>
          <w:tab w:val="num" w:pos="4320"/>
        </w:tabs>
        <w:ind w:left="4320" w:hanging="360"/>
      </w:pPr>
      <w:rPr>
        <w:rFonts w:ascii="Wingdings" w:hAnsi="Wingdings" w:hint="default"/>
        <w:sz w:val="20"/>
      </w:rPr>
    </w:lvl>
    <w:lvl w:ilvl="3" w:tentative="1">
      <w:start w:val="1"/>
      <w:numFmt w:val="bullet"/>
      <w:lvlText w:val=""/>
      <w:lvlJc w:val="left"/>
      <w:pPr>
        <w:tabs>
          <w:tab w:val="num" w:pos="5040"/>
        </w:tabs>
        <w:ind w:left="5040" w:hanging="360"/>
      </w:pPr>
      <w:rPr>
        <w:rFonts w:ascii="Wingdings" w:hAnsi="Wingdings" w:hint="default"/>
        <w:sz w:val="20"/>
      </w:rPr>
    </w:lvl>
    <w:lvl w:ilvl="4" w:tentative="1">
      <w:start w:val="1"/>
      <w:numFmt w:val="bullet"/>
      <w:lvlText w:val=""/>
      <w:lvlJc w:val="left"/>
      <w:pPr>
        <w:tabs>
          <w:tab w:val="num" w:pos="5760"/>
        </w:tabs>
        <w:ind w:left="5760" w:hanging="360"/>
      </w:pPr>
      <w:rPr>
        <w:rFonts w:ascii="Wingdings" w:hAnsi="Wingdings" w:hint="default"/>
        <w:sz w:val="20"/>
      </w:rPr>
    </w:lvl>
    <w:lvl w:ilvl="5" w:tentative="1">
      <w:start w:val="1"/>
      <w:numFmt w:val="bullet"/>
      <w:lvlText w:val=""/>
      <w:lvlJc w:val="left"/>
      <w:pPr>
        <w:tabs>
          <w:tab w:val="num" w:pos="6480"/>
        </w:tabs>
        <w:ind w:left="6480" w:hanging="360"/>
      </w:pPr>
      <w:rPr>
        <w:rFonts w:ascii="Wingdings" w:hAnsi="Wingdings" w:hint="default"/>
        <w:sz w:val="20"/>
      </w:rPr>
    </w:lvl>
    <w:lvl w:ilvl="6" w:tentative="1">
      <w:start w:val="1"/>
      <w:numFmt w:val="bullet"/>
      <w:lvlText w:val=""/>
      <w:lvlJc w:val="left"/>
      <w:pPr>
        <w:tabs>
          <w:tab w:val="num" w:pos="7200"/>
        </w:tabs>
        <w:ind w:left="7200" w:hanging="360"/>
      </w:pPr>
      <w:rPr>
        <w:rFonts w:ascii="Wingdings" w:hAnsi="Wingdings" w:hint="default"/>
        <w:sz w:val="20"/>
      </w:rPr>
    </w:lvl>
    <w:lvl w:ilvl="7" w:tentative="1">
      <w:start w:val="1"/>
      <w:numFmt w:val="bullet"/>
      <w:lvlText w:val=""/>
      <w:lvlJc w:val="left"/>
      <w:pPr>
        <w:tabs>
          <w:tab w:val="num" w:pos="7920"/>
        </w:tabs>
        <w:ind w:left="7920" w:hanging="360"/>
      </w:pPr>
      <w:rPr>
        <w:rFonts w:ascii="Wingdings" w:hAnsi="Wingdings" w:hint="default"/>
        <w:sz w:val="20"/>
      </w:rPr>
    </w:lvl>
    <w:lvl w:ilvl="8" w:tentative="1">
      <w:start w:val="1"/>
      <w:numFmt w:val="bullet"/>
      <w:lvlText w:val=""/>
      <w:lvlJc w:val="left"/>
      <w:pPr>
        <w:tabs>
          <w:tab w:val="num" w:pos="8640"/>
        </w:tabs>
        <w:ind w:left="8640" w:hanging="360"/>
      </w:pPr>
      <w:rPr>
        <w:rFonts w:ascii="Wingdings" w:hAnsi="Wingdings" w:hint="default"/>
        <w:sz w:val="20"/>
      </w:rPr>
    </w:lvl>
  </w:abstractNum>
  <w:abstractNum w:abstractNumId="18" w15:restartNumberingAfterBreak="0">
    <w:nsid w:val="43F003D1"/>
    <w:multiLevelType w:val="hybridMultilevel"/>
    <w:tmpl w:val="2FE00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A4181B"/>
    <w:multiLevelType w:val="hybridMultilevel"/>
    <w:tmpl w:val="0BECA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E74CF"/>
    <w:multiLevelType w:val="hybridMultilevel"/>
    <w:tmpl w:val="E5F0CA10"/>
    <w:lvl w:ilvl="0" w:tplc="75162C86">
      <w:start w:val="1"/>
      <w:numFmt w:val="decimal"/>
      <w:lvlText w:val="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9A50C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F0C3B5C"/>
    <w:multiLevelType w:val="hybridMultilevel"/>
    <w:tmpl w:val="DC2C3846"/>
    <w:lvl w:ilvl="0" w:tplc="670E090C">
      <w:start w:val="1"/>
      <w:numFmt w:val="bullet"/>
      <w:lvlText w:val="•"/>
      <w:lvlJc w:val="left"/>
      <w:pPr>
        <w:tabs>
          <w:tab w:val="num" w:pos="720"/>
        </w:tabs>
        <w:ind w:left="720" w:hanging="360"/>
      </w:pPr>
      <w:rPr>
        <w:rFonts w:ascii="Arial" w:hAnsi="Arial" w:hint="default"/>
      </w:rPr>
    </w:lvl>
    <w:lvl w:ilvl="1" w:tplc="4B94FECC" w:tentative="1">
      <w:start w:val="1"/>
      <w:numFmt w:val="bullet"/>
      <w:lvlText w:val="•"/>
      <w:lvlJc w:val="left"/>
      <w:pPr>
        <w:tabs>
          <w:tab w:val="num" w:pos="1440"/>
        </w:tabs>
        <w:ind w:left="1440" w:hanging="360"/>
      </w:pPr>
      <w:rPr>
        <w:rFonts w:ascii="Arial" w:hAnsi="Arial" w:hint="default"/>
      </w:rPr>
    </w:lvl>
    <w:lvl w:ilvl="2" w:tplc="A37089B6" w:tentative="1">
      <w:start w:val="1"/>
      <w:numFmt w:val="bullet"/>
      <w:lvlText w:val="•"/>
      <w:lvlJc w:val="left"/>
      <w:pPr>
        <w:tabs>
          <w:tab w:val="num" w:pos="2160"/>
        </w:tabs>
        <w:ind w:left="2160" w:hanging="360"/>
      </w:pPr>
      <w:rPr>
        <w:rFonts w:ascii="Arial" w:hAnsi="Arial" w:hint="default"/>
      </w:rPr>
    </w:lvl>
    <w:lvl w:ilvl="3" w:tplc="A03EF3BE" w:tentative="1">
      <w:start w:val="1"/>
      <w:numFmt w:val="bullet"/>
      <w:lvlText w:val="•"/>
      <w:lvlJc w:val="left"/>
      <w:pPr>
        <w:tabs>
          <w:tab w:val="num" w:pos="2880"/>
        </w:tabs>
        <w:ind w:left="2880" w:hanging="360"/>
      </w:pPr>
      <w:rPr>
        <w:rFonts w:ascii="Arial" w:hAnsi="Arial" w:hint="default"/>
      </w:rPr>
    </w:lvl>
    <w:lvl w:ilvl="4" w:tplc="5CB2709E" w:tentative="1">
      <w:start w:val="1"/>
      <w:numFmt w:val="bullet"/>
      <w:lvlText w:val="•"/>
      <w:lvlJc w:val="left"/>
      <w:pPr>
        <w:tabs>
          <w:tab w:val="num" w:pos="3600"/>
        </w:tabs>
        <w:ind w:left="3600" w:hanging="360"/>
      </w:pPr>
      <w:rPr>
        <w:rFonts w:ascii="Arial" w:hAnsi="Arial" w:hint="default"/>
      </w:rPr>
    </w:lvl>
    <w:lvl w:ilvl="5" w:tplc="D758C230" w:tentative="1">
      <w:start w:val="1"/>
      <w:numFmt w:val="bullet"/>
      <w:lvlText w:val="•"/>
      <w:lvlJc w:val="left"/>
      <w:pPr>
        <w:tabs>
          <w:tab w:val="num" w:pos="4320"/>
        </w:tabs>
        <w:ind w:left="4320" w:hanging="360"/>
      </w:pPr>
      <w:rPr>
        <w:rFonts w:ascii="Arial" w:hAnsi="Arial" w:hint="default"/>
      </w:rPr>
    </w:lvl>
    <w:lvl w:ilvl="6" w:tplc="663A2B6E" w:tentative="1">
      <w:start w:val="1"/>
      <w:numFmt w:val="bullet"/>
      <w:lvlText w:val="•"/>
      <w:lvlJc w:val="left"/>
      <w:pPr>
        <w:tabs>
          <w:tab w:val="num" w:pos="5040"/>
        </w:tabs>
        <w:ind w:left="5040" w:hanging="360"/>
      </w:pPr>
      <w:rPr>
        <w:rFonts w:ascii="Arial" w:hAnsi="Arial" w:hint="default"/>
      </w:rPr>
    </w:lvl>
    <w:lvl w:ilvl="7" w:tplc="9154ED0A" w:tentative="1">
      <w:start w:val="1"/>
      <w:numFmt w:val="bullet"/>
      <w:lvlText w:val="•"/>
      <w:lvlJc w:val="left"/>
      <w:pPr>
        <w:tabs>
          <w:tab w:val="num" w:pos="5760"/>
        </w:tabs>
        <w:ind w:left="5760" w:hanging="360"/>
      </w:pPr>
      <w:rPr>
        <w:rFonts w:ascii="Arial" w:hAnsi="Arial" w:hint="default"/>
      </w:rPr>
    </w:lvl>
    <w:lvl w:ilvl="8" w:tplc="4030C0EA"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04D43B1"/>
    <w:multiLevelType w:val="hybridMultilevel"/>
    <w:tmpl w:val="2D740C5A"/>
    <w:lvl w:ilvl="0" w:tplc="381A985C">
      <w:start w:val="1"/>
      <w:numFmt w:val="bullet"/>
      <w:lvlText w:val="•"/>
      <w:lvlJc w:val="left"/>
      <w:pPr>
        <w:tabs>
          <w:tab w:val="num" w:pos="720"/>
        </w:tabs>
        <w:ind w:left="720" w:hanging="360"/>
      </w:pPr>
      <w:rPr>
        <w:rFonts w:ascii="Arial" w:hAnsi="Arial" w:hint="default"/>
      </w:rPr>
    </w:lvl>
    <w:lvl w:ilvl="1" w:tplc="89CCBCEE" w:tentative="1">
      <w:start w:val="1"/>
      <w:numFmt w:val="bullet"/>
      <w:lvlText w:val="•"/>
      <w:lvlJc w:val="left"/>
      <w:pPr>
        <w:tabs>
          <w:tab w:val="num" w:pos="1440"/>
        </w:tabs>
        <w:ind w:left="1440" w:hanging="360"/>
      </w:pPr>
      <w:rPr>
        <w:rFonts w:ascii="Arial" w:hAnsi="Arial" w:hint="default"/>
      </w:rPr>
    </w:lvl>
    <w:lvl w:ilvl="2" w:tplc="9C62EF22" w:tentative="1">
      <w:start w:val="1"/>
      <w:numFmt w:val="bullet"/>
      <w:lvlText w:val="•"/>
      <w:lvlJc w:val="left"/>
      <w:pPr>
        <w:tabs>
          <w:tab w:val="num" w:pos="2160"/>
        </w:tabs>
        <w:ind w:left="2160" w:hanging="360"/>
      </w:pPr>
      <w:rPr>
        <w:rFonts w:ascii="Arial" w:hAnsi="Arial" w:hint="default"/>
      </w:rPr>
    </w:lvl>
    <w:lvl w:ilvl="3" w:tplc="91D89A4A" w:tentative="1">
      <w:start w:val="1"/>
      <w:numFmt w:val="bullet"/>
      <w:lvlText w:val="•"/>
      <w:lvlJc w:val="left"/>
      <w:pPr>
        <w:tabs>
          <w:tab w:val="num" w:pos="2880"/>
        </w:tabs>
        <w:ind w:left="2880" w:hanging="360"/>
      </w:pPr>
      <w:rPr>
        <w:rFonts w:ascii="Arial" w:hAnsi="Arial" w:hint="default"/>
      </w:rPr>
    </w:lvl>
    <w:lvl w:ilvl="4" w:tplc="A4828C60" w:tentative="1">
      <w:start w:val="1"/>
      <w:numFmt w:val="bullet"/>
      <w:lvlText w:val="•"/>
      <w:lvlJc w:val="left"/>
      <w:pPr>
        <w:tabs>
          <w:tab w:val="num" w:pos="3600"/>
        </w:tabs>
        <w:ind w:left="3600" w:hanging="360"/>
      </w:pPr>
      <w:rPr>
        <w:rFonts w:ascii="Arial" w:hAnsi="Arial" w:hint="default"/>
      </w:rPr>
    </w:lvl>
    <w:lvl w:ilvl="5" w:tplc="DB0A8720" w:tentative="1">
      <w:start w:val="1"/>
      <w:numFmt w:val="bullet"/>
      <w:lvlText w:val="•"/>
      <w:lvlJc w:val="left"/>
      <w:pPr>
        <w:tabs>
          <w:tab w:val="num" w:pos="4320"/>
        </w:tabs>
        <w:ind w:left="4320" w:hanging="360"/>
      </w:pPr>
      <w:rPr>
        <w:rFonts w:ascii="Arial" w:hAnsi="Arial" w:hint="default"/>
      </w:rPr>
    </w:lvl>
    <w:lvl w:ilvl="6" w:tplc="6076FC4C" w:tentative="1">
      <w:start w:val="1"/>
      <w:numFmt w:val="bullet"/>
      <w:lvlText w:val="•"/>
      <w:lvlJc w:val="left"/>
      <w:pPr>
        <w:tabs>
          <w:tab w:val="num" w:pos="5040"/>
        </w:tabs>
        <w:ind w:left="5040" w:hanging="360"/>
      </w:pPr>
      <w:rPr>
        <w:rFonts w:ascii="Arial" w:hAnsi="Arial" w:hint="default"/>
      </w:rPr>
    </w:lvl>
    <w:lvl w:ilvl="7" w:tplc="7DF6B64A" w:tentative="1">
      <w:start w:val="1"/>
      <w:numFmt w:val="bullet"/>
      <w:lvlText w:val="•"/>
      <w:lvlJc w:val="left"/>
      <w:pPr>
        <w:tabs>
          <w:tab w:val="num" w:pos="5760"/>
        </w:tabs>
        <w:ind w:left="5760" w:hanging="360"/>
      </w:pPr>
      <w:rPr>
        <w:rFonts w:ascii="Arial" w:hAnsi="Arial" w:hint="default"/>
      </w:rPr>
    </w:lvl>
    <w:lvl w:ilvl="8" w:tplc="C88425F8"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2AF1613"/>
    <w:multiLevelType w:val="hybridMultilevel"/>
    <w:tmpl w:val="F7787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54E347E"/>
    <w:multiLevelType w:val="hybridMultilevel"/>
    <w:tmpl w:val="E6107C38"/>
    <w:lvl w:ilvl="0" w:tplc="080AC876">
      <w:start w:val="1"/>
      <w:numFmt w:val="bullet"/>
      <w:lvlText w:val="•"/>
      <w:lvlJc w:val="left"/>
      <w:pPr>
        <w:tabs>
          <w:tab w:val="num" w:pos="720"/>
        </w:tabs>
        <w:ind w:left="720" w:hanging="360"/>
      </w:pPr>
      <w:rPr>
        <w:rFonts w:ascii="Arial" w:hAnsi="Arial" w:hint="default"/>
      </w:rPr>
    </w:lvl>
    <w:lvl w:ilvl="1" w:tplc="01706740" w:tentative="1">
      <w:start w:val="1"/>
      <w:numFmt w:val="bullet"/>
      <w:lvlText w:val="•"/>
      <w:lvlJc w:val="left"/>
      <w:pPr>
        <w:tabs>
          <w:tab w:val="num" w:pos="1440"/>
        </w:tabs>
        <w:ind w:left="1440" w:hanging="360"/>
      </w:pPr>
      <w:rPr>
        <w:rFonts w:ascii="Arial" w:hAnsi="Arial" w:hint="default"/>
      </w:rPr>
    </w:lvl>
    <w:lvl w:ilvl="2" w:tplc="82849A94" w:tentative="1">
      <w:start w:val="1"/>
      <w:numFmt w:val="bullet"/>
      <w:lvlText w:val="•"/>
      <w:lvlJc w:val="left"/>
      <w:pPr>
        <w:tabs>
          <w:tab w:val="num" w:pos="2160"/>
        </w:tabs>
        <w:ind w:left="2160" w:hanging="360"/>
      </w:pPr>
      <w:rPr>
        <w:rFonts w:ascii="Arial" w:hAnsi="Arial" w:hint="default"/>
      </w:rPr>
    </w:lvl>
    <w:lvl w:ilvl="3" w:tplc="A7CA5AAE" w:tentative="1">
      <w:start w:val="1"/>
      <w:numFmt w:val="bullet"/>
      <w:lvlText w:val="•"/>
      <w:lvlJc w:val="left"/>
      <w:pPr>
        <w:tabs>
          <w:tab w:val="num" w:pos="2880"/>
        </w:tabs>
        <w:ind w:left="2880" w:hanging="360"/>
      </w:pPr>
      <w:rPr>
        <w:rFonts w:ascii="Arial" w:hAnsi="Arial" w:hint="default"/>
      </w:rPr>
    </w:lvl>
    <w:lvl w:ilvl="4" w:tplc="23BAE5E8" w:tentative="1">
      <w:start w:val="1"/>
      <w:numFmt w:val="bullet"/>
      <w:lvlText w:val="•"/>
      <w:lvlJc w:val="left"/>
      <w:pPr>
        <w:tabs>
          <w:tab w:val="num" w:pos="3600"/>
        </w:tabs>
        <w:ind w:left="3600" w:hanging="360"/>
      </w:pPr>
      <w:rPr>
        <w:rFonts w:ascii="Arial" w:hAnsi="Arial" w:hint="default"/>
      </w:rPr>
    </w:lvl>
    <w:lvl w:ilvl="5" w:tplc="7F7E61AE" w:tentative="1">
      <w:start w:val="1"/>
      <w:numFmt w:val="bullet"/>
      <w:lvlText w:val="•"/>
      <w:lvlJc w:val="left"/>
      <w:pPr>
        <w:tabs>
          <w:tab w:val="num" w:pos="4320"/>
        </w:tabs>
        <w:ind w:left="4320" w:hanging="360"/>
      </w:pPr>
      <w:rPr>
        <w:rFonts w:ascii="Arial" w:hAnsi="Arial" w:hint="default"/>
      </w:rPr>
    </w:lvl>
    <w:lvl w:ilvl="6" w:tplc="D6CE3564" w:tentative="1">
      <w:start w:val="1"/>
      <w:numFmt w:val="bullet"/>
      <w:lvlText w:val="•"/>
      <w:lvlJc w:val="left"/>
      <w:pPr>
        <w:tabs>
          <w:tab w:val="num" w:pos="5040"/>
        </w:tabs>
        <w:ind w:left="5040" w:hanging="360"/>
      </w:pPr>
      <w:rPr>
        <w:rFonts w:ascii="Arial" w:hAnsi="Arial" w:hint="default"/>
      </w:rPr>
    </w:lvl>
    <w:lvl w:ilvl="7" w:tplc="A0F2DAEE" w:tentative="1">
      <w:start w:val="1"/>
      <w:numFmt w:val="bullet"/>
      <w:lvlText w:val="•"/>
      <w:lvlJc w:val="left"/>
      <w:pPr>
        <w:tabs>
          <w:tab w:val="num" w:pos="5760"/>
        </w:tabs>
        <w:ind w:left="5760" w:hanging="360"/>
      </w:pPr>
      <w:rPr>
        <w:rFonts w:ascii="Arial" w:hAnsi="Arial" w:hint="default"/>
      </w:rPr>
    </w:lvl>
    <w:lvl w:ilvl="8" w:tplc="72C08E6E"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FE1557E"/>
    <w:multiLevelType w:val="hybridMultilevel"/>
    <w:tmpl w:val="27BCB9A6"/>
    <w:lvl w:ilvl="0" w:tplc="A92A26E4">
      <w:start w:val="1"/>
      <w:numFmt w:val="bullet"/>
      <w:lvlText w:val="•"/>
      <w:lvlJc w:val="left"/>
      <w:pPr>
        <w:tabs>
          <w:tab w:val="num" w:pos="720"/>
        </w:tabs>
        <w:ind w:left="720" w:hanging="360"/>
      </w:pPr>
      <w:rPr>
        <w:rFonts w:ascii="Arial" w:hAnsi="Arial" w:hint="default"/>
      </w:rPr>
    </w:lvl>
    <w:lvl w:ilvl="1" w:tplc="7AFA6318" w:tentative="1">
      <w:start w:val="1"/>
      <w:numFmt w:val="bullet"/>
      <w:lvlText w:val="•"/>
      <w:lvlJc w:val="left"/>
      <w:pPr>
        <w:tabs>
          <w:tab w:val="num" w:pos="1440"/>
        </w:tabs>
        <w:ind w:left="1440" w:hanging="360"/>
      </w:pPr>
      <w:rPr>
        <w:rFonts w:ascii="Arial" w:hAnsi="Arial" w:hint="default"/>
      </w:rPr>
    </w:lvl>
    <w:lvl w:ilvl="2" w:tplc="00F8825A" w:tentative="1">
      <w:start w:val="1"/>
      <w:numFmt w:val="bullet"/>
      <w:lvlText w:val="•"/>
      <w:lvlJc w:val="left"/>
      <w:pPr>
        <w:tabs>
          <w:tab w:val="num" w:pos="2160"/>
        </w:tabs>
        <w:ind w:left="2160" w:hanging="360"/>
      </w:pPr>
      <w:rPr>
        <w:rFonts w:ascii="Arial" w:hAnsi="Arial" w:hint="default"/>
      </w:rPr>
    </w:lvl>
    <w:lvl w:ilvl="3" w:tplc="53206C92" w:tentative="1">
      <w:start w:val="1"/>
      <w:numFmt w:val="bullet"/>
      <w:lvlText w:val="•"/>
      <w:lvlJc w:val="left"/>
      <w:pPr>
        <w:tabs>
          <w:tab w:val="num" w:pos="2880"/>
        </w:tabs>
        <w:ind w:left="2880" w:hanging="360"/>
      </w:pPr>
      <w:rPr>
        <w:rFonts w:ascii="Arial" w:hAnsi="Arial" w:hint="default"/>
      </w:rPr>
    </w:lvl>
    <w:lvl w:ilvl="4" w:tplc="901C0100" w:tentative="1">
      <w:start w:val="1"/>
      <w:numFmt w:val="bullet"/>
      <w:lvlText w:val="•"/>
      <w:lvlJc w:val="left"/>
      <w:pPr>
        <w:tabs>
          <w:tab w:val="num" w:pos="3600"/>
        </w:tabs>
        <w:ind w:left="3600" w:hanging="360"/>
      </w:pPr>
      <w:rPr>
        <w:rFonts w:ascii="Arial" w:hAnsi="Arial" w:hint="default"/>
      </w:rPr>
    </w:lvl>
    <w:lvl w:ilvl="5" w:tplc="A13E4AAC" w:tentative="1">
      <w:start w:val="1"/>
      <w:numFmt w:val="bullet"/>
      <w:lvlText w:val="•"/>
      <w:lvlJc w:val="left"/>
      <w:pPr>
        <w:tabs>
          <w:tab w:val="num" w:pos="4320"/>
        </w:tabs>
        <w:ind w:left="4320" w:hanging="360"/>
      </w:pPr>
      <w:rPr>
        <w:rFonts w:ascii="Arial" w:hAnsi="Arial" w:hint="default"/>
      </w:rPr>
    </w:lvl>
    <w:lvl w:ilvl="6" w:tplc="0158050A" w:tentative="1">
      <w:start w:val="1"/>
      <w:numFmt w:val="bullet"/>
      <w:lvlText w:val="•"/>
      <w:lvlJc w:val="left"/>
      <w:pPr>
        <w:tabs>
          <w:tab w:val="num" w:pos="5040"/>
        </w:tabs>
        <w:ind w:left="5040" w:hanging="360"/>
      </w:pPr>
      <w:rPr>
        <w:rFonts w:ascii="Arial" w:hAnsi="Arial" w:hint="default"/>
      </w:rPr>
    </w:lvl>
    <w:lvl w:ilvl="7" w:tplc="A762FFDA" w:tentative="1">
      <w:start w:val="1"/>
      <w:numFmt w:val="bullet"/>
      <w:lvlText w:val="•"/>
      <w:lvlJc w:val="left"/>
      <w:pPr>
        <w:tabs>
          <w:tab w:val="num" w:pos="5760"/>
        </w:tabs>
        <w:ind w:left="5760" w:hanging="360"/>
      </w:pPr>
      <w:rPr>
        <w:rFonts w:ascii="Arial" w:hAnsi="Arial" w:hint="default"/>
      </w:rPr>
    </w:lvl>
    <w:lvl w:ilvl="8" w:tplc="E21CFE26"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70000093"/>
    <w:multiLevelType w:val="hybridMultilevel"/>
    <w:tmpl w:val="2E2484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466251A">
      <w:numFmt w:val="bullet"/>
      <w:lvlText w:val="-"/>
      <w:lvlJc w:val="left"/>
      <w:pPr>
        <w:ind w:left="2160" w:hanging="360"/>
      </w:pPr>
      <w:rPr>
        <w:rFonts w:ascii="Calibri" w:eastAsiaTheme="minorHAnsi" w:hAnsi="Calibri" w:cs="Calibri"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01243F9"/>
    <w:multiLevelType w:val="hybridMultilevel"/>
    <w:tmpl w:val="C81429BE"/>
    <w:lvl w:ilvl="0" w:tplc="DD1292CE">
      <w:start w:val="1"/>
      <w:numFmt w:val="bullet"/>
      <w:lvlText w:val="•"/>
      <w:lvlJc w:val="left"/>
      <w:pPr>
        <w:tabs>
          <w:tab w:val="num" w:pos="720"/>
        </w:tabs>
        <w:ind w:left="720" w:hanging="360"/>
      </w:pPr>
      <w:rPr>
        <w:rFonts w:ascii="Arial" w:hAnsi="Arial" w:hint="default"/>
      </w:rPr>
    </w:lvl>
    <w:lvl w:ilvl="1" w:tplc="9684CFFC" w:tentative="1">
      <w:start w:val="1"/>
      <w:numFmt w:val="bullet"/>
      <w:lvlText w:val="•"/>
      <w:lvlJc w:val="left"/>
      <w:pPr>
        <w:tabs>
          <w:tab w:val="num" w:pos="1440"/>
        </w:tabs>
        <w:ind w:left="1440" w:hanging="360"/>
      </w:pPr>
      <w:rPr>
        <w:rFonts w:ascii="Arial" w:hAnsi="Arial" w:hint="default"/>
      </w:rPr>
    </w:lvl>
    <w:lvl w:ilvl="2" w:tplc="8422AE04" w:tentative="1">
      <w:start w:val="1"/>
      <w:numFmt w:val="bullet"/>
      <w:lvlText w:val="•"/>
      <w:lvlJc w:val="left"/>
      <w:pPr>
        <w:tabs>
          <w:tab w:val="num" w:pos="2160"/>
        </w:tabs>
        <w:ind w:left="2160" w:hanging="360"/>
      </w:pPr>
      <w:rPr>
        <w:rFonts w:ascii="Arial" w:hAnsi="Arial" w:hint="default"/>
      </w:rPr>
    </w:lvl>
    <w:lvl w:ilvl="3" w:tplc="3EE8B5A2" w:tentative="1">
      <w:start w:val="1"/>
      <w:numFmt w:val="bullet"/>
      <w:lvlText w:val="•"/>
      <w:lvlJc w:val="left"/>
      <w:pPr>
        <w:tabs>
          <w:tab w:val="num" w:pos="2880"/>
        </w:tabs>
        <w:ind w:left="2880" w:hanging="360"/>
      </w:pPr>
      <w:rPr>
        <w:rFonts w:ascii="Arial" w:hAnsi="Arial" w:hint="default"/>
      </w:rPr>
    </w:lvl>
    <w:lvl w:ilvl="4" w:tplc="81B6BF34" w:tentative="1">
      <w:start w:val="1"/>
      <w:numFmt w:val="bullet"/>
      <w:lvlText w:val="•"/>
      <w:lvlJc w:val="left"/>
      <w:pPr>
        <w:tabs>
          <w:tab w:val="num" w:pos="3600"/>
        </w:tabs>
        <w:ind w:left="3600" w:hanging="360"/>
      </w:pPr>
      <w:rPr>
        <w:rFonts w:ascii="Arial" w:hAnsi="Arial" w:hint="default"/>
      </w:rPr>
    </w:lvl>
    <w:lvl w:ilvl="5" w:tplc="D7EC0DBC" w:tentative="1">
      <w:start w:val="1"/>
      <w:numFmt w:val="bullet"/>
      <w:lvlText w:val="•"/>
      <w:lvlJc w:val="left"/>
      <w:pPr>
        <w:tabs>
          <w:tab w:val="num" w:pos="4320"/>
        </w:tabs>
        <w:ind w:left="4320" w:hanging="360"/>
      </w:pPr>
      <w:rPr>
        <w:rFonts w:ascii="Arial" w:hAnsi="Arial" w:hint="default"/>
      </w:rPr>
    </w:lvl>
    <w:lvl w:ilvl="6" w:tplc="6304EA02" w:tentative="1">
      <w:start w:val="1"/>
      <w:numFmt w:val="bullet"/>
      <w:lvlText w:val="•"/>
      <w:lvlJc w:val="left"/>
      <w:pPr>
        <w:tabs>
          <w:tab w:val="num" w:pos="5040"/>
        </w:tabs>
        <w:ind w:left="5040" w:hanging="360"/>
      </w:pPr>
      <w:rPr>
        <w:rFonts w:ascii="Arial" w:hAnsi="Arial" w:hint="default"/>
      </w:rPr>
    </w:lvl>
    <w:lvl w:ilvl="7" w:tplc="00D0A552" w:tentative="1">
      <w:start w:val="1"/>
      <w:numFmt w:val="bullet"/>
      <w:lvlText w:val="•"/>
      <w:lvlJc w:val="left"/>
      <w:pPr>
        <w:tabs>
          <w:tab w:val="num" w:pos="5760"/>
        </w:tabs>
        <w:ind w:left="5760" w:hanging="360"/>
      </w:pPr>
      <w:rPr>
        <w:rFonts w:ascii="Arial" w:hAnsi="Arial" w:hint="default"/>
      </w:rPr>
    </w:lvl>
    <w:lvl w:ilvl="8" w:tplc="D444DE7A"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7B6C2E76"/>
    <w:multiLevelType w:val="hybridMultilevel"/>
    <w:tmpl w:val="20049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E6F2D57"/>
    <w:multiLevelType w:val="hybridMultilevel"/>
    <w:tmpl w:val="2FDC7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3"/>
  </w:num>
  <w:num w:numId="3">
    <w:abstractNumId w:val="7"/>
  </w:num>
  <w:num w:numId="4">
    <w:abstractNumId w:val="5"/>
  </w:num>
  <w:num w:numId="5">
    <w:abstractNumId w:val="17"/>
  </w:num>
  <w:num w:numId="6">
    <w:abstractNumId w:val="4"/>
  </w:num>
  <w:num w:numId="7">
    <w:abstractNumId w:val="24"/>
  </w:num>
  <w:num w:numId="8">
    <w:abstractNumId w:val="16"/>
  </w:num>
  <w:num w:numId="9">
    <w:abstractNumId w:val="30"/>
  </w:num>
  <w:num w:numId="10">
    <w:abstractNumId w:val="21"/>
  </w:num>
  <w:num w:numId="11">
    <w:abstractNumId w:val="14"/>
  </w:num>
  <w:num w:numId="12">
    <w:abstractNumId w:val="25"/>
  </w:num>
  <w:num w:numId="13">
    <w:abstractNumId w:val="23"/>
  </w:num>
  <w:num w:numId="14">
    <w:abstractNumId w:val="15"/>
  </w:num>
  <w:num w:numId="15">
    <w:abstractNumId w:val="28"/>
  </w:num>
  <w:num w:numId="16">
    <w:abstractNumId w:val="26"/>
  </w:num>
  <w:num w:numId="17">
    <w:abstractNumId w:val="22"/>
  </w:num>
  <w:num w:numId="18">
    <w:abstractNumId w:val="1"/>
  </w:num>
  <w:num w:numId="19">
    <w:abstractNumId w:val="10"/>
  </w:num>
  <w:num w:numId="20">
    <w:abstractNumId w:val="2"/>
  </w:num>
  <w:num w:numId="21">
    <w:abstractNumId w:val="20"/>
  </w:num>
  <w:num w:numId="22">
    <w:abstractNumId w:val="27"/>
  </w:num>
  <w:num w:numId="23">
    <w:abstractNumId w:val="11"/>
  </w:num>
  <w:num w:numId="24">
    <w:abstractNumId w:val="29"/>
  </w:num>
  <w:num w:numId="25">
    <w:abstractNumId w:val="18"/>
  </w:num>
  <w:num w:numId="26">
    <w:abstractNumId w:val="12"/>
  </w:num>
  <w:num w:numId="27">
    <w:abstractNumId w:val="6"/>
  </w:num>
  <w:num w:numId="28">
    <w:abstractNumId w:val="19"/>
  </w:num>
  <w:num w:numId="29">
    <w:abstractNumId w:val="9"/>
  </w:num>
  <w:num w:numId="30">
    <w:abstractNumId w:val="8"/>
  </w:num>
  <w:num w:numId="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DB2"/>
    <w:rsid w:val="00004130"/>
    <w:rsid w:val="00004BFA"/>
    <w:rsid w:val="000077AD"/>
    <w:rsid w:val="000152AC"/>
    <w:rsid w:val="0001573E"/>
    <w:rsid w:val="0002420B"/>
    <w:rsid w:val="00026E8B"/>
    <w:rsid w:val="00027735"/>
    <w:rsid w:val="00027EFE"/>
    <w:rsid w:val="00044383"/>
    <w:rsid w:val="00045B4E"/>
    <w:rsid w:val="000478F2"/>
    <w:rsid w:val="000479DF"/>
    <w:rsid w:val="00052FFF"/>
    <w:rsid w:val="00065A0C"/>
    <w:rsid w:val="00075E57"/>
    <w:rsid w:val="00080D78"/>
    <w:rsid w:val="00084221"/>
    <w:rsid w:val="00092EBC"/>
    <w:rsid w:val="0009486A"/>
    <w:rsid w:val="00096A80"/>
    <w:rsid w:val="000A02FF"/>
    <w:rsid w:val="000A792F"/>
    <w:rsid w:val="000B1453"/>
    <w:rsid w:val="000B3965"/>
    <w:rsid w:val="000B4E90"/>
    <w:rsid w:val="000C0654"/>
    <w:rsid w:val="000C3CAE"/>
    <w:rsid w:val="000C5010"/>
    <w:rsid w:val="000C6D54"/>
    <w:rsid w:val="000C7D54"/>
    <w:rsid w:val="000D5269"/>
    <w:rsid w:val="000E0E2B"/>
    <w:rsid w:val="000E4B8D"/>
    <w:rsid w:val="000F097D"/>
    <w:rsid w:val="000F406C"/>
    <w:rsid w:val="00113936"/>
    <w:rsid w:val="00114ECE"/>
    <w:rsid w:val="0012212C"/>
    <w:rsid w:val="001354FE"/>
    <w:rsid w:val="0015694D"/>
    <w:rsid w:val="00161B2A"/>
    <w:rsid w:val="00170E35"/>
    <w:rsid w:val="001814A3"/>
    <w:rsid w:val="00194F54"/>
    <w:rsid w:val="001A2FFD"/>
    <w:rsid w:val="001A4798"/>
    <w:rsid w:val="001C5751"/>
    <w:rsid w:val="001C5D96"/>
    <w:rsid w:val="001D7454"/>
    <w:rsid w:val="001F0A12"/>
    <w:rsid w:val="001F21F8"/>
    <w:rsid w:val="001F6E5E"/>
    <w:rsid w:val="00200052"/>
    <w:rsid w:val="00200785"/>
    <w:rsid w:val="00220208"/>
    <w:rsid w:val="00223986"/>
    <w:rsid w:val="00225429"/>
    <w:rsid w:val="0023014C"/>
    <w:rsid w:val="00230B0F"/>
    <w:rsid w:val="00236046"/>
    <w:rsid w:val="00243998"/>
    <w:rsid w:val="00250155"/>
    <w:rsid w:val="002539C4"/>
    <w:rsid w:val="0026447C"/>
    <w:rsid w:val="002712D0"/>
    <w:rsid w:val="00274404"/>
    <w:rsid w:val="002765BA"/>
    <w:rsid w:val="00294FCD"/>
    <w:rsid w:val="00296839"/>
    <w:rsid w:val="002B1F31"/>
    <w:rsid w:val="002C7791"/>
    <w:rsid w:val="002D0129"/>
    <w:rsid w:val="002E3081"/>
    <w:rsid w:val="002F6BDA"/>
    <w:rsid w:val="00302E46"/>
    <w:rsid w:val="00304BAE"/>
    <w:rsid w:val="00307911"/>
    <w:rsid w:val="00310A4C"/>
    <w:rsid w:val="00313530"/>
    <w:rsid w:val="00317A53"/>
    <w:rsid w:val="003226EE"/>
    <w:rsid w:val="00324E16"/>
    <w:rsid w:val="0033031D"/>
    <w:rsid w:val="00340FD5"/>
    <w:rsid w:val="00347569"/>
    <w:rsid w:val="00352382"/>
    <w:rsid w:val="00357857"/>
    <w:rsid w:val="00362A10"/>
    <w:rsid w:val="00372AAA"/>
    <w:rsid w:val="0037784B"/>
    <w:rsid w:val="00384465"/>
    <w:rsid w:val="00390DB2"/>
    <w:rsid w:val="00393BB4"/>
    <w:rsid w:val="0039573E"/>
    <w:rsid w:val="00395E72"/>
    <w:rsid w:val="00397CD4"/>
    <w:rsid w:val="003B1C4C"/>
    <w:rsid w:val="003B7FBC"/>
    <w:rsid w:val="003D1D3F"/>
    <w:rsid w:val="003D450B"/>
    <w:rsid w:val="003D523D"/>
    <w:rsid w:val="003E0CC3"/>
    <w:rsid w:val="003E1940"/>
    <w:rsid w:val="003E2CC2"/>
    <w:rsid w:val="003E5B00"/>
    <w:rsid w:val="003E6333"/>
    <w:rsid w:val="003F13AA"/>
    <w:rsid w:val="0040687B"/>
    <w:rsid w:val="004143FB"/>
    <w:rsid w:val="0041503C"/>
    <w:rsid w:val="00416B6A"/>
    <w:rsid w:val="004310B6"/>
    <w:rsid w:val="004371D7"/>
    <w:rsid w:val="004408F5"/>
    <w:rsid w:val="00444C8E"/>
    <w:rsid w:val="00451B58"/>
    <w:rsid w:val="00467F0A"/>
    <w:rsid w:val="00470ADF"/>
    <w:rsid w:val="004727C2"/>
    <w:rsid w:val="004733B8"/>
    <w:rsid w:val="004744B4"/>
    <w:rsid w:val="00475798"/>
    <w:rsid w:val="004757E8"/>
    <w:rsid w:val="004804BB"/>
    <w:rsid w:val="00483D74"/>
    <w:rsid w:val="004A7AFE"/>
    <w:rsid w:val="004B13DF"/>
    <w:rsid w:val="004B71E3"/>
    <w:rsid w:val="004B7712"/>
    <w:rsid w:val="004C2839"/>
    <w:rsid w:val="004C592C"/>
    <w:rsid w:val="004D162B"/>
    <w:rsid w:val="004D68C2"/>
    <w:rsid w:val="004E4D14"/>
    <w:rsid w:val="004F2FEF"/>
    <w:rsid w:val="00513164"/>
    <w:rsid w:val="00517988"/>
    <w:rsid w:val="00521B94"/>
    <w:rsid w:val="0053240A"/>
    <w:rsid w:val="00545163"/>
    <w:rsid w:val="00546BE1"/>
    <w:rsid w:val="00555240"/>
    <w:rsid w:val="00575F8F"/>
    <w:rsid w:val="0058185D"/>
    <w:rsid w:val="005819E8"/>
    <w:rsid w:val="00584CED"/>
    <w:rsid w:val="00592715"/>
    <w:rsid w:val="00593C0E"/>
    <w:rsid w:val="005A38A7"/>
    <w:rsid w:val="005A68D1"/>
    <w:rsid w:val="005B212B"/>
    <w:rsid w:val="005B2728"/>
    <w:rsid w:val="005C3658"/>
    <w:rsid w:val="005C547B"/>
    <w:rsid w:val="005C73ED"/>
    <w:rsid w:val="005D62C1"/>
    <w:rsid w:val="005D7F71"/>
    <w:rsid w:val="005E788A"/>
    <w:rsid w:val="005E7B0B"/>
    <w:rsid w:val="005F16B7"/>
    <w:rsid w:val="005F2E87"/>
    <w:rsid w:val="005F59E6"/>
    <w:rsid w:val="005F7A64"/>
    <w:rsid w:val="00603DFF"/>
    <w:rsid w:val="006056E4"/>
    <w:rsid w:val="006056FD"/>
    <w:rsid w:val="00614182"/>
    <w:rsid w:val="00617133"/>
    <w:rsid w:val="00642034"/>
    <w:rsid w:val="00645C79"/>
    <w:rsid w:val="00646C52"/>
    <w:rsid w:val="00653B46"/>
    <w:rsid w:val="00654E0B"/>
    <w:rsid w:val="00655CB7"/>
    <w:rsid w:val="006566F1"/>
    <w:rsid w:val="00656FF6"/>
    <w:rsid w:val="00657095"/>
    <w:rsid w:val="00660BFF"/>
    <w:rsid w:val="00662878"/>
    <w:rsid w:val="00663FA3"/>
    <w:rsid w:val="00667AA3"/>
    <w:rsid w:val="0067063F"/>
    <w:rsid w:val="0067563E"/>
    <w:rsid w:val="006871F2"/>
    <w:rsid w:val="006910BB"/>
    <w:rsid w:val="00692A4C"/>
    <w:rsid w:val="00696AB4"/>
    <w:rsid w:val="006A16BC"/>
    <w:rsid w:val="006A6389"/>
    <w:rsid w:val="006B0CC1"/>
    <w:rsid w:val="006B7782"/>
    <w:rsid w:val="006C3308"/>
    <w:rsid w:val="006C4D30"/>
    <w:rsid w:val="006C68A1"/>
    <w:rsid w:val="006F1A5F"/>
    <w:rsid w:val="006F5542"/>
    <w:rsid w:val="006F588D"/>
    <w:rsid w:val="007109FA"/>
    <w:rsid w:val="00714EA9"/>
    <w:rsid w:val="00720520"/>
    <w:rsid w:val="00720B7E"/>
    <w:rsid w:val="00721D23"/>
    <w:rsid w:val="00725AA1"/>
    <w:rsid w:val="00745E52"/>
    <w:rsid w:val="007465D0"/>
    <w:rsid w:val="0074682E"/>
    <w:rsid w:val="00754A1A"/>
    <w:rsid w:val="00755239"/>
    <w:rsid w:val="007737D9"/>
    <w:rsid w:val="007772DE"/>
    <w:rsid w:val="00777B31"/>
    <w:rsid w:val="00780A52"/>
    <w:rsid w:val="0078489C"/>
    <w:rsid w:val="0079667D"/>
    <w:rsid w:val="007A35B2"/>
    <w:rsid w:val="007B3C16"/>
    <w:rsid w:val="007D1AD9"/>
    <w:rsid w:val="007F2B66"/>
    <w:rsid w:val="00801ED2"/>
    <w:rsid w:val="00807B1F"/>
    <w:rsid w:val="00811D45"/>
    <w:rsid w:val="00834E4D"/>
    <w:rsid w:val="00844148"/>
    <w:rsid w:val="008525FE"/>
    <w:rsid w:val="00855EDE"/>
    <w:rsid w:val="00882BD9"/>
    <w:rsid w:val="00887A6B"/>
    <w:rsid w:val="00890839"/>
    <w:rsid w:val="008A5BEB"/>
    <w:rsid w:val="008B00C1"/>
    <w:rsid w:val="008C155F"/>
    <w:rsid w:val="008C2D91"/>
    <w:rsid w:val="008C7E78"/>
    <w:rsid w:val="008D0B4B"/>
    <w:rsid w:val="008D2EF4"/>
    <w:rsid w:val="008E20BD"/>
    <w:rsid w:val="008F72BE"/>
    <w:rsid w:val="00903D36"/>
    <w:rsid w:val="00912A2A"/>
    <w:rsid w:val="00914194"/>
    <w:rsid w:val="00920780"/>
    <w:rsid w:val="00930506"/>
    <w:rsid w:val="009365A2"/>
    <w:rsid w:val="0095190B"/>
    <w:rsid w:val="00951F31"/>
    <w:rsid w:val="009623B2"/>
    <w:rsid w:val="009655CB"/>
    <w:rsid w:val="00983F98"/>
    <w:rsid w:val="00984FB1"/>
    <w:rsid w:val="00985949"/>
    <w:rsid w:val="009A2637"/>
    <w:rsid w:val="009A5CC7"/>
    <w:rsid w:val="009B3169"/>
    <w:rsid w:val="009B6C41"/>
    <w:rsid w:val="009B6DB0"/>
    <w:rsid w:val="009C215E"/>
    <w:rsid w:val="009E00C7"/>
    <w:rsid w:val="009E3A13"/>
    <w:rsid w:val="009F1BAA"/>
    <w:rsid w:val="009F21CC"/>
    <w:rsid w:val="009F2776"/>
    <w:rsid w:val="009F7306"/>
    <w:rsid w:val="00A00AF5"/>
    <w:rsid w:val="00A00E20"/>
    <w:rsid w:val="00A11D2A"/>
    <w:rsid w:val="00A20009"/>
    <w:rsid w:val="00A22806"/>
    <w:rsid w:val="00A24F1F"/>
    <w:rsid w:val="00A31665"/>
    <w:rsid w:val="00A40B7A"/>
    <w:rsid w:val="00A52F7B"/>
    <w:rsid w:val="00A54923"/>
    <w:rsid w:val="00A63CD6"/>
    <w:rsid w:val="00A77B62"/>
    <w:rsid w:val="00A84469"/>
    <w:rsid w:val="00A93332"/>
    <w:rsid w:val="00AA510D"/>
    <w:rsid w:val="00AB309F"/>
    <w:rsid w:val="00AC23DF"/>
    <w:rsid w:val="00AC5BFC"/>
    <w:rsid w:val="00AC64FF"/>
    <w:rsid w:val="00AD4775"/>
    <w:rsid w:val="00AD68D0"/>
    <w:rsid w:val="00AE488F"/>
    <w:rsid w:val="00AF100F"/>
    <w:rsid w:val="00AF32FE"/>
    <w:rsid w:val="00B12F5D"/>
    <w:rsid w:val="00B17D8E"/>
    <w:rsid w:val="00B35340"/>
    <w:rsid w:val="00B40D80"/>
    <w:rsid w:val="00B55465"/>
    <w:rsid w:val="00B62D0A"/>
    <w:rsid w:val="00B74EFF"/>
    <w:rsid w:val="00B8042D"/>
    <w:rsid w:val="00B859BE"/>
    <w:rsid w:val="00BA7359"/>
    <w:rsid w:val="00BB61A2"/>
    <w:rsid w:val="00BD5475"/>
    <w:rsid w:val="00BE4743"/>
    <w:rsid w:val="00C01631"/>
    <w:rsid w:val="00C0260D"/>
    <w:rsid w:val="00C05E80"/>
    <w:rsid w:val="00C0631E"/>
    <w:rsid w:val="00C15D65"/>
    <w:rsid w:val="00C251AD"/>
    <w:rsid w:val="00C5345B"/>
    <w:rsid w:val="00C54E5F"/>
    <w:rsid w:val="00C625E6"/>
    <w:rsid w:val="00C63A0C"/>
    <w:rsid w:val="00C66744"/>
    <w:rsid w:val="00C74CE6"/>
    <w:rsid w:val="00C83552"/>
    <w:rsid w:val="00C976BD"/>
    <w:rsid w:val="00C97999"/>
    <w:rsid w:val="00CA7C24"/>
    <w:rsid w:val="00CB20F5"/>
    <w:rsid w:val="00CB3CD1"/>
    <w:rsid w:val="00CC0BE6"/>
    <w:rsid w:val="00CC3BC7"/>
    <w:rsid w:val="00CD4FF6"/>
    <w:rsid w:val="00CD55DE"/>
    <w:rsid w:val="00CD6919"/>
    <w:rsid w:val="00CE09DD"/>
    <w:rsid w:val="00CE1BB0"/>
    <w:rsid w:val="00D04A47"/>
    <w:rsid w:val="00D165CD"/>
    <w:rsid w:val="00D20257"/>
    <w:rsid w:val="00D20448"/>
    <w:rsid w:val="00D33D5C"/>
    <w:rsid w:val="00D3401B"/>
    <w:rsid w:val="00D50976"/>
    <w:rsid w:val="00D50F8D"/>
    <w:rsid w:val="00D52603"/>
    <w:rsid w:val="00D63DCB"/>
    <w:rsid w:val="00D723BC"/>
    <w:rsid w:val="00D757AB"/>
    <w:rsid w:val="00D878A4"/>
    <w:rsid w:val="00D903C5"/>
    <w:rsid w:val="00D91941"/>
    <w:rsid w:val="00DA4E9C"/>
    <w:rsid w:val="00DB031D"/>
    <w:rsid w:val="00DB0D31"/>
    <w:rsid w:val="00DE2CCC"/>
    <w:rsid w:val="00DE6C0B"/>
    <w:rsid w:val="00DE7C2E"/>
    <w:rsid w:val="00DF43D9"/>
    <w:rsid w:val="00DF4916"/>
    <w:rsid w:val="00E07204"/>
    <w:rsid w:val="00E1196E"/>
    <w:rsid w:val="00E20FCD"/>
    <w:rsid w:val="00E219A6"/>
    <w:rsid w:val="00E24C91"/>
    <w:rsid w:val="00E26944"/>
    <w:rsid w:val="00E278D9"/>
    <w:rsid w:val="00E336B3"/>
    <w:rsid w:val="00E37BE2"/>
    <w:rsid w:val="00E55616"/>
    <w:rsid w:val="00E57CC9"/>
    <w:rsid w:val="00E64B11"/>
    <w:rsid w:val="00E82DC8"/>
    <w:rsid w:val="00E9168B"/>
    <w:rsid w:val="00E91767"/>
    <w:rsid w:val="00E96AEF"/>
    <w:rsid w:val="00EA771F"/>
    <w:rsid w:val="00EC38B8"/>
    <w:rsid w:val="00EC44DD"/>
    <w:rsid w:val="00ED4167"/>
    <w:rsid w:val="00EE3F60"/>
    <w:rsid w:val="00EF2F69"/>
    <w:rsid w:val="00F044CF"/>
    <w:rsid w:val="00F0648A"/>
    <w:rsid w:val="00F1044F"/>
    <w:rsid w:val="00F12D93"/>
    <w:rsid w:val="00F1725B"/>
    <w:rsid w:val="00F25896"/>
    <w:rsid w:val="00F41DC0"/>
    <w:rsid w:val="00F425F5"/>
    <w:rsid w:val="00F4390C"/>
    <w:rsid w:val="00F468A7"/>
    <w:rsid w:val="00F469B2"/>
    <w:rsid w:val="00F46FFA"/>
    <w:rsid w:val="00F52A19"/>
    <w:rsid w:val="00F536DA"/>
    <w:rsid w:val="00F537F7"/>
    <w:rsid w:val="00F548FD"/>
    <w:rsid w:val="00F55A55"/>
    <w:rsid w:val="00F6206D"/>
    <w:rsid w:val="00F724F5"/>
    <w:rsid w:val="00F84C6E"/>
    <w:rsid w:val="00F92811"/>
    <w:rsid w:val="00F94CEE"/>
    <w:rsid w:val="00F95CD2"/>
    <w:rsid w:val="00F95D30"/>
    <w:rsid w:val="00FA05FA"/>
    <w:rsid w:val="00FB1589"/>
    <w:rsid w:val="00FB2E9F"/>
    <w:rsid w:val="00FC1A9A"/>
    <w:rsid w:val="00FC2A08"/>
    <w:rsid w:val="00FC40D9"/>
    <w:rsid w:val="00FD1783"/>
    <w:rsid w:val="00FD1C02"/>
    <w:rsid w:val="00FD4F3B"/>
    <w:rsid w:val="00FD5760"/>
    <w:rsid w:val="00FD6BA4"/>
    <w:rsid w:val="00FF2F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EF2A3"/>
  <w15:chartTrackingRefBased/>
  <w15:docId w15:val="{0D0798C2-75A0-4786-A8A3-92BBE9E25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A5BEB"/>
  </w:style>
  <w:style w:type="paragraph" w:styleId="Heading1">
    <w:name w:val="heading 1"/>
    <w:basedOn w:val="Normal"/>
    <w:next w:val="Normal"/>
    <w:link w:val="Heading1Char"/>
    <w:uiPriority w:val="9"/>
    <w:qFormat/>
    <w:rsid w:val="00903D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57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09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8422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536D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03D36"/>
    <w:pPr>
      <w:spacing w:after="0" w:line="240" w:lineRule="auto"/>
    </w:pPr>
    <w:rPr>
      <w:rFonts w:eastAsiaTheme="minorEastAsia"/>
    </w:rPr>
  </w:style>
  <w:style w:type="character" w:customStyle="1" w:styleId="NoSpacingChar">
    <w:name w:val="No Spacing Char"/>
    <w:basedOn w:val="DefaultParagraphFont"/>
    <w:link w:val="NoSpacing"/>
    <w:uiPriority w:val="1"/>
    <w:rsid w:val="00903D36"/>
    <w:rPr>
      <w:rFonts w:eastAsiaTheme="minorEastAsia"/>
    </w:rPr>
  </w:style>
  <w:style w:type="character" w:customStyle="1" w:styleId="Heading1Char">
    <w:name w:val="Heading 1 Char"/>
    <w:basedOn w:val="DefaultParagraphFont"/>
    <w:link w:val="Heading1"/>
    <w:uiPriority w:val="9"/>
    <w:rsid w:val="00903D3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3D36"/>
    <w:pPr>
      <w:outlineLvl w:val="9"/>
    </w:pPr>
  </w:style>
  <w:style w:type="paragraph" w:styleId="TOC1">
    <w:name w:val="toc 1"/>
    <w:basedOn w:val="Normal"/>
    <w:next w:val="Normal"/>
    <w:autoRedefine/>
    <w:uiPriority w:val="39"/>
    <w:unhideWhenUsed/>
    <w:rsid w:val="00903D36"/>
    <w:pPr>
      <w:spacing w:after="100"/>
    </w:pPr>
  </w:style>
  <w:style w:type="character" w:styleId="Hyperlink">
    <w:name w:val="Hyperlink"/>
    <w:basedOn w:val="DefaultParagraphFont"/>
    <w:uiPriority w:val="99"/>
    <w:unhideWhenUsed/>
    <w:rsid w:val="00903D36"/>
    <w:rPr>
      <w:color w:val="0563C1" w:themeColor="hyperlink"/>
      <w:u w:val="single"/>
    </w:rPr>
  </w:style>
  <w:style w:type="character" w:customStyle="1" w:styleId="Heading2Char">
    <w:name w:val="Heading 2 Char"/>
    <w:basedOn w:val="DefaultParagraphFont"/>
    <w:link w:val="Heading2"/>
    <w:uiPriority w:val="9"/>
    <w:rsid w:val="004757E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757E8"/>
    <w:pPr>
      <w:spacing w:after="100"/>
      <w:ind w:left="220"/>
    </w:pPr>
  </w:style>
  <w:style w:type="paragraph" w:styleId="ListParagraph">
    <w:name w:val="List Paragraph"/>
    <w:basedOn w:val="Normal"/>
    <w:uiPriority w:val="34"/>
    <w:qFormat/>
    <w:rsid w:val="00617133"/>
    <w:pPr>
      <w:ind w:left="720"/>
      <w:contextualSpacing/>
    </w:pPr>
  </w:style>
  <w:style w:type="character" w:customStyle="1" w:styleId="Heading3Char">
    <w:name w:val="Heading 3 Char"/>
    <w:basedOn w:val="DefaultParagraphFont"/>
    <w:link w:val="Heading3"/>
    <w:uiPriority w:val="9"/>
    <w:rsid w:val="00D50976"/>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D50976"/>
    <w:pPr>
      <w:spacing w:after="100"/>
      <w:ind w:left="440"/>
    </w:pPr>
  </w:style>
  <w:style w:type="paragraph" w:styleId="Header">
    <w:name w:val="header"/>
    <w:basedOn w:val="Normal"/>
    <w:link w:val="HeaderChar"/>
    <w:uiPriority w:val="99"/>
    <w:unhideWhenUsed/>
    <w:rsid w:val="00D509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976"/>
  </w:style>
  <w:style w:type="paragraph" w:styleId="Footer">
    <w:name w:val="footer"/>
    <w:basedOn w:val="Normal"/>
    <w:link w:val="FooterChar"/>
    <w:uiPriority w:val="99"/>
    <w:unhideWhenUsed/>
    <w:rsid w:val="00D509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976"/>
  </w:style>
  <w:style w:type="character" w:styleId="UnresolvedMention">
    <w:name w:val="Unresolved Mention"/>
    <w:basedOn w:val="DefaultParagraphFont"/>
    <w:uiPriority w:val="99"/>
    <w:semiHidden/>
    <w:unhideWhenUsed/>
    <w:rsid w:val="00CC3BC7"/>
    <w:rPr>
      <w:color w:val="605E5C"/>
      <w:shd w:val="clear" w:color="auto" w:fill="E1DFDD"/>
    </w:rPr>
  </w:style>
  <w:style w:type="character" w:styleId="FollowedHyperlink">
    <w:name w:val="FollowedHyperlink"/>
    <w:basedOn w:val="DefaultParagraphFont"/>
    <w:uiPriority w:val="99"/>
    <w:semiHidden/>
    <w:unhideWhenUsed/>
    <w:rsid w:val="00912A2A"/>
    <w:rPr>
      <w:color w:val="954F72" w:themeColor="followedHyperlink"/>
      <w:u w:val="single"/>
    </w:rPr>
  </w:style>
  <w:style w:type="paragraph" w:customStyle="1" w:styleId="li">
    <w:name w:val="li"/>
    <w:basedOn w:val="Normal"/>
    <w:rsid w:val="00E1196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119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C0B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0BE6"/>
    <w:rPr>
      <w:rFonts w:ascii="Segoe UI" w:hAnsi="Segoe UI" w:cs="Segoe UI"/>
      <w:sz w:val="18"/>
      <w:szCs w:val="18"/>
    </w:rPr>
  </w:style>
  <w:style w:type="paragraph" w:styleId="NormalWeb">
    <w:name w:val="Normal (Web)"/>
    <w:basedOn w:val="Normal"/>
    <w:uiPriority w:val="99"/>
    <w:semiHidden/>
    <w:unhideWhenUsed/>
    <w:rsid w:val="00C251AD"/>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F0648A"/>
    <w:rPr>
      <w:color w:val="808080"/>
    </w:rPr>
  </w:style>
  <w:style w:type="character" w:customStyle="1" w:styleId="Heading4Char">
    <w:name w:val="Heading 4 Char"/>
    <w:basedOn w:val="DefaultParagraphFont"/>
    <w:link w:val="Heading4"/>
    <w:uiPriority w:val="9"/>
    <w:rsid w:val="0008422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536DA"/>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CB3CD1"/>
    <w:rPr>
      <w:sz w:val="16"/>
      <w:szCs w:val="16"/>
    </w:rPr>
  </w:style>
  <w:style w:type="paragraph" w:styleId="CommentText">
    <w:name w:val="annotation text"/>
    <w:basedOn w:val="Normal"/>
    <w:link w:val="CommentTextChar"/>
    <w:uiPriority w:val="99"/>
    <w:semiHidden/>
    <w:unhideWhenUsed/>
    <w:rsid w:val="00CB3CD1"/>
    <w:pPr>
      <w:spacing w:line="240" w:lineRule="auto"/>
    </w:pPr>
    <w:rPr>
      <w:sz w:val="20"/>
      <w:szCs w:val="20"/>
    </w:rPr>
  </w:style>
  <w:style w:type="character" w:customStyle="1" w:styleId="CommentTextChar">
    <w:name w:val="Comment Text Char"/>
    <w:basedOn w:val="DefaultParagraphFont"/>
    <w:link w:val="CommentText"/>
    <w:uiPriority w:val="99"/>
    <w:semiHidden/>
    <w:rsid w:val="00CB3CD1"/>
    <w:rPr>
      <w:sz w:val="20"/>
      <w:szCs w:val="20"/>
    </w:rPr>
  </w:style>
  <w:style w:type="paragraph" w:styleId="CommentSubject">
    <w:name w:val="annotation subject"/>
    <w:basedOn w:val="CommentText"/>
    <w:next w:val="CommentText"/>
    <w:link w:val="CommentSubjectChar"/>
    <w:uiPriority w:val="99"/>
    <w:semiHidden/>
    <w:unhideWhenUsed/>
    <w:rsid w:val="00CB3CD1"/>
    <w:rPr>
      <w:b/>
      <w:bCs/>
    </w:rPr>
  </w:style>
  <w:style w:type="character" w:customStyle="1" w:styleId="CommentSubjectChar">
    <w:name w:val="Comment Subject Char"/>
    <w:basedOn w:val="CommentTextChar"/>
    <w:link w:val="CommentSubject"/>
    <w:uiPriority w:val="99"/>
    <w:semiHidden/>
    <w:rsid w:val="00CB3CD1"/>
    <w:rPr>
      <w:b/>
      <w:bCs/>
      <w:sz w:val="20"/>
      <w:szCs w:val="20"/>
    </w:rPr>
  </w:style>
  <w:style w:type="paragraph" w:styleId="Caption">
    <w:name w:val="caption"/>
    <w:basedOn w:val="Normal"/>
    <w:next w:val="Normal"/>
    <w:uiPriority w:val="35"/>
    <w:unhideWhenUsed/>
    <w:qFormat/>
    <w:rsid w:val="00C6674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8355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05789">
      <w:bodyDiv w:val="1"/>
      <w:marLeft w:val="0"/>
      <w:marRight w:val="0"/>
      <w:marTop w:val="0"/>
      <w:marBottom w:val="0"/>
      <w:divBdr>
        <w:top w:val="none" w:sz="0" w:space="0" w:color="auto"/>
        <w:left w:val="none" w:sz="0" w:space="0" w:color="auto"/>
        <w:bottom w:val="none" w:sz="0" w:space="0" w:color="auto"/>
        <w:right w:val="none" w:sz="0" w:space="0" w:color="auto"/>
      </w:divBdr>
      <w:divsChild>
        <w:div w:id="13926162">
          <w:marLeft w:val="720"/>
          <w:marRight w:val="0"/>
          <w:marTop w:val="0"/>
          <w:marBottom w:val="0"/>
          <w:divBdr>
            <w:top w:val="none" w:sz="0" w:space="0" w:color="auto"/>
            <w:left w:val="none" w:sz="0" w:space="0" w:color="auto"/>
            <w:bottom w:val="none" w:sz="0" w:space="0" w:color="auto"/>
            <w:right w:val="none" w:sz="0" w:space="0" w:color="auto"/>
          </w:divBdr>
        </w:div>
      </w:divsChild>
    </w:div>
    <w:div w:id="85468668">
      <w:bodyDiv w:val="1"/>
      <w:marLeft w:val="0"/>
      <w:marRight w:val="0"/>
      <w:marTop w:val="0"/>
      <w:marBottom w:val="0"/>
      <w:divBdr>
        <w:top w:val="none" w:sz="0" w:space="0" w:color="auto"/>
        <w:left w:val="none" w:sz="0" w:space="0" w:color="auto"/>
        <w:bottom w:val="none" w:sz="0" w:space="0" w:color="auto"/>
        <w:right w:val="none" w:sz="0" w:space="0" w:color="auto"/>
      </w:divBdr>
    </w:div>
    <w:div w:id="104620620">
      <w:bodyDiv w:val="1"/>
      <w:marLeft w:val="0"/>
      <w:marRight w:val="0"/>
      <w:marTop w:val="0"/>
      <w:marBottom w:val="0"/>
      <w:divBdr>
        <w:top w:val="none" w:sz="0" w:space="0" w:color="auto"/>
        <w:left w:val="none" w:sz="0" w:space="0" w:color="auto"/>
        <w:bottom w:val="none" w:sz="0" w:space="0" w:color="auto"/>
        <w:right w:val="none" w:sz="0" w:space="0" w:color="auto"/>
      </w:divBdr>
    </w:div>
    <w:div w:id="176039087">
      <w:bodyDiv w:val="1"/>
      <w:marLeft w:val="0"/>
      <w:marRight w:val="0"/>
      <w:marTop w:val="0"/>
      <w:marBottom w:val="0"/>
      <w:divBdr>
        <w:top w:val="none" w:sz="0" w:space="0" w:color="auto"/>
        <w:left w:val="none" w:sz="0" w:space="0" w:color="auto"/>
        <w:bottom w:val="none" w:sz="0" w:space="0" w:color="auto"/>
        <w:right w:val="none" w:sz="0" w:space="0" w:color="auto"/>
      </w:divBdr>
    </w:div>
    <w:div w:id="367150244">
      <w:bodyDiv w:val="1"/>
      <w:marLeft w:val="0"/>
      <w:marRight w:val="0"/>
      <w:marTop w:val="0"/>
      <w:marBottom w:val="0"/>
      <w:divBdr>
        <w:top w:val="none" w:sz="0" w:space="0" w:color="auto"/>
        <w:left w:val="none" w:sz="0" w:space="0" w:color="auto"/>
        <w:bottom w:val="none" w:sz="0" w:space="0" w:color="auto"/>
        <w:right w:val="none" w:sz="0" w:space="0" w:color="auto"/>
      </w:divBdr>
      <w:divsChild>
        <w:div w:id="1510830932">
          <w:marLeft w:val="720"/>
          <w:marRight w:val="0"/>
          <w:marTop w:val="0"/>
          <w:marBottom w:val="0"/>
          <w:divBdr>
            <w:top w:val="none" w:sz="0" w:space="0" w:color="auto"/>
            <w:left w:val="none" w:sz="0" w:space="0" w:color="auto"/>
            <w:bottom w:val="none" w:sz="0" w:space="0" w:color="auto"/>
            <w:right w:val="none" w:sz="0" w:space="0" w:color="auto"/>
          </w:divBdr>
        </w:div>
      </w:divsChild>
    </w:div>
    <w:div w:id="375815852">
      <w:bodyDiv w:val="1"/>
      <w:marLeft w:val="0"/>
      <w:marRight w:val="0"/>
      <w:marTop w:val="0"/>
      <w:marBottom w:val="0"/>
      <w:divBdr>
        <w:top w:val="none" w:sz="0" w:space="0" w:color="auto"/>
        <w:left w:val="none" w:sz="0" w:space="0" w:color="auto"/>
        <w:bottom w:val="none" w:sz="0" w:space="0" w:color="auto"/>
        <w:right w:val="none" w:sz="0" w:space="0" w:color="auto"/>
      </w:divBdr>
      <w:divsChild>
        <w:div w:id="1062481190">
          <w:marLeft w:val="720"/>
          <w:marRight w:val="0"/>
          <w:marTop w:val="0"/>
          <w:marBottom w:val="0"/>
          <w:divBdr>
            <w:top w:val="none" w:sz="0" w:space="0" w:color="auto"/>
            <w:left w:val="none" w:sz="0" w:space="0" w:color="auto"/>
            <w:bottom w:val="none" w:sz="0" w:space="0" w:color="auto"/>
            <w:right w:val="none" w:sz="0" w:space="0" w:color="auto"/>
          </w:divBdr>
        </w:div>
      </w:divsChild>
    </w:div>
    <w:div w:id="384841217">
      <w:bodyDiv w:val="1"/>
      <w:marLeft w:val="0"/>
      <w:marRight w:val="0"/>
      <w:marTop w:val="0"/>
      <w:marBottom w:val="0"/>
      <w:divBdr>
        <w:top w:val="none" w:sz="0" w:space="0" w:color="auto"/>
        <w:left w:val="none" w:sz="0" w:space="0" w:color="auto"/>
        <w:bottom w:val="none" w:sz="0" w:space="0" w:color="auto"/>
        <w:right w:val="none" w:sz="0" w:space="0" w:color="auto"/>
      </w:divBdr>
    </w:div>
    <w:div w:id="523204221">
      <w:bodyDiv w:val="1"/>
      <w:marLeft w:val="0"/>
      <w:marRight w:val="0"/>
      <w:marTop w:val="0"/>
      <w:marBottom w:val="0"/>
      <w:divBdr>
        <w:top w:val="none" w:sz="0" w:space="0" w:color="auto"/>
        <w:left w:val="none" w:sz="0" w:space="0" w:color="auto"/>
        <w:bottom w:val="none" w:sz="0" w:space="0" w:color="auto"/>
        <w:right w:val="none" w:sz="0" w:space="0" w:color="auto"/>
      </w:divBdr>
    </w:div>
    <w:div w:id="608703635">
      <w:bodyDiv w:val="1"/>
      <w:marLeft w:val="0"/>
      <w:marRight w:val="0"/>
      <w:marTop w:val="0"/>
      <w:marBottom w:val="0"/>
      <w:divBdr>
        <w:top w:val="none" w:sz="0" w:space="0" w:color="auto"/>
        <w:left w:val="none" w:sz="0" w:space="0" w:color="auto"/>
        <w:bottom w:val="none" w:sz="0" w:space="0" w:color="auto"/>
        <w:right w:val="none" w:sz="0" w:space="0" w:color="auto"/>
      </w:divBdr>
    </w:div>
    <w:div w:id="634221746">
      <w:bodyDiv w:val="1"/>
      <w:marLeft w:val="0"/>
      <w:marRight w:val="0"/>
      <w:marTop w:val="0"/>
      <w:marBottom w:val="0"/>
      <w:divBdr>
        <w:top w:val="none" w:sz="0" w:space="0" w:color="auto"/>
        <w:left w:val="none" w:sz="0" w:space="0" w:color="auto"/>
        <w:bottom w:val="none" w:sz="0" w:space="0" w:color="auto"/>
        <w:right w:val="none" w:sz="0" w:space="0" w:color="auto"/>
      </w:divBdr>
    </w:div>
    <w:div w:id="642344802">
      <w:bodyDiv w:val="1"/>
      <w:marLeft w:val="0"/>
      <w:marRight w:val="0"/>
      <w:marTop w:val="0"/>
      <w:marBottom w:val="0"/>
      <w:divBdr>
        <w:top w:val="none" w:sz="0" w:space="0" w:color="auto"/>
        <w:left w:val="none" w:sz="0" w:space="0" w:color="auto"/>
        <w:bottom w:val="none" w:sz="0" w:space="0" w:color="auto"/>
        <w:right w:val="none" w:sz="0" w:space="0" w:color="auto"/>
      </w:divBdr>
    </w:div>
    <w:div w:id="694498153">
      <w:bodyDiv w:val="1"/>
      <w:marLeft w:val="0"/>
      <w:marRight w:val="0"/>
      <w:marTop w:val="0"/>
      <w:marBottom w:val="0"/>
      <w:divBdr>
        <w:top w:val="none" w:sz="0" w:space="0" w:color="auto"/>
        <w:left w:val="none" w:sz="0" w:space="0" w:color="auto"/>
        <w:bottom w:val="none" w:sz="0" w:space="0" w:color="auto"/>
        <w:right w:val="none" w:sz="0" w:space="0" w:color="auto"/>
      </w:divBdr>
    </w:div>
    <w:div w:id="697239046">
      <w:bodyDiv w:val="1"/>
      <w:marLeft w:val="0"/>
      <w:marRight w:val="0"/>
      <w:marTop w:val="0"/>
      <w:marBottom w:val="0"/>
      <w:divBdr>
        <w:top w:val="none" w:sz="0" w:space="0" w:color="auto"/>
        <w:left w:val="none" w:sz="0" w:space="0" w:color="auto"/>
        <w:bottom w:val="none" w:sz="0" w:space="0" w:color="auto"/>
        <w:right w:val="none" w:sz="0" w:space="0" w:color="auto"/>
      </w:divBdr>
    </w:div>
    <w:div w:id="728043477">
      <w:bodyDiv w:val="1"/>
      <w:marLeft w:val="0"/>
      <w:marRight w:val="0"/>
      <w:marTop w:val="0"/>
      <w:marBottom w:val="0"/>
      <w:divBdr>
        <w:top w:val="none" w:sz="0" w:space="0" w:color="auto"/>
        <w:left w:val="none" w:sz="0" w:space="0" w:color="auto"/>
        <w:bottom w:val="none" w:sz="0" w:space="0" w:color="auto"/>
        <w:right w:val="none" w:sz="0" w:space="0" w:color="auto"/>
      </w:divBdr>
    </w:div>
    <w:div w:id="785126401">
      <w:bodyDiv w:val="1"/>
      <w:marLeft w:val="0"/>
      <w:marRight w:val="0"/>
      <w:marTop w:val="0"/>
      <w:marBottom w:val="0"/>
      <w:divBdr>
        <w:top w:val="none" w:sz="0" w:space="0" w:color="auto"/>
        <w:left w:val="none" w:sz="0" w:space="0" w:color="auto"/>
        <w:bottom w:val="none" w:sz="0" w:space="0" w:color="auto"/>
        <w:right w:val="none" w:sz="0" w:space="0" w:color="auto"/>
      </w:divBdr>
    </w:div>
    <w:div w:id="829255128">
      <w:bodyDiv w:val="1"/>
      <w:marLeft w:val="0"/>
      <w:marRight w:val="0"/>
      <w:marTop w:val="0"/>
      <w:marBottom w:val="0"/>
      <w:divBdr>
        <w:top w:val="none" w:sz="0" w:space="0" w:color="auto"/>
        <w:left w:val="none" w:sz="0" w:space="0" w:color="auto"/>
        <w:bottom w:val="none" w:sz="0" w:space="0" w:color="auto"/>
        <w:right w:val="none" w:sz="0" w:space="0" w:color="auto"/>
      </w:divBdr>
    </w:div>
    <w:div w:id="866871188">
      <w:bodyDiv w:val="1"/>
      <w:marLeft w:val="0"/>
      <w:marRight w:val="0"/>
      <w:marTop w:val="0"/>
      <w:marBottom w:val="0"/>
      <w:divBdr>
        <w:top w:val="none" w:sz="0" w:space="0" w:color="auto"/>
        <w:left w:val="none" w:sz="0" w:space="0" w:color="auto"/>
        <w:bottom w:val="none" w:sz="0" w:space="0" w:color="auto"/>
        <w:right w:val="none" w:sz="0" w:space="0" w:color="auto"/>
      </w:divBdr>
    </w:div>
    <w:div w:id="1016419835">
      <w:bodyDiv w:val="1"/>
      <w:marLeft w:val="0"/>
      <w:marRight w:val="0"/>
      <w:marTop w:val="0"/>
      <w:marBottom w:val="0"/>
      <w:divBdr>
        <w:top w:val="none" w:sz="0" w:space="0" w:color="auto"/>
        <w:left w:val="none" w:sz="0" w:space="0" w:color="auto"/>
        <w:bottom w:val="none" w:sz="0" w:space="0" w:color="auto"/>
        <w:right w:val="none" w:sz="0" w:space="0" w:color="auto"/>
      </w:divBdr>
      <w:divsChild>
        <w:div w:id="1372194951">
          <w:marLeft w:val="720"/>
          <w:marRight w:val="0"/>
          <w:marTop w:val="0"/>
          <w:marBottom w:val="0"/>
          <w:divBdr>
            <w:top w:val="none" w:sz="0" w:space="0" w:color="auto"/>
            <w:left w:val="none" w:sz="0" w:space="0" w:color="auto"/>
            <w:bottom w:val="none" w:sz="0" w:space="0" w:color="auto"/>
            <w:right w:val="none" w:sz="0" w:space="0" w:color="auto"/>
          </w:divBdr>
        </w:div>
      </w:divsChild>
    </w:div>
    <w:div w:id="1040860795">
      <w:bodyDiv w:val="1"/>
      <w:marLeft w:val="0"/>
      <w:marRight w:val="0"/>
      <w:marTop w:val="0"/>
      <w:marBottom w:val="0"/>
      <w:divBdr>
        <w:top w:val="none" w:sz="0" w:space="0" w:color="auto"/>
        <w:left w:val="none" w:sz="0" w:space="0" w:color="auto"/>
        <w:bottom w:val="none" w:sz="0" w:space="0" w:color="auto"/>
        <w:right w:val="none" w:sz="0" w:space="0" w:color="auto"/>
      </w:divBdr>
    </w:div>
    <w:div w:id="1115095824">
      <w:bodyDiv w:val="1"/>
      <w:marLeft w:val="0"/>
      <w:marRight w:val="0"/>
      <w:marTop w:val="0"/>
      <w:marBottom w:val="0"/>
      <w:divBdr>
        <w:top w:val="none" w:sz="0" w:space="0" w:color="auto"/>
        <w:left w:val="none" w:sz="0" w:space="0" w:color="auto"/>
        <w:bottom w:val="none" w:sz="0" w:space="0" w:color="auto"/>
        <w:right w:val="none" w:sz="0" w:space="0" w:color="auto"/>
      </w:divBdr>
    </w:div>
    <w:div w:id="1157259972">
      <w:bodyDiv w:val="1"/>
      <w:marLeft w:val="0"/>
      <w:marRight w:val="0"/>
      <w:marTop w:val="0"/>
      <w:marBottom w:val="0"/>
      <w:divBdr>
        <w:top w:val="none" w:sz="0" w:space="0" w:color="auto"/>
        <w:left w:val="none" w:sz="0" w:space="0" w:color="auto"/>
        <w:bottom w:val="none" w:sz="0" w:space="0" w:color="auto"/>
        <w:right w:val="none" w:sz="0" w:space="0" w:color="auto"/>
      </w:divBdr>
    </w:div>
    <w:div w:id="1195535100">
      <w:bodyDiv w:val="1"/>
      <w:marLeft w:val="0"/>
      <w:marRight w:val="0"/>
      <w:marTop w:val="0"/>
      <w:marBottom w:val="0"/>
      <w:divBdr>
        <w:top w:val="none" w:sz="0" w:space="0" w:color="auto"/>
        <w:left w:val="none" w:sz="0" w:space="0" w:color="auto"/>
        <w:bottom w:val="none" w:sz="0" w:space="0" w:color="auto"/>
        <w:right w:val="none" w:sz="0" w:space="0" w:color="auto"/>
      </w:divBdr>
    </w:div>
    <w:div w:id="1197348158">
      <w:bodyDiv w:val="1"/>
      <w:marLeft w:val="0"/>
      <w:marRight w:val="0"/>
      <w:marTop w:val="0"/>
      <w:marBottom w:val="0"/>
      <w:divBdr>
        <w:top w:val="none" w:sz="0" w:space="0" w:color="auto"/>
        <w:left w:val="none" w:sz="0" w:space="0" w:color="auto"/>
        <w:bottom w:val="none" w:sz="0" w:space="0" w:color="auto"/>
        <w:right w:val="none" w:sz="0" w:space="0" w:color="auto"/>
      </w:divBdr>
    </w:div>
    <w:div w:id="1310212456">
      <w:bodyDiv w:val="1"/>
      <w:marLeft w:val="0"/>
      <w:marRight w:val="0"/>
      <w:marTop w:val="0"/>
      <w:marBottom w:val="0"/>
      <w:divBdr>
        <w:top w:val="none" w:sz="0" w:space="0" w:color="auto"/>
        <w:left w:val="none" w:sz="0" w:space="0" w:color="auto"/>
        <w:bottom w:val="none" w:sz="0" w:space="0" w:color="auto"/>
        <w:right w:val="none" w:sz="0" w:space="0" w:color="auto"/>
      </w:divBdr>
      <w:divsChild>
        <w:div w:id="1992513848">
          <w:marLeft w:val="720"/>
          <w:marRight w:val="0"/>
          <w:marTop w:val="0"/>
          <w:marBottom w:val="0"/>
          <w:divBdr>
            <w:top w:val="none" w:sz="0" w:space="0" w:color="auto"/>
            <w:left w:val="none" w:sz="0" w:space="0" w:color="auto"/>
            <w:bottom w:val="none" w:sz="0" w:space="0" w:color="auto"/>
            <w:right w:val="none" w:sz="0" w:space="0" w:color="auto"/>
          </w:divBdr>
        </w:div>
      </w:divsChild>
    </w:div>
    <w:div w:id="1330325282">
      <w:bodyDiv w:val="1"/>
      <w:marLeft w:val="0"/>
      <w:marRight w:val="0"/>
      <w:marTop w:val="0"/>
      <w:marBottom w:val="0"/>
      <w:divBdr>
        <w:top w:val="none" w:sz="0" w:space="0" w:color="auto"/>
        <w:left w:val="none" w:sz="0" w:space="0" w:color="auto"/>
        <w:bottom w:val="none" w:sz="0" w:space="0" w:color="auto"/>
        <w:right w:val="none" w:sz="0" w:space="0" w:color="auto"/>
      </w:divBdr>
    </w:div>
    <w:div w:id="1402555867">
      <w:bodyDiv w:val="1"/>
      <w:marLeft w:val="0"/>
      <w:marRight w:val="0"/>
      <w:marTop w:val="0"/>
      <w:marBottom w:val="0"/>
      <w:divBdr>
        <w:top w:val="none" w:sz="0" w:space="0" w:color="auto"/>
        <w:left w:val="none" w:sz="0" w:space="0" w:color="auto"/>
        <w:bottom w:val="none" w:sz="0" w:space="0" w:color="auto"/>
        <w:right w:val="none" w:sz="0" w:space="0" w:color="auto"/>
      </w:divBdr>
      <w:divsChild>
        <w:div w:id="1018308816">
          <w:marLeft w:val="720"/>
          <w:marRight w:val="0"/>
          <w:marTop w:val="0"/>
          <w:marBottom w:val="0"/>
          <w:divBdr>
            <w:top w:val="none" w:sz="0" w:space="0" w:color="auto"/>
            <w:left w:val="none" w:sz="0" w:space="0" w:color="auto"/>
            <w:bottom w:val="none" w:sz="0" w:space="0" w:color="auto"/>
            <w:right w:val="none" w:sz="0" w:space="0" w:color="auto"/>
          </w:divBdr>
        </w:div>
      </w:divsChild>
    </w:div>
    <w:div w:id="1474367973">
      <w:bodyDiv w:val="1"/>
      <w:marLeft w:val="0"/>
      <w:marRight w:val="0"/>
      <w:marTop w:val="0"/>
      <w:marBottom w:val="0"/>
      <w:divBdr>
        <w:top w:val="none" w:sz="0" w:space="0" w:color="auto"/>
        <w:left w:val="none" w:sz="0" w:space="0" w:color="auto"/>
        <w:bottom w:val="none" w:sz="0" w:space="0" w:color="auto"/>
        <w:right w:val="none" w:sz="0" w:space="0" w:color="auto"/>
      </w:divBdr>
      <w:divsChild>
        <w:div w:id="1861432960">
          <w:marLeft w:val="720"/>
          <w:marRight w:val="0"/>
          <w:marTop w:val="0"/>
          <w:marBottom w:val="0"/>
          <w:divBdr>
            <w:top w:val="none" w:sz="0" w:space="0" w:color="auto"/>
            <w:left w:val="none" w:sz="0" w:space="0" w:color="auto"/>
            <w:bottom w:val="none" w:sz="0" w:space="0" w:color="auto"/>
            <w:right w:val="none" w:sz="0" w:space="0" w:color="auto"/>
          </w:divBdr>
        </w:div>
      </w:divsChild>
    </w:div>
    <w:div w:id="1486555566">
      <w:bodyDiv w:val="1"/>
      <w:marLeft w:val="0"/>
      <w:marRight w:val="0"/>
      <w:marTop w:val="0"/>
      <w:marBottom w:val="0"/>
      <w:divBdr>
        <w:top w:val="none" w:sz="0" w:space="0" w:color="auto"/>
        <w:left w:val="none" w:sz="0" w:space="0" w:color="auto"/>
        <w:bottom w:val="none" w:sz="0" w:space="0" w:color="auto"/>
        <w:right w:val="none" w:sz="0" w:space="0" w:color="auto"/>
      </w:divBdr>
      <w:divsChild>
        <w:div w:id="2080789352">
          <w:marLeft w:val="720"/>
          <w:marRight w:val="0"/>
          <w:marTop w:val="0"/>
          <w:marBottom w:val="0"/>
          <w:divBdr>
            <w:top w:val="none" w:sz="0" w:space="0" w:color="auto"/>
            <w:left w:val="none" w:sz="0" w:space="0" w:color="auto"/>
            <w:bottom w:val="none" w:sz="0" w:space="0" w:color="auto"/>
            <w:right w:val="none" w:sz="0" w:space="0" w:color="auto"/>
          </w:divBdr>
        </w:div>
      </w:divsChild>
    </w:div>
    <w:div w:id="1493064074">
      <w:bodyDiv w:val="1"/>
      <w:marLeft w:val="0"/>
      <w:marRight w:val="0"/>
      <w:marTop w:val="0"/>
      <w:marBottom w:val="0"/>
      <w:divBdr>
        <w:top w:val="none" w:sz="0" w:space="0" w:color="auto"/>
        <w:left w:val="none" w:sz="0" w:space="0" w:color="auto"/>
        <w:bottom w:val="none" w:sz="0" w:space="0" w:color="auto"/>
        <w:right w:val="none" w:sz="0" w:space="0" w:color="auto"/>
      </w:divBdr>
    </w:div>
    <w:div w:id="1499078150">
      <w:bodyDiv w:val="1"/>
      <w:marLeft w:val="0"/>
      <w:marRight w:val="0"/>
      <w:marTop w:val="0"/>
      <w:marBottom w:val="0"/>
      <w:divBdr>
        <w:top w:val="none" w:sz="0" w:space="0" w:color="auto"/>
        <w:left w:val="none" w:sz="0" w:space="0" w:color="auto"/>
        <w:bottom w:val="none" w:sz="0" w:space="0" w:color="auto"/>
        <w:right w:val="none" w:sz="0" w:space="0" w:color="auto"/>
      </w:divBdr>
    </w:div>
    <w:div w:id="1535771360">
      <w:bodyDiv w:val="1"/>
      <w:marLeft w:val="0"/>
      <w:marRight w:val="0"/>
      <w:marTop w:val="0"/>
      <w:marBottom w:val="0"/>
      <w:divBdr>
        <w:top w:val="none" w:sz="0" w:space="0" w:color="auto"/>
        <w:left w:val="none" w:sz="0" w:space="0" w:color="auto"/>
        <w:bottom w:val="none" w:sz="0" w:space="0" w:color="auto"/>
        <w:right w:val="none" w:sz="0" w:space="0" w:color="auto"/>
      </w:divBdr>
    </w:div>
    <w:div w:id="1551961453">
      <w:bodyDiv w:val="1"/>
      <w:marLeft w:val="0"/>
      <w:marRight w:val="0"/>
      <w:marTop w:val="0"/>
      <w:marBottom w:val="0"/>
      <w:divBdr>
        <w:top w:val="none" w:sz="0" w:space="0" w:color="auto"/>
        <w:left w:val="none" w:sz="0" w:space="0" w:color="auto"/>
        <w:bottom w:val="none" w:sz="0" w:space="0" w:color="auto"/>
        <w:right w:val="none" w:sz="0" w:space="0" w:color="auto"/>
      </w:divBdr>
    </w:div>
    <w:div w:id="1655915929">
      <w:bodyDiv w:val="1"/>
      <w:marLeft w:val="0"/>
      <w:marRight w:val="0"/>
      <w:marTop w:val="0"/>
      <w:marBottom w:val="0"/>
      <w:divBdr>
        <w:top w:val="none" w:sz="0" w:space="0" w:color="auto"/>
        <w:left w:val="none" w:sz="0" w:space="0" w:color="auto"/>
        <w:bottom w:val="none" w:sz="0" w:space="0" w:color="auto"/>
        <w:right w:val="none" w:sz="0" w:space="0" w:color="auto"/>
      </w:divBdr>
    </w:div>
    <w:div w:id="1689722017">
      <w:bodyDiv w:val="1"/>
      <w:marLeft w:val="0"/>
      <w:marRight w:val="0"/>
      <w:marTop w:val="0"/>
      <w:marBottom w:val="0"/>
      <w:divBdr>
        <w:top w:val="none" w:sz="0" w:space="0" w:color="auto"/>
        <w:left w:val="none" w:sz="0" w:space="0" w:color="auto"/>
        <w:bottom w:val="none" w:sz="0" w:space="0" w:color="auto"/>
        <w:right w:val="none" w:sz="0" w:space="0" w:color="auto"/>
      </w:divBdr>
    </w:div>
    <w:div w:id="1705061578">
      <w:bodyDiv w:val="1"/>
      <w:marLeft w:val="0"/>
      <w:marRight w:val="0"/>
      <w:marTop w:val="0"/>
      <w:marBottom w:val="0"/>
      <w:divBdr>
        <w:top w:val="none" w:sz="0" w:space="0" w:color="auto"/>
        <w:left w:val="none" w:sz="0" w:space="0" w:color="auto"/>
        <w:bottom w:val="none" w:sz="0" w:space="0" w:color="auto"/>
        <w:right w:val="none" w:sz="0" w:space="0" w:color="auto"/>
      </w:divBdr>
    </w:div>
    <w:div w:id="1722704496">
      <w:bodyDiv w:val="1"/>
      <w:marLeft w:val="0"/>
      <w:marRight w:val="0"/>
      <w:marTop w:val="0"/>
      <w:marBottom w:val="0"/>
      <w:divBdr>
        <w:top w:val="none" w:sz="0" w:space="0" w:color="auto"/>
        <w:left w:val="none" w:sz="0" w:space="0" w:color="auto"/>
        <w:bottom w:val="none" w:sz="0" w:space="0" w:color="auto"/>
        <w:right w:val="none" w:sz="0" w:space="0" w:color="auto"/>
      </w:divBdr>
    </w:div>
    <w:div w:id="1729765785">
      <w:bodyDiv w:val="1"/>
      <w:marLeft w:val="0"/>
      <w:marRight w:val="0"/>
      <w:marTop w:val="0"/>
      <w:marBottom w:val="0"/>
      <w:divBdr>
        <w:top w:val="none" w:sz="0" w:space="0" w:color="auto"/>
        <w:left w:val="none" w:sz="0" w:space="0" w:color="auto"/>
        <w:bottom w:val="none" w:sz="0" w:space="0" w:color="auto"/>
        <w:right w:val="none" w:sz="0" w:space="0" w:color="auto"/>
      </w:divBdr>
    </w:div>
    <w:div w:id="1734506506">
      <w:bodyDiv w:val="1"/>
      <w:marLeft w:val="0"/>
      <w:marRight w:val="0"/>
      <w:marTop w:val="0"/>
      <w:marBottom w:val="0"/>
      <w:divBdr>
        <w:top w:val="none" w:sz="0" w:space="0" w:color="auto"/>
        <w:left w:val="none" w:sz="0" w:space="0" w:color="auto"/>
        <w:bottom w:val="none" w:sz="0" w:space="0" w:color="auto"/>
        <w:right w:val="none" w:sz="0" w:space="0" w:color="auto"/>
      </w:divBdr>
    </w:div>
    <w:div w:id="1751350337">
      <w:bodyDiv w:val="1"/>
      <w:marLeft w:val="0"/>
      <w:marRight w:val="0"/>
      <w:marTop w:val="0"/>
      <w:marBottom w:val="0"/>
      <w:divBdr>
        <w:top w:val="none" w:sz="0" w:space="0" w:color="auto"/>
        <w:left w:val="none" w:sz="0" w:space="0" w:color="auto"/>
        <w:bottom w:val="none" w:sz="0" w:space="0" w:color="auto"/>
        <w:right w:val="none" w:sz="0" w:space="0" w:color="auto"/>
      </w:divBdr>
    </w:div>
    <w:div w:id="1777872156">
      <w:bodyDiv w:val="1"/>
      <w:marLeft w:val="0"/>
      <w:marRight w:val="0"/>
      <w:marTop w:val="0"/>
      <w:marBottom w:val="0"/>
      <w:divBdr>
        <w:top w:val="none" w:sz="0" w:space="0" w:color="auto"/>
        <w:left w:val="none" w:sz="0" w:space="0" w:color="auto"/>
        <w:bottom w:val="none" w:sz="0" w:space="0" w:color="auto"/>
        <w:right w:val="none" w:sz="0" w:space="0" w:color="auto"/>
      </w:divBdr>
    </w:div>
    <w:div w:id="1806698546">
      <w:bodyDiv w:val="1"/>
      <w:marLeft w:val="0"/>
      <w:marRight w:val="0"/>
      <w:marTop w:val="0"/>
      <w:marBottom w:val="0"/>
      <w:divBdr>
        <w:top w:val="none" w:sz="0" w:space="0" w:color="auto"/>
        <w:left w:val="none" w:sz="0" w:space="0" w:color="auto"/>
        <w:bottom w:val="none" w:sz="0" w:space="0" w:color="auto"/>
        <w:right w:val="none" w:sz="0" w:space="0" w:color="auto"/>
      </w:divBdr>
    </w:div>
    <w:div w:id="1848443551">
      <w:bodyDiv w:val="1"/>
      <w:marLeft w:val="0"/>
      <w:marRight w:val="0"/>
      <w:marTop w:val="0"/>
      <w:marBottom w:val="0"/>
      <w:divBdr>
        <w:top w:val="none" w:sz="0" w:space="0" w:color="auto"/>
        <w:left w:val="none" w:sz="0" w:space="0" w:color="auto"/>
        <w:bottom w:val="none" w:sz="0" w:space="0" w:color="auto"/>
        <w:right w:val="none" w:sz="0" w:space="0" w:color="auto"/>
      </w:divBdr>
    </w:div>
    <w:div w:id="1864589784">
      <w:bodyDiv w:val="1"/>
      <w:marLeft w:val="0"/>
      <w:marRight w:val="0"/>
      <w:marTop w:val="0"/>
      <w:marBottom w:val="0"/>
      <w:divBdr>
        <w:top w:val="none" w:sz="0" w:space="0" w:color="auto"/>
        <w:left w:val="none" w:sz="0" w:space="0" w:color="auto"/>
        <w:bottom w:val="none" w:sz="0" w:space="0" w:color="auto"/>
        <w:right w:val="none" w:sz="0" w:space="0" w:color="auto"/>
      </w:divBdr>
    </w:div>
    <w:div w:id="1882133190">
      <w:bodyDiv w:val="1"/>
      <w:marLeft w:val="0"/>
      <w:marRight w:val="0"/>
      <w:marTop w:val="0"/>
      <w:marBottom w:val="0"/>
      <w:divBdr>
        <w:top w:val="none" w:sz="0" w:space="0" w:color="auto"/>
        <w:left w:val="none" w:sz="0" w:space="0" w:color="auto"/>
        <w:bottom w:val="none" w:sz="0" w:space="0" w:color="auto"/>
        <w:right w:val="none" w:sz="0" w:space="0" w:color="auto"/>
      </w:divBdr>
    </w:div>
    <w:div w:id="1890609606">
      <w:bodyDiv w:val="1"/>
      <w:marLeft w:val="0"/>
      <w:marRight w:val="0"/>
      <w:marTop w:val="0"/>
      <w:marBottom w:val="0"/>
      <w:divBdr>
        <w:top w:val="none" w:sz="0" w:space="0" w:color="auto"/>
        <w:left w:val="none" w:sz="0" w:space="0" w:color="auto"/>
        <w:bottom w:val="none" w:sz="0" w:space="0" w:color="auto"/>
        <w:right w:val="none" w:sz="0" w:space="0" w:color="auto"/>
      </w:divBdr>
      <w:divsChild>
        <w:div w:id="733505746">
          <w:marLeft w:val="720"/>
          <w:marRight w:val="0"/>
          <w:marTop w:val="0"/>
          <w:marBottom w:val="0"/>
          <w:divBdr>
            <w:top w:val="none" w:sz="0" w:space="0" w:color="auto"/>
            <w:left w:val="none" w:sz="0" w:space="0" w:color="auto"/>
            <w:bottom w:val="none" w:sz="0" w:space="0" w:color="auto"/>
            <w:right w:val="none" w:sz="0" w:space="0" w:color="auto"/>
          </w:divBdr>
        </w:div>
      </w:divsChild>
    </w:div>
    <w:div w:id="1919435408">
      <w:bodyDiv w:val="1"/>
      <w:marLeft w:val="0"/>
      <w:marRight w:val="0"/>
      <w:marTop w:val="0"/>
      <w:marBottom w:val="0"/>
      <w:divBdr>
        <w:top w:val="none" w:sz="0" w:space="0" w:color="auto"/>
        <w:left w:val="none" w:sz="0" w:space="0" w:color="auto"/>
        <w:bottom w:val="none" w:sz="0" w:space="0" w:color="auto"/>
        <w:right w:val="none" w:sz="0" w:space="0" w:color="auto"/>
      </w:divBdr>
    </w:div>
    <w:div w:id="1962490387">
      <w:bodyDiv w:val="1"/>
      <w:marLeft w:val="0"/>
      <w:marRight w:val="0"/>
      <w:marTop w:val="0"/>
      <w:marBottom w:val="0"/>
      <w:divBdr>
        <w:top w:val="none" w:sz="0" w:space="0" w:color="auto"/>
        <w:left w:val="none" w:sz="0" w:space="0" w:color="auto"/>
        <w:bottom w:val="none" w:sz="0" w:space="0" w:color="auto"/>
        <w:right w:val="none" w:sz="0" w:space="0" w:color="auto"/>
      </w:divBdr>
    </w:div>
    <w:div w:id="2000383112">
      <w:bodyDiv w:val="1"/>
      <w:marLeft w:val="0"/>
      <w:marRight w:val="0"/>
      <w:marTop w:val="0"/>
      <w:marBottom w:val="0"/>
      <w:divBdr>
        <w:top w:val="none" w:sz="0" w:space="0" w:color="auto"/>
        <w:left w:val="none" w:sz="0" w:space="0" w:color="auto"/>
        <w:bottom w:val="none" w:sz="0" w:space="0" w:color="auto"/>
        <w:right w:val="none" w:sz="0" w:space="0" w:color="auto"/>
      </w:divBdr>
    </w:div>
    <w:div w:id="2052074365">
      <w:bodyDiv w:val="1"/>
      <w:marLeft w:val="0"/>
      <w:marRight w:val="0"/>
      <w:marTop w:val="0"/>
      <w:marBottom w:val="0"/>
      <w:divBdr>
        <w:top w:val="none" w:sz="0" w:space="0" w:color="auto"/>
        <w:left w:val="none" w:sz="0" w:space="0" w:color="auto"/>
        <w:bottom w:val="none" w:sz="0" w:space="0" w:color="auto"/>
        <w:right w:val="none" w:sz="0" w:space="0" w:color="auto"/>
      </w:divBdr>
    </w:div>
    <w:div w:id="207369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jpe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hyperlink" Target="https://www.bluetooth.com/specifications/gatt/services/" TargetMode="External"/><Relationship Id="rId63" Type="http://schemas.openxmlformats.org/officeDocument/2006/relationships/hyperlink" Target="https://www.quora.com/How-much-energy-does-an-automatic-watch-produce"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play.google.com/store/apps/details?id=com.ti.ble.simplelinkstarter&amp;hl=en_GB" TargetMode="External"/><Relationship Id="rId29" Type="http://schemas.openxmlformats.org/officeDocument/2006/relationships/image" Target="media/image20.png"/><Relationship Id="rId11" Type="http://schemas.openxmlformats.org/officeDocument/2006/relationships/image" Target="media/image4.jp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hyperlink" Target="https://www.mouser.co.uk/ProductDetail/Panasonic-Battery/CR-2477-HFN?qs=sGAEpiMZZMtEV04R3uo8FkXjBlacmoUJerkEPybco8s%3D" TargetMode="External"/><Relationship Id="rId58" Type="http://schemas.openxmlformats.org/officeDocument/2006/relationships/hyperlink" Target="https://www.androidhive.info/2012/05/how-to-connect-android-with-php-mysql/" TargetMode="External"/><Relationship Id="rId66" Type="http://schemas.openxmlformats.org/officeDocument/2006/relationships/image" Target="media/image39.jpeg"/><Relationship Id="rId5" Type="http://schemas.openxmlformats.org/officeDocument/2006/relationships/webSettings" Target="webSettings.xml"/><Relationship Id="rId61" Type="http://schemas.openxmlformats.org/officeDocument/2006/relationships/hyperlink" Target="http://www.vintagecalculators.com/html/sharp_el-8026.html" TargetMode="External"/><Relationship Id="rId19" Type="http://schemas.openxmlformats.org/officeDocument/2006/relationships/image" Target="media/image10.jpeg"/><Relationship Id="rId14" Type="http://schemas.openxmlformats.org/officeDocument/2006/relationships/image" Target="media/image7.jpeg"/><Relationship Id="rId22" Type="http://schemas.openxmlformats.org/officeDocument/2006/relationships/image" Target="media/image13.pn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hyperlink" Target="https://www.quora.com/What-is-the-power-of-a-silver-piezo-transducer-How-many-of-the-piezo-cells-should-I-have-to-use-to-charge-a-1000-mAh-AA-1-2v-battery" TargetMode="External"/><Relationship Id="rId56" Type="http://schemas.openxmlformats.org/officeDocument/2006/relationships/hyperlink" Target="https://www.seikowatches.com/global-en/special/heritage/" TargetMode="External"/><Relationship Id="rId64" Type="http://schemas.openxmlformats.org/officeDocument/2006/relationships/hyperlink" Target="https://www.watchfinder.co.uk/articles/getting-technical-swiss-lever-escap" TargetMode="External"/><Relationship Id="rId69" Type="http://schemas.openxmlformats.org/officeDocument/2006/relationships/theme" Target="theme/theme1.xml"/><Relationship Id="rId8" Type="http://schemas.openxmlformats.org/officeDocument/2006/relationships/image" Target="media/image1.jpg"/><Relationship Id="rId51" Type="http://schemas.openxmlformats.org/officeDocument/2006/relationships/hyperlink" Target="https://learn.sparkfun.com/tutorials/bluetooth-basics/how-bluetooth-works" TargetMode="Externa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image" Target="media/image24.jpe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hyperlink" Target="http://www.ti.com/product/CC2640R2F" TargetMode="External"/><Relationship Id="rId67" Type="http://schemas.openxmlformats.org/officeDocument/2006/relationships/footer" Target="footer1.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hyperlink" Target="https://www.nxp.com/products/wireless/bluetooth-low-energy/ultra-low-power-bluetooth-le-system-on-chip-solution:QN902X" TargetMode="External"/><Relationship Id="rId62" Type="http://schemas.openxmlformats.org/officeDocument/2006/relationships/hyperlink" Target="https://www.sparkfun.com/datasheets/Prototyping/Solar/bpw34.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uk.farnell.com" TargetMode="External"/><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hyperlink" Target="https://heybracelet.com/about" TargetMode="External"/><Relationship Id="rId57" Type="http://schemas.openxmlformats.org/officeDocument/2006/relationships/hyperlink" Target="https://www.sony.co.uk/wena?cid=sem-eu-111113984" TargetMode="External"/><Relationship Id="rId10" Type="http://schemas.openxmlformats.org/officeDocument/2006/relationships/image" Target="media/image3.png"/><Relationship Id="rId31" Type="http://schemas.openxmlformats.org/officeDocument/2006/relationships/image" Target="media/image22.jpeg"/><Relationship Id="rId44" Type="http://schemas.openxmlformats.org/officeDocument/2006/relationships/image" Target="media/image35.png"/><Relationship Id="rId52" Type="http://schemas.openxmlformats.org/officeDocument/2006/relationships/hyperlink" Target="https://www.mediatek.com/products/nbIot/mt2621" TargetMode="External"/><Relationship Id="rId60" Type="http://schemas.openxmlformats.org/officeDocument/2006/relationships/hyperlink" Target="http://www.ti.com/lit/ug/swcu117h/swcu117h.pdf" TargetMode="External"/><Relationship Id="rId65" Type="http://schemas.openxmlformats.org/officeDocument/2006/relationships/image" Target="media/image38.jpeg"/><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jpe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hyperlink" Target="https://www.hublot.com/en/collection/mp/mp-05-laferrari-all-black" TargetMode="External"/><Relationship Id="rId55" Type="http://schemas.openxmlformats.org/officeDocument/2006/relationships/hyperlink" Target="http://www.watkinsr.id.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xsl" StyleName="Harvard - Anglia" Version="2008"/>
</file>

<file path=customXml/itemProps1.xml><?xml version="1.0" encoding="utf-8"?>
<ds:datastoreItem xmlns:ds="http://schemas.openxmlformats.org/officeDocument/2006/customXml" ds:itemID="{1C280318-CEEE-46C7-9F0F-E1ECF133F7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62</TotalTime>
  <Pages>66</Pages>
  <Words>15131</Words>
  <Characters>86248</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Discrete internet Communicator -An ultra-low power, low cost network connected haptic feedback wearable device.</vt:lpstr>
    </vt:vector>
  </TitlesOfParts>
  <Company>The University of the West of England Faculty of Environment &amp; Technology Frenchay</Company>
  <LinksUpToDate>false</LinksUpToDate>
  <CharactersWithSpaces>101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rete internet Communicator -An ultra-low power, low cost network connected haptic feedback wearable device.</dc:title>
  <dc:subject/>
  <dc:creator>Adam Stock 15034312</dc:creator>
  <cp:keywords/>
  <dc:description/>
  <cp:lastModifiedBy>adam stock</cp:lastModifiedBy>
  <cp:revision>46</cp:revision>
  <dcterms:created xsi:type="dcterms:W3CDTF">2019-03-15T18:48:00Z</dcterms:created>
  <dcterms:modified xsi:type="dcterms:W3CDTF">2020-04-22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5955</vt:lpwstr>
  </property>
  <property fmtid="{D5CDD505-2E9C-101B-9397-08002B2CF9AE}" pid="3" name="WnCSubscriberId">
    <vt:lpwstr>2961</vt:lpwstr>
  </property>
  <property fmtid="{D5CDD505-2E9C-101B-9397-08002B2CF9AE}" pid="4" name="WnCOutputStyleId">
    <vt:lpwstr>10522</vt:lpwstr>
  </property>
  <property fmtid="{D5CDD505-2E9C-101B-9397-08002B2CF9AE}" pid="5" name="RWProductId">
    <vt:lpwstr>WnC</vt:lpwstr>
  </property>
  <property fmtid="{D5CDD505-2E9C-101B-9397-08002B2CF9AE}" pid="6" name="WnC4Folder">
    <vt:lpwstr>Documents///AdamStock15034312FinalYearProject19-20</vt:lpwstr>
  </property>
</Properties>
</file>